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5341" w:rsidRDefault="00B45341" w:rsidP="00DA7F6A">
      <w:pPr>
        <w:pStyle w:val="Heading1"/>
      </w:pPr>
      <w:r>
        <w:t>Title</w:t>
      </w:r>
    </w:p>
    <w:p w:rsidR="002F7E36" w:rsidRPr="00B45341" w:rsidRDefault="005A5C4C" w:rsidP="0078724A">
      <w:r w:rsidRPr="00B45341">
        <w:t>Will the real M</w:t>
      </w:r>
      <w:r w:rsidR="00D13A47" w:rsidRPr="00B45341">
        <w:t>oebius syndrome please stand up?</w:t>
      </w:r>
      <w:r w:rsidRPr="00B45341">
        <w:t xml:space="preserve"> </w:t>
      </w:r>
      <w:proofErr w:type="gramStart"/>
      <w:r w:rsidRPr="00B45341">
        <w:t>A syste</w:t>
      </w:r>
      <w:r w:rsidR="004A79AC" w:rsidRPr="00B45341">
        <w:t>matic review of the literature</w:t>
      </w:r>
      <w:r w:rsidR="002A3E72">
        <w:t xml:space="preserve"> </w:t>
      </w:r>
      <w:r w:rsidR="003A1964" w:rsidRPr="00B45341">
        <w:t>and</w:t>
      </w:r>
      <w:r w:rsidR="00682E20" w:rsidRPr="00B45341">
        <w:t xml:space="preserve"> </w:t>
      </w:r>
      <w:r w:rsidR="005C332A" w:rsidRPr="00B45341">
        <w:t xml:space="preserve">statistical </w:t>
      </w:r>
      <w:r w:rsidR="00682E20" w:rsidRPr="00B45341">
        <w:t>cluster analysis</w:t>
      </w:r>
      <w:r w:rsidR="003A1964" w:rsidRPr="00B45341">
        <w:t xml:space="preserve"> of clinical features.</w:t>
      </w:r>
      <w:proofErr w:type="gramEnd"/>
    </w:p>
    <w:p w:rsidR="002F7E36" w:rsidRDefault="002F7E36" w:rsidP="0078724A"/>
    <w:p w:rsidR="00B45341" w:rsidRPr="00B45341" w:rsidRDefault="00B45341" w:rsidP="00DA7F6A">
      <w:pPr>
        <w:pStyle w:val="Heading1"/>
      </w:pPr>
      <w:r w:rsidRPr="00B45341">
        <w:t>Authors</w:t>
      </w:r>
    </w:p>
    <w:p w:rsidR="00B45341" w:rsidRPr="00D441BA" w:rsidRDefault="00B45341" w:rsidP="0078724A">
      <w:r w:rsidRPr="00D441BA">
        <w:t>Chris Bell</w:t>
      </w:r>
      <w:proofErr w:type="gramStart"/>
      <w:r w:rsidRPr="00D441BA">
        <w:t>,</w:t>
      </w:r>
      <w:r w:rsidRPr="00D441BA">
        <w:rPr>
          <w:vertAlign w:val="superscript"/>
        </w:rPr>
        <w:t>1</w:t>
      </w:r>
      <w:proofErr w:type="gramEnd"/>
      <w:r w:rsidRPr="00D441BA">
        <w:t xml:space="preserve"> Sarah Nevitt,</w:t>
      </w:r>
      <w:r w:rsidRPr="00D441BA">
        <w:rPr>
          <w:vertAlign w:val="superscript"/>
        </w:rPr>
        <w:t>2</w:t>
      </w:r>
      <w:r w:rsidR="0078433B">
        <w:t xml:space="preserve"> Victoria H McKay</w:t>
      </w:r>
      <w:r w:rsidRPr="00D441BA">
        <w:rPr>
          <w:vertAlign w:val="superscript"/>
        </w:rPr>
        <w:t>3</w:t>
      </w:r>
      <w:r w:rsidRPr="00D441BA">
        <w:t xml:space="preserve"> and Adel Y Fattah (corresponding author)</w:t>
      </w:r>
      <w:r w:rsidRPr="00D441BA">
        <w:rPr>
          <w:vertAlign w:val="superscript"/>
        </w:rPr>
        <w:t>4</w:t>
      </w:r>
      <w:r w:rsidRPr="00D441BA">
        <w:t xml:space="preserve"> </w:t>
      </w:r>
    </w:p>
    <w:p w:rsidR="00B45341" w:rsidRDefault="00B45341" w:rsidP="0078724A">
      <w:pPr>
        <w:pStyle w:val="ListParagraph"/>
        <w:numPr>
          <w:ilvl w:val="0"/>
          <w:numId w:val="2"/>
        </w:numPr>
      </w:pPr>
      <w:r>
        <w:t>School of Medicine, University of Liverpool, Liverpool, UK.</w:t>
      </w:r>
    </w:p>
    <w:p w:rsidR="00B45341" w:rsidRDefault="00B45341" w:rsidP="0078724A">
      <w:pPr>
        <w:pStyle w:val="ListParagraph"/>
        <w:numPr>
          <w:ilvl w:val="0"/>
          <w:numId w:val="2"/>
        </w:numPr>
      </w:pPr>
      <w:r>
        <w:t>Department of Biostatistics, University of Liverpool,</w:t>
      </w:r>
      <w:r w:rsidRPr="00E52CFD">
        <w:t xml:space="preserve"> </w:t>
      </w:r>
      <w:r>
        <w:t>Liverpool, UK.</w:t>
      </w:r>
    </w:p>
    <w:p w:rsidR="00B45341" w:rsidRDefault="00B45341" w:rsidP="0078724A">
      <w:pPr>
        <w:pStyle w:val="ListParagraph"/>
        <w:numPr>
          <w:ilvl w:val="0"/>
          <w:numId w:val="2"/>
        </w:numPr>
      </w:pPr>
      <w:r>
        <w:t>Department of Clinical Genetics, Liverpool Women’s Hospital, Liverpool, UK.</w:t>
      </w:r>
    </w:p>
    <w:p w:rsidR="00B45341" w:rsidRDefault="00B45341" w:rsidP="0078724A">
      <w:pPr>
        <w:pStyle w:val="ListParagraph"/>
        <w:numPr>
          <w:ilvl w:val="0"/>
          <w:numId w:val="2"/>
        </w:numPr>
      </w:pPr>
      <w:r>
        <w:t xml:space="preserve">Facial Nerve Programme, Regional Paediatric Burns and Plastic Surgery Service, Alder Hey Children’s Foundation Trust, Liverpool. L12 2AP. </w:t>
      </w:r>
    </w:p>
    <w:p w:rsidR="006C0342" w:rsidRDefault="006C0342" w:rsidP="0078724A"/>
    <w:p w:rsidR="00D441BA" w:rsidRDefault="00D441BA" w:rsidP="00DA7F6A">
      <w:pPr>
        <w:pStyle w:val="Heading1"/>
      </w:pPr>
      <w:r>
        <w:t>Grant numbers</w:t>
      </w:r>
    </w:p>
    <w:p w:rsidR="00D441BA" w:rsidRPr="00D441BA" w:rsidRDefault="00D441BA" w:rsidP="0078724A">
      <w:r>
        <w:t>Not applicable</w:t>
      </w:r>
    </w:p>
    <w:p w:rsidR="00D441BA" w:rsidRDefault="00D441BA" w:rsidP="0078724A"/>
    <w:p w:rsidR="00886158" w:rsidRPr="00126C1F" w:rsidRDefault="00D441BA" w:rsidP="00DA7F6A">
      <w:pPr>
        <w:pStyle w:val="Heading1"/>
      </w:pPr>
      <w:r>
        <w:t>Abstract</w:t>
      </w:r>
    </w:p>
    <w:p w:rsidR="00886158" w:rsidRDefault="00F11EDE" w:rsidP="0078724A">
      <w:r>
        <w:t>Moebius</w:t>
      </w:r>
      <w:r w:rsidR="00886158">
        <w:t xml:space="preserve"> syndrome is a highly</w:t>
      </w:r>
      <w:r w:rsidR="002652CF">
        <w:t xml:space="preserve"> variable syndrome with </w:t>
      </w:r>
      <w:proofErr w:type="spellStart"/>
      <w:r w:rsidR="002652CF">
        <w:t>abducens</w:t>
      </w:r>
      <w:proofErr w:type="spellEnd"/>
      <w:r w:rsidR="002652CF">
        <w:t xml:space="preserve"> </w:t>
      </w:r>
      <w:r w:rsidR="00886158">
        <w:t xml:space="preserve">and facial nerve palsy as core features. Strict diagnostic criteria do not exist and the </w:t>
      </w:r>
      <w:r w:rsidR="00B62CAA" w:rsidRPr="00B62CAA">
        <w:t>inconsistency</w:t>
      </w:r>
      <w:r w:rsidR="00886158" w:rsidRPr="00B62CAA">
        <w:t xml:space="preserve"> </w:t>
      </w:r>
      <w:r w:rsidR="00886158">
        <w:t xml:space="preserve">of the associated features makes </w:t>
      </w:r>
      <w:r>
        <w:t>determination</w:t>
      </w:r>
      <w:r w:rsidR="00886158">
        <w:t xml:space="preserve"> difficult. To determine </w:t>
      </w:r>
      <w:r w:rsidR="002652CF">
        <w:t xml:space="preserve">what features are associated with </w:t>
      </w:r>
      <w:r>
        <w:t>Moebius</w:t>
      </w:r>
      <w:r w:rsidR="002652CF">
        <w:t xml:space="preserve"> syndrome we performed </w:t>
      </w:r>
      <w:r w:rsidR="00B62CAA">
        <w:t xml:space="preserve">a systematic literature review </w:t>
      </w:r>
      <w:r w:rsidR="002652CF">
        <w:t xml:space="preserve">resulting in a composite case series of 449 individuals </w:t>
      </w:r>
      <w:r w:rsidR="00DB3015">
        <w:t>labell</w:t>
      </w:r>
      <w:r w:rsidR="002652CF">
        <w:t xml:space="preserve">ed with </w:t>
      </w:r>
      <w:r>
        <w:t>Moebius</w:t>
      </w:r>
      <w:r w:rsidR="002652CF">
        <w:t xml:space="preserve"> syndrome. We </w:t>
      </w:r>
      <w:r w:rsidR="00352B23">
        <w:t>applied</w:t>
      </w:r>
      <w:r w:rsidR="002652CF">
        <w:t xml:space="preserve"> minimum criteria (facial and </w:t>
      </w:r>
      <w:proofErr w:type="spellStart"/>
      <w:r w:rsidR="002652CF">
        <w:t>abducens</w:t>
      </w:r>
      <w:proofErr w:type="spellEnd"/>
      <w:r w:rsidR="002652CF">
        <w:t xml:space="preserve"> palsy) to determine the prevalence of associated </w:t>
      </w:r>
      <w:r w:rsidR="00352B23">
        <w:t xml:space="preserve">clinical </w:t>
      </w:r>
      <w:r w:rsidR="002652CF">
        <w:t>features in this series. Additionally</w:t>
      </w:r>
      <w:r w:rsidR="00B62CAA">
        <w:t>,</w:t>
      </w:r>
      <w:r w:rsidR="002652CF">
        <w:t xml:space="preserve"> we performed statistical cluster analysis to determine which features tended to occur together. </w:t>
      </w:r>
      <w:r w:rsidR="00886158">
        <w:t xml:space="preserve">Our study comprises the largest series of </w:t>
      </w:r>
      <w:r w:rsidR="008E32AD">
        <w:t>patients with Moebius syndrome</w:t>
      </w:r>
      <w:r w:rsidR="00886158">
        <w:t xml:space="preserve"> and the first to apply statistical methodology to elucidate clinical relationships. </w:t>
      </w:r>
      <w:r w:rsidR="00E71E4D">
        <w:t>We present evidence for two groups within the Moebius diagnosis. Type 1</w:t>
      </w:r>
      <w:r w:rsidR="00DB3015">
        <w:t>:</w:t>
      </w:r>
      <w:r w:rsidR="00E71E4D">
        <w:t xml:space="preserve"> exhibiting </w:t>
      </w:r>
      <w:proofErr w:type="spellStart"/>
      <w:r w:rsidR="00E71E4D">
        <w:t>micrognathia</w:t>
      </w:r>
      <w:proofErr w:type="spellEnd"/>
      <w:r w:rsidR="00E71E4D">
        <w:t xml:space="preserve">, limb anomalies and </w:t>
      </w:r>
      <w:r w:rsidR="00F27BDD">
        <w:t>feeding / swallowing difficulty</w:t>
      </w:r>
      <w:r w:rsidR="00E71E4D">
        <w:t xml:space="preserve"> that tend to occur together. Type 2</w:t>
      </w:r>
      <w:r w:rsidR="00DB3015">
        <w:t xml:space="preserve">: </w:t>
      </w:r>
      <w:r w:rsidR="00E71E4D">
        <w:t xml:space="preserve"> </w:t>
      </w:r>
      <w:r w:rsidR="00352B23">
        <w:t>phenotypically diver</w:t>
      </w:r>
      <w:r w:rsidR="00E71E4D">
        <w:t>se but more</w:t>
      </w:r>
      <w:r w:rsidR="00352B23">
        <w:t xml:space="preserve"> associated with </w:t>
      </w:r>
      <w:r w:rsidR="00A04638">
        <w:t xml:space="preserve">radiologically detectable </w:t>
      </w:r>
      <w:r w:rsidR="00E71E4D">
        <w:t>neurologic abnormalities</w:t>
      </w:r>
      <w:r w:rsidR="00A04638">
        <w:t xml:space="preserve"> </w:t>
      </w:r>
      <w:r w:rsidR="00E71E4D">
        <w:t xml:space="preserve">and developmental delay. </w:t>
      </w:r>
    </w:p>
    <w:p w:rsidR="00776AD1" w:rsidRDefault="00776AD1" w:rsidP="0078724A">
      <w:pPr>
        <w:rPr>
          <w:b/>
        </w:rPr>
      </w:pPr>
    </w:p>
    <w:p w:rsidR="00776AD1" w:rsidRDefault="00776AD1" w:rsidP="00DA7F6A">
      <w:pPr>
        <w:pStyle w:val="Heading1"/>
      </w:pPr>
      <w:r>
        <w:t xml:space="preserve">Keywords </w:t>
      </w:r>
    </w:p>
    <w:p w:rsidR="00D441BA" w:rsidRPr="00E52CFD" w:rsidRDefault="00F11EDE" w:rsidP="0078724A">
      <w:r>
        <w:t>Moebius</w:t>
      </w:r>
      <w:r w:rsidR="00D441BA" w:rsidRPr="00E52CFD">
        <w:t xml:space="preserve"> Syndrome; classification; statistics and numerical data</w:t>
      </w:r>
      <w:r w:rsidR="00D441BA">
        <w:t>; genetics;</w:t>
      </w:r>
      <w:r w:rsidR="00D441BA" w:rsidRPr="00E52CFD">
        <w:t xml:space="preserve"> diagnostic imaging.</w:t>
      </w:r>
    </w:p>
    <w:p w:rsidR="00D441BA" w:rsidRDefault="00D441BA" w:rsidP="0078724A"/>
    <w:p w:rsidR="00776AD1" w:rsidRDefault="00776AD1" w:rsidP="0078724A"/>
    <w:p w:rsidR="00886158" w:rsidRPr="0085758D" w:rsidRDefault="00886158" w:rsidP="0078724A"/>
    <w:p w:rsidR="00776AD1" w:rsidRDefault="00776AD1" w:rsidP="0078724A">
      <w:pPr>
        <w:pStyle w:val="Heading1"/>
        <w:jc w:val="left"/>
        <w:rPr>
          <w:sz w:val="24"/>
          <w:szCs w:val="24"/>
        </w:rPr>
      </w:pPr>
      <w:r>
        <w:rPr>
          <w:sz w:val="24"/>
          <w:szCs w:val="24"/>
        </w:rPr>
        <w:br w:type="page"/>
      </w:r>
    </w:p>
    <w:p w:rsidR="00776AD1" w:rsidRPr="00776AD1" w:rsidRDefault="00776AD1" w:rsidP="0078724A">
      <w:pPr>
        <w:rPr>
          <w:b/>
        </w:rPr>
      </w:pPr>
      <w:r w:rsidRPr="00776AD1">
        <w:rPr>
          <w:b/>
        </w:rPr>
        <w:lastRenderedPageBreak/>
        <w:t>Main text</w:t>
      </w:r>
    </w:p>
    <w:p w:rsidR="00776AD1" w:rsidRPr="00776AD1" w:rsidRDefault="00776AD1" w:rsidP="0078724A">
      <w:pPr>
        <w:rPr>
          <w:b/>
        </w:rPr>
      </w:pPr>
    </w:p>
    <w:p w:rsidR="005A5C4C" w:rsidRPr="00776AD1" w:rsidRDefault="005A5C4C" w:rsidP="00DA7F6A">
      <w:pPr>
        <w:pStyle w:val="Heading1"/>
      </w:pPr>
      <w:r w:rsidRPr="00776AD1">
        <w:t>Introduction</w:t>
      </w:r>
    </w:p>
    <w:p w:rsidR="009D6987" w:rsidRPr="0085758D" w:rsidRDefault="009D6987" w:rsidP="0078724A">
      <w:r w:rsidRPr="0085758D">
        <w:t xml:space="preserve">Described in 1880 by </w:t>
      </w:r>
      <w:proofErr w:type="spellStart"/>
      <w:r w:rsidRPr="0085758D">
        <w:t>Graefe</w:t>
      </w:r>
      <w:proofErr w:type="spellEnd"/>
      <w:r w:rsidR="00B335D3">
        <w:t xml:space="preserve"> </w:t>
      </w:r>
      <w:r w:rsidR="00295BDD">
        <w:fldChar w:fldCharType="begin"/>
      </w:r>
      <w:r w:rsidR="00295BDD">
        <w:instrText xml:space="preserve"> ADDIN EN.CITE &lt;EndNote&gt;&lt;Cite&gt;&lt;Author&gt;Von Graefe&lt;/Author&gt;&lt;Year&gt;1880&lt;/Year&gt;&lt;RecNum&gt;26&lt;/RecNum&gt;&lt;DisplayText&gt;(Von Graefe &amp;amp; Saemisch, 1880)&lt;/DisplayText&gt;&lt;record&gt;&lt;rec-number&gt;26&lt;/rec-number&gt;&lt;foreign-keys&gt;&lt;key app="EN" db-id="esstvexdixvrplexv91x9frjevvps2pxzeer" timestamp="1522769940"&gt;26&lt;/key&gt;&lt;/foreign-keys&gt;&lt;ref-type name="Journal Article"&gt;17&lt;/ref-type&gt;&lt;contributors&gt;&lt;authors&gt;&lt;author&gt;Von Graefe, A&lt;/author&gt;&lt;author&gt;Saemisch, T&lt;/author&gt;&lt;/authors&gt;&lt;/contributors&gt;&lt;titles&gt;&lt;title&gt;Handbuch der Gesammten Augenheilkunde&lt;/title&gt;&lt;/titles&gt;&lt;pages&gt;6:60&lt;/pages&gt;&lt;dates&gt;&lt;year&gt;1880&lt;/year&gt;&lt;/dates&gt;&lt;pub-location&gt;Leipzig&lt;/pub-location&gt;&lt;publisher&gt;W Engelman&lt;/publisher&gt;&lt;urls&gt;&lt;/urls&gt;&lt;/record&gt;&lt;/Cite&gt;&lt;/EndNote&gt;</w:instrText>
      </w:r>
      <w:r w:rsidR="00295BDD">
        <w:fldChar w:fldCharType="separate"/>
      </w:r>
      <w:r w:rsidR="00295BDD">
        <w:rPr>
          <w:noProof/>
        </w:rPr>
        <w:t>(Von Graefe &amp; Saemisch, 1880)</w:t>
      </w:r>
      <w:r w:rsidR="00295BDD">
        <w:fldChar w:fldCharType="end"/>
      </w:r>
      <w:r w:rsidRPr="0085758D">
        <w:t xml:space="preserve"> and then by its namesake in 1888,</w:t>
      </w:r>
      <w:r w:rsidR="00B335D3">
        <w:t xml:space="preserve"> </w:t>
      </w:r>
      <w:r w:rsidR="00B335D3">
        <w:fldChar w:fldCharType="begin"/>
      </w:r>
      <w:r w:rsidR="00D11897">
        <w:instrText xml:space="preserve"> ADDIN EN.CITE &lt;EndNote&gt;&lt;Cite&gt;&lt;Author&gt;Möbius&lt;/Author&gt;&lt;Year&gt;1888&lt;/Year&gt;&lt;RecNum&gt;27&lt;/RecNum&gt;&lt;DisplayText&gt;(Möbius, 1888)&lt;/DisplayText&gt;&lt;record&gt;&lt;rec-number&gt;27&lt;/rec-number&gt;&lt;foreign-keys&gt;&lt;key app="EN" db-id="esstvexdixvrplexv91x9frjevvps2pxzeer" timestamp="1522769940"&gt;27&lt;/key&gt;&lt;/foreign-keys&gt;&lt;ref-type name="Journal Article"&gt;17&lt;/ref-type&gt;&lt;contributors&gt;&lt;authors&gt;&lt;author&gt;Möbius, PJ&lt;/author&gt;&lt;/authors&gt;&lt;/contributors&gt;&lt;titles&gt;&lt;title&gt;Über angeborene doppelseitige Abducens-Facialis-Lähmung&lt;/title&gt;&lt;secondary-title&gt;Münch Med Wochenschr&lt;/secondary-title&gt;&lt;/titles&gt;&lt;periodical&gt;&lt;full-title&gt;Munchener Medizinische Wochenschrift&lt;/full-title&gt;&lt;abbr-1&gt;Munch. Med. Wochenschr.&lt;/abbr-1&gt;&lt;abbr-2&gt;Munch Med Wochenschr&lt;/abbr-2&gt;&lt;/periodical&gt;&lt;pages&gt;91-108&lt;/pages&gt;&lt;volume&gt;35&lt;/volume&gt;&lt;dates&gt;&lt;year&gt;1888&lt;/year&gt;&lt;/dates&gt;&lt;urls&gt;&lt;/urls&gt;&lt;/record&gt;&lt;/Cite&gt;&lt;/EndNote&gt;</w:instrText>
      </w:r>
      <w:r w:rsidR="00B335D3">
        <w:fldChar w:fldCharType="separate"/>
      </w:r>
      <w:r w:rsidR="00B335D3">
        <w:rPr>
          <w:noProof/>
        </w:rPr>
        <w:t>(Möbius, 1888)</w:t>
      </w:r>
      <w:r w:rsidR="00B335D3">
        <w:fldChar w:fldCharType="end"/>
      </w:r>
      <w:r w:rsidRPr="0085758D">
        <w:t xml:space="preserve"> M</w:t>
      </w:r>
      <w:r w:rsidR="00B62CAA">
        <w:rPr>
          <w:rFonts w:cs="Arial"/>
        </w:rPr>
        <w:t>oe</w:t>
      </w:r>
      <w:r w:rsidRPr="0085758D">
        <w:t xml:space="preserve">bius syndrome (MBS) came to describe a non-progressive bilateral facial and </w:t>
      </w:r>
      <w:proofErr w:type="spellStart"/>
      <w:r w:rsidRPr="0085758D">
        <w:t>abducens</w:t>
      </w:r>
      <w:proofErr w:type="spellEnd"/>
      <w:r w:rsidRPr="0085758D">
        <w:t xml:space="preserve"> palsy. Since then, despite the recognition of associations with various other features, further classification or even a clear definition of the syndrome has proven problematic. </w:t>
      </w:r>
    </w:p>
    <w:p w:rsidR="003A6651" w:rsidRPr="0085758D" w:rsidRDefault="003A6651" w:rsidP="0078724A"/>
    <w:p w:rsidR="00C8163A" w:rsidRPr="00126C1F" w:rsidRDefault="00C8163A" w:rsidP="0078724A">
      <w:pPr>
        <w:rPr>
          <w:i/>
        </w:rPr>
      </w:pPr>
      <w:r w:rsidRPr="00126C1F">
        <w:rPr>
          <w:i/>
        </w:rPr>
        <w:t>Current definitions</w:t>
      </w:r>
    </w:p>
    <w:p w:rsidR="003F64FC" w:rsidRPr="0085758D" w:rsidRDefault="009D6987" w:rsidP="0078724A">
      <w:r w:rsidRPr="0085758D">
        <w:t xml:space="preserve">The first attempts to further define MBS beyond these </w:t>
      </w:r>
      <w:r w:rsidR="00B335D3">
        <w:t>original descriptions included</w:t>
      </w:r>
      <w:r w:rsidRPr="0085758D">
        <w:t xml:space="preserve"> Richards, who </w:t>
      </w:r>
      <w:r w:rsidR="00682E20" w:rsidRPr="0085758D">
        <w:t xml:space="preserve">adjusted </w:t>
      </w:r>
      <w:r w:rsidRPr="0085758D">
        <w:t xml:space="preserve">the definition </w:t>
      </w:r>
      <w:r w:rsidR="00DB3015">
        <w:t>to include</w:t>
      </w:r>
      <w:r w:rsidRPr="0085758D">
        <w:t xml:space="preserve"> unilateral and/or partial facial or </w:t>
      </w:r>
      <w:proofErr w:type="spellStart"/>
      <w:r w:rsidRPr="0085758D">
        <w:t>abducens</w:t>
      </w:r>
      <w:proofErr w:type="spellEnd"/>
      <w:r w:rsidRPr="0085758D">
        <w:t xml:space="preserve"> palsies </w:t>
      </w:r>
      <w:r w:rsidR="00682E20" w:rsidRPr="0085758D">
        <w:t>and</w:t>
      </w:r>
      <w:r w:rsidRPr="0085758D">
        <w:t xml:space="preserve"> requiring congenital limb abnormalities</w:t>
      </w:r>
      <w:r w:rsidR="00B335D3">
        <w:t xml:space="preserve"> </w:t>
      </w:r>
      <w:r w:rsidR="00B335D3">
        <w:fldChar w:fldCharType="begin"/>
      </w:r>
      <w:r w:rsidR="00B335D3">
        <w:instrText xml:space="preserve"> ADDIN EN.CITE &lt;EndNote&gt;&lt;Cite&gt;&lt;Author&gt;Richards&lt;/Author&gt;&lt;Year&gt;1953&lt;/Year&gt;&lt;RecNum&gt;24&lt;/RecNum&gt;&lt;DisplayText&gt;(Richards, 1953)&lt;/DisplayText&gt;&lt;record&gt;&lt;rec-number&gt;24&lt;/rec-number&gt;&lt;foreign-keys&gt;&lt;key app="EN" db-id="esstvexdixvrplexv91x9frjevvps2pxzeer" timestamp="1522769940"&gt;24&lt;/key&gt;&lt;/foreign-keys&gt;&lt;ref-type name="Journal Article"&gt;17&lt;/ref-type&gt;&lt;contributors&gt;&lt;authors&gt;&lt;author&gt;Richards, RN&lt;/author&gt;&lt;/authors&gt;&lt;/contributors&gt;&lt;titles&gt;&lt;title&gt;The Möbius syndrome.&lt;/title&gt;&lt;secondary-title&gt;The Journal of bone and joint surgery. American volume&lt;/secondary-title&gt;&lt;/titles&gt;&lt;pages&gt;437-44&lt;/pages&gt;&lt;volume&gt;35-A&lt;/volume&gt;&lt;keywords&gt;&lt;keyword&gt;PARALYSIS&lt;/keyword&gt;&lt;/keywords&gt;&lt;dates&gt;&lt;year&gt;1953&lt;/year&gt;&lt;/dates&gt;&lt;accession-num&gt;13052617&lt;/accession-num&gt;&lt;urls&gt;&lt;/urls&gt;&lt;/record&gt;&lt;/Cite&gt;&lt;/EndNote&gt;</w:instrText>
      </w:r>
      <w:r w:rsidR="00B335D3">
        <w:fldChar w:fldCharType="separate"/>
      </w:r>
      <w:r w:rsidR="00B335D3">
        <w:rPr>
          <w:noProof/>
        </w:rPr>
        <w:t>(Richards, 1953)</w:t>
      </w:r>
      <w:r w:rsidR="00B335D3">
        <w:fldChar w:fldCharType="end"/>
      </w:r>
      <w:r w:rsidRPr="0085758D">
        <w:t>.</w:t>
      </w:r>
      <w:r w:rsidR="00F356D0" w:rsidRPr="0085758D">
        <w:t xml:space="preserve"> </w:t>
      </w:r>
      <w:r w:rsidR="00F356D0" w:rsidRPr="00E96C6B">
        <w:t>Others</w:t>
      </w:r>
      <w:r w:rsidRPr="0085758D">
        <w:t xml:space="preserve"> considered any combination of sixth and seventh nerve deficits as MBS, with deformities of the extremities a common</w:t>
      </w:r>
      <w:r w:rsidR="00AA046E" w:rsidRPr="0085758D">
        <w:t>,</w:t>
      </w:r>
      <w:r w:rsidRPr="0085758D">
        <w:t xml:space="preserve"> but non-diagnostic feature</w:t>
      </w:r>
      <w:r w:rsidR="00B335D3">
        <w:t xml:space="preserve"> </w:t>
      </w:r>
      <w:r w:rsidR="00B335D3">
        <w:fldChar w:fldCharType="begin"/>
      </w:r>
      <w:r w:rsidR="00F74710">
        <w:instrText xml:space="preserve"> ADDIN EN.CITE &lt;EndNote&gt;&lt;Cite&gt;&lt;Author&gt;Verzijl&lt;/Author&gt;&lt;Year&gt;2003&lt;/Year&gt;&lt;RecNum&gt;3&lt;/RecNum&gt;&lt;DisplayText&gt;(Verzijl, van der Zwaag, Cruysberg, &amp;amp; Padberg, 2003)&lt;/DisplayText&gt;&lt;record&gt;&lt;rec-number&gt;3&lt;/rec-number&gt;&lt;foreign-keys&gt;&lt;key app="EN" db-id="esstvexdixvrplexv91x9frjevvps2pxzeer" timestamp="1522769940"&gt;3&lt;/key&gt;&lt;/foreign-keys&gt;&lt;ref-type name="Journal Article"&gt;17&lt;/ref-type&gt;&lt;contributors&gt;&lt;authors&gt;&lt;author&gt;Verzijl, Harriëtte T. F. M.&lt;/author&gt;&lt;author&gt;van der Zwaag, Bert&lt;/author&gt;&lt;author&gt;Cruysberg, Johannes R. M.&lt;/author&gt;&lt;author&gt;Padberg, George W.&lt;/author&gt;&lt;/authors&gt;&lt;/contributors&gt;&lt;titles&gt;&lt;title&gt;Möbius syndrome redefined: a syndrome of rhombencephalic maldevelopment.&lt;/title&gt;&lt;secondary-title&gt;Neurology&lt;/secondary-title&gt;&lt;/titles&gt;&lt;periodical&gt;&lt;full-title&gt;Neurology&lt;/full-title&gt;&lt;abbr-1&gt;Neurology&lt;/abbr-1&gt;&lt;abbr-2&gt;Neurology&lt;/abbr-2&gt;&lt;/periodical&gt;&lt;pages&gt;327-33&lt;/pages&gt;&lt;volume&gt;61&lt;/volume&gt;&lt;dates&gt;&lt;year&gt;2003&lt;/year&gt;&lt;/dates&gt;&lt;accession-num&gt;12913192&lt;/accession-num&gt;&lt;urls&gt;&lt;/urls&gt;&lt;electronic-resource-num&gt;10.1212/01.wnl.0000076484.91275.cd&lt;/electronic-resource-num&gt;&lt;/record&gt;&lt;/Cite&gt;&lt;/EndNote&gt;</w:instrText>
      </w:r>
      <w:r w:rsidR="00B335D3">
        <w:fldChar w:fldCharType="separate"/>
      </w:r>
      <w:r w:rsidR="00D11897">
        <w:rPr>
          <w:noProof/>
        </w:rPr>
        <w:t>(Verzijl, van der Zwaag, Cruysberg, &amp; Padberg, 2003)</w:t>
      </w:r>
      <w:r w:rsidR="00B335D3">
        <w:fldChar w:fldCharType="end"/>
      </w:r>
      <w:r w:rsidRPr="0085758D">
        <w:t>.</w:t>
      </w:r>
      <w:r w:rsidR="00264EF9" w:rsidRPr="0085758D">
        <w:t xml:space="preserve"> </w:t>
      </w:r>
      <w:r w:rsidRPr="0085758D">
        <w:t xml:space="preserve">More recently Kumar et al proposed facial nerve paralysis as the only essential </w:t>
      </w:r>
      <w:r w:rsidR="00CA4352" w:rsidRPr="0085758D">
        <w:t xml:space="preserve">feature for diagnosis, </w:t>
      </w:r>
      <w:r w:rsidR="00F356D0" w:rsidRPr="0085758D">
        <w:t xml:space="preserve">but </w:t>
      </w:r>
      <w:r w:rsidRPr="0085758D">
        <w:t xml:space="preserve">isolated facial nerve paralysis </w:t>
      </w:r>
      <w:r w:rsidR="00647A73" w:rsidRPr="0085758D">
        <w:t>is</w:t>
      </w:r>
      <w:r w:rsidR="00682E20" w:rsidRPr="0085758D">
        <w:t xml:space="preserve"> </w:t>
      </w:r>
      <w:r w:rsidRPr="0085758D">
        <w:t xml:space="preserve">more properly classified as hereditary congenital facial </w:t>
      </w:r>
      <w:r w:rsidR="00F356D0" w:rsidRPr="0085758D">
        <w:t xml:space="preserve">palsy </w:t>
      </w:r>
      <w:r w:rsidRPr="0085758D">
        <w:t>(HCFP</w:t>
      </w:r>
      <w:r w:rsidR="00F356D0" w:rsidRPr="0085758D">
        <w:t>)</w:t>
      </w:r>
      <w:r w:rsidR="00B335D3">
        <w:t xml:space="preserve"> </w:t>
      </w:r>
      <w:r w:rsidR="00B335D3">
        <w:fldChar w:fldCharType="begin">
          <w:fldData xml:space="preserve">PEVuZE5vdGU+PENpdGU+PEF1dGhvcj5LdW1hcjwvQXV0aG9yPjxZZWFyPjE5OTA8L1llYXI+PFJl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</w:fldData>
        </w:fldChar>
      </w:r>
      <w:r w:rsidR="00182FFA" w:rsidRPr="00260F65">
        <w:instrText xml:space="preserve"> ADDIN EN.CITE </w:instrText>
      </w:r>
      <w:r w:rsidR="00182FFA" w:rsidRPr="00260F65">
        <w:fldChar w:fldCharType="begin">
          <w:fldData xml:space="preserve">PEVuZE5vdGU+PENpdGU+PEF1dGhvcj5LdW1hcjwvQXV0aG9yPjxZZWFyPjE5OTA8L1llYXI+PFJl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</w:fldData>
        </w:fldChar>
      </w:r>
      <w:r w:rsidR="00182FFA" w:rsidRPr="00260F65">
        <w:instrText xml:space="preserve"> ADDIN EN.CITE.DATA </w:instrText>
      </w:r>
      <w:r w:rsidR="00182FFA" w:rsidRPr="00260F65">
        <w:fldChar w:fldCharType="end"/>
      </w:r>
      <w:r w:rsidR="00B335D3">
        <w:fldChar w:fldCharType="separate"/>
      </w:r>
      <w:r w:rsidR="00D11897">
        <w:rPr>
          <w:noProof/>
        </w:rPr>
        <w:t>(Kumar, 1990; Verzijl, Padberg, &amp; Zwarts, 2005; Verzijl et al., 2003)</w:t>
      </w:r>
      <w:r w:rsidR="00B335D3">
        <w:fldChar w:fldCharType="end"/>
      </w:r>
      <w:r w:rsidR="00F356D0" w:rsidRPr="0085758D">
        <w:t>.</w:t>
      </w:r>
      <w:r w:rsidR="00BF1EC8">
        <w:t xml:space="preserve"> </w:t>
      </w:r>
      <w:r w:rsidR="00781AD5">
        <w:t xml:space="preserve">Based on ophthalmic findings, </w:t>
      </w:r>
      <w:r w:rsidR="00CA4352" w:rsidRPr="0085758D">
        <w:t>MacKinnon et al suggested that intact vertical gaze should be considered a minimum diagnostic criterion</w:t>
      </w:r>
      <w:r w:rsidR="00B335D3">
        <w:t xml:space="preserve"> </w:t>
      </w:r>
      <w:r w:rsidR="00B335D3">
        <w:fldChar w:fldCharType="begin"/>
      </w:r>
      <w:r w:rsidR="00D11897">
        <w:instrText xml:space="preserve"> ADDIN EN.CITE &lt;EndNote&gt;&lt;Cite&gt;&lt;Author&gt;Mackinnon&lt;/Author&gt;&lt;Year&gt;2014&lt;/Year&gt;&lt;RecNum&gt;43&lt;/RecNum&gt;&lt;DisplayText&gt;(Mackinnon et al., 2014)&lt;/DisplayText&gt;&lt;record&gt;&lt;rec-number&gt;43&lt;/rec-number&gt;&lt;foreign-keys&gt;&lt;key app="EN" db-id="esstvexdixvrplexv91x9frjevvps2pxzeer" timestamp="1522769941"&gt;43&lt;/key&gt;&lt;/foreign-keys&gt;&lt;ref-type name="Journal Article"&gt;17&lt;/ref-type&gt;&lt;contributors&gt;&lt;authors&gt;&lt;author&gt;Mackinnon, Sarah&lt;/author&gt;&lt;author&gt;Oystreck, Darren T.&lt;/author&gt;&lt;author&gt;Andrews, Caroline&lt;/author&gt;&lt;author&gt;Chan, Wai Man&lt;/author&gt;&lt;author&gt;Hunter, David G.&lt;/author&gt;&lt;author&gt;Engle, Elizabeth C.&lt;/author&gt;&lt;/authors&gt;&lt;/contributors&gt;&lt;titles&gt;&lt;title&gt;Diagnostic distinctions and genetic analysis of patients diagnosed with Moebius syndrome&lt;/title&gt;&lt;secondary-title&gt;Ophthalmology&lt;/secondary-title&gt;&lt;/titles&gt;&lt;periodical&gt;&lt;full-title&gt;Ophthalmology&lt;/full-title&gt;&lt;abbr-1&gt;Ophthalmology&lt;/abbr-1&gt;&lt;abbr-2&gt;Ophthalmology&lt;/abbr-2&gt;&lt;/periodical&gt;&lt;pages&gt;1461-1468&lt;/pages&gt;&lt;volume&gt;121&lt;/volume&gt;&lt;dates&gt;&lt;year&gt;2014&lt;/year&gt;&lt;/dates&gt;&lt;isbn&gt;1549-4713&lt;/isbn&gt;&lt;accession-num&gt;24612975&lt;/accession-num&gt;&lt;urls&gt;&lt;/urls&gt;&lt;electronic-resource-num&gt;10.1016/j.ophtha.2014.01.006&lt;/electronic-resource-num&gt;&lt;/record&gt;&lt;/Cite&gt;&lt;/EndNote&gt;</w:instrText>
      </w:r>
      <w:r w:rsidR="00B335D3">
        <w:fldChar w:fldCharType="separate"/>
      </w:r>
      <w:r w:rsidR="00B335D3">
        <w:rPr>
          <w:noProof/>
        </w:rPr>
        <w:t>(Mackinnon et al., 2014)</w:t>
      </w:r>
      <w:r w:rsidR="00B335D3">
        <w:fldChar w:fldCharType="end"/>
      </w:r>
      <w:r w:rsidR="00CA4352" w:rsidRPr="0085758D">
        <w:t>.</w:t>
      </w:r>
      <w:r w:rsidR="003F64FC" w:rsidRPr="0085758D">
        <w:t xml:space="preserve"> </w:t>
      </w:r>
      <w:r w:rsidR="00DB3015">
        <w:t>But i</w:t>
      </w:r>
      <w:r w:rsidR="005C332A">
        <w:t>n spite of</w:t>
      </w:r>
      <w:r w:rsidR="003F64FC" w:rsidRPr="0085758D">
        <w:t xml:space="preserve"> these efforts,</w:t>
      </w:r>
      <w:r w:rsidR="00647A73" w:rsidRPr="00E96C6B" w:rsidDel="00647A73">
        <w:t xml:space="preserve"> </w:t>
      </w:r>
      <w:r w:rsidR="003F64FC" w:rsidRPr="0085758D">
        <w:t xml:space="preserve">no </w:t>
      </w:r>
      <w:r w:rsidR="005C332A">
        <w:t>consensus</w:t>
      </w:r>
      <w:r w:rsidR="003F64FC" w:rsidRPr="0085758D">
        <w:t xml:space="preserve"> of the core clinical </w:t>
      </w:r>
      <w:r w:rsidR="005C332A">
        <w:t>features</w:t>
      </w:r>
      <w:r w:rsidR="003F64FC" w:rsidRPr="0085758D">
        <w:t xml:space="preserve"> described over 100 years ago has been agreed upon. A summary of definitions fr</w:t>
      </w:r>
      <w:r w:rsidR="00736E36">
        <w:t>om commonly used sources is in t</w:t>
      </w:r>
      <w:r w:rsidR="003F64FC" w:rsidRPr="0085758D">
        <w:t>able 1.</w:t>
      </w:r>
    </w:p>
    <w:p w:rsidR="00CA4352" w:rsidRPr="0085758D" w:rsidRDefault="00CA4352" w:rsidP="0078724A"/>
    <w:p w:rsidR="00F356D0" w:rsidRPr="0085758D" w:rsidRDefault="00DB3015" w:rsidP="0078724A">
      <w:r>
        <w:t>I</w:t>
      </w:r>
      <w:r w:rsidR="003F64FC" w:rsidRPr="0085758D">
        <w:t>t</w:t>
      </w:r>
      <w:r w:rsidR="00CA4352" w:rsidRPr="0085758D">
        <w:t xml:space="preserve"> is currently</w:t>
      </w:r>
      <w:r w:rsidR="00F356D0" w:rsidRPr="0085758D">
        <w:t xml:space="preserve"> widely accepted that MBS is a </w:t>
      </w:r>
      <w:proofErr w:type="spellStart"/>
      <w:r w:rsidR="00F356D0" w:rsidRPr="0085758D">
        <w:t>rhombencephalic</w:t>
      </w:r>
      <w:proofErr w:type="spellEnd"/>
      <w:r w:rsidR="00F356D0" w:rsidRPr="0085758D">
        <w:t xml:space="preserve"> disorder with a heterogeneous </w:t>
      </w:r>
      <w:proofErr w:type="spellStart"/>
      <w:r w:rsidR="00F356D0" w:rsidRPr="0085758D">
        <w:t>etiology</w:t>
      </w:r>
      <w:proofErr w:type="spellEnd"/>
      <w:r w:rsidR="00B335D3">
        <w:t xml:space="preserve"> </w:t>
      </w:r>
      <w:r w:rsidR="00B335D3">
        <w:fldChar w:fldCharType="begin"/>
      </w:r>
      <w:r w:rsidR="00F74710">
        <w:instrText xml:space="preserve"> ADDIN EN.CITE &lt;EndNote&gt;&lt;Cite&gt;&lt;Author&gt;Verzijl&lt;/Author&gt;&lt;Year&gt;2005&lt;/Year&gt;&lt;RecNum&gt;16&lt;/RecNum&gt;&lt;DisplayText&gt;(Verzijl et al., 2005; Verzijl et al., 2003)&lt;/DisplayText&gt;&lt;record&gt;&lt;rec-number&gt;16&lt;/rec-number&gt;&lt;foreign-keys&gt;&lt;key app="EN" db-id="esstvexdixvrplexv91x9frjevvps2pxzeer" timestamp="1522769940"&gt;16&lt;/key&gt;&lt;/foreign-keys&gt;&lt;ref-type name="Journal Article"&gt;17&lt;/ref-type&gt;&lt;contributors&gt;&lt;authors&gt;&lt;author&gt;Verzijl, Harriëtte T. F. M.&lt;/author&gt;&lt;author&gt;Padberg, George W.&lt;/author&gt;&lt;author&gt;Zwarts, Machiel J.&lt;/author&gt;&lt;/authors&gt;&lt;/contributors&gt;&lt;titles&gt;&lt;title&gt;The spectrum of Möbius syndrome: an electrophysiological study&lt;/title&gt;&lt;secondary-title&gt;Brain&lt;/secondary-title&gt;&lt;/titles&gt;&lt;periodical&gt;&lt;full-title&gt;Brain&lt;/full-title&gt;&lt;abbr-1&gt;Brain&lt;/abbr-1&gt;&lt;abbr-2&gt;Brain&lt;/abbr-2&gt;&lt;/periodical&gt;&lt;pages&gt;1728-1736&lt;/pages&gt;&lt;volume&gt;128&lt;/volume&gt;&lt;dates&gt;&lt;year&gt;2005&lt;/year&gt;&lt;/dates&gt;&lt;accession-num&gt;15829555&lt;/accession-num&gt;&lt;urls&gt;&lt;/urls&gt;&lt;electronic-resource-num&gt;10.1093/brain/awh502&lt;/electronic-resource-num&gt;&lt;/record&gt;&lt;/Cite&gt;&lt;Cite&gt;&lt;Author&gt;Verzijl&lt;/Author&gt;&lt;Year&gt;2003&lt;/Year&gt;&lt;RecNum&gt;3&lt;/RecNum&gt;&lt;record&gt;&lt;rec-number&gt;3&lt;/rec-number&gt;&lt;foreign-keys&gt;&lt;key app="EN" db-id="esstvexdixvrplexv91x9frjevvps2pxzeer" timestamp="1522769940"&gt;3&lt;/key&gt;&lt;/foreign-keys&gt;&lt;ref-type name="Journal Article"&gt;17&lt;/ref-type&gt;&lt;contributors&gt;&lt;authors&gt;&lt;author&gt;Verzijl, Harriëtte T. F. M.&lt;/author&gt;&lt;author&gt;van der Zwaag, Bert&lt;/author&gt;&lt;author&gt;Cruysberg, Johannes R. M.&lt;/author&gt;&lt;author&gt;Padberg, George W.&lt;/author&gt;&lt;/authors&gt;&lt;/contributors&gt;&lt;titles&gt;&lt;title&gt;Möbius syndrome redefined: a syndrome of rhombencephalic maldevelopment.&lt;/title&gt;&lt;secondary-title&gt;Neurology&lt;/secondary-title&gt;&lt;/titles&gt;&lt;periodical&gt;&lt;full-title&gt;Neurology&lt;/full-title&gt;&lt;abbr-1&gt;Neurology&lt;/abbr-1&gt;&lt;abbr-2&gt;Neurology&lt;/abbr-2&gt;&lt;/periodical&gt;&lt;pages&gt;327-33&lt;/pages&gt;&lt;volume&gt;61&lt;/volume&gt;&lt;dates&gt;&lt;year&gt;2003&lt;/year&gt;&lt;/dates&gt;&lt;accession-num&gt;12913192&lt;/accession-num&gt;&lt;urls&gt;&lt;/urls&gt;&lt;electronic-resource-num&gt;10.1212/01.wnl.0000076484.91275.cd&lt;/electronic-resource-num&gt;&lt;/record&gt;&lt;/Cite&gt;&lt;/EndNote&gt;</w:instrText>
      </w:r>
      <w:r w:rsidR="00B335D3">
        <w:fldChar w:fldCharType="separate"/>
      </w:r>
      <w:r w:rsidR="00D11897">
        <w:rPr>
          <w:noProof/>
        </w:rPr>
        <w:t>(Verzijl et al., 2005; Verzijl et al., 2003)</w:t>
      </w:r>
      <w:r w:rsidR="00B335D3">
        <w:fldChar w:fldCharType="end"/>
      </w:r>
      <w:r w:rsidR="00F356D0" w:rsidRPr="0085758D">
        <w:t>.</w:t>
      </w:r>
      <w:r w:rsidR="00DA7F6A" w:rsidRPr="00FD109D">
        <w:t xml:space="preserve"> </w:t>
      </w:r>
      <w:r w:rsidR="00F356D0" w:rsidRPr="00FD109D">
        <w:fldChar w:fldCharType="begin"/>
      </w:r>
      <w:r w:rsidR="00F356D0" w:rsidRPr="0085758D">
        <w:instrText xml:space="preserve"> ADDIN PAPERS2_CITATIONS &lt;citation&gt;&lt;uuid&gt;F47CF09E-6AB0-47E8-8F09-6D26A39559BC&lt;/uuid&gt;&lt;priority&gt;0&lt;/priority&gt;&lt;publications&gt;&lt;publication&gt;&lt;uuid&gt;8898EF3D-C234-4F46-9AD0-1E5270AB17DC&lt;/uuid&gt;&lt;volume&gt;61&lt;/volume&gt;&lt;startpage&gt;327&lt;/startpage&gt;&lt;publication_date&gt;99200308121200000000222000&lt;/publication_date&gt;&lt;url&gt;http://eutils.ncbi.nlm.nih.gov/entrez/eutils/elink.fcgi?dbfrom=pubmed&amp;amp;id=12913192&amp;amp;retmode=ref&amp;amp;cmd=prlinks&lt;/url&gt;&lt;type&gt;400&lt;/type&gt;&lt;title&gt;Möbius syndrome redefined: a syndrome of rhombencephalic maldevelopment.&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Neurology, University Medical Center Nijmegen, The Netherlands. H.Verzijl@neuro.umcn.nl&lt;/institution&gt;&lt;number&gt;3&lt;/number&gt;&lt;subtype&gt;400&lt;/subtype&gt;&lt;endpage&gt;333&lt;/endpage&gt;&lt;bundle&gt;&lt;publication&gt;&lt;title&gt;Neurology&lt;/title&gt;&lt;type&gt;-100&lt;/type&gt;&lt;subtype&gt;-100&lt;/subtype&gt;&lt;uuid&gt;9B2EBBE5-353E-45BA-B92B-D5269F0AEFAC&lt;/uuid&gt;&lt;/publication&gt;&lt;/bundle&gt;&lt;authors&gt;&lt;author&gt;&lt;firstName&gt;Harriëtte&lt;/firstName&gt;&lt;middleNames&gt;T F M&lt;/middleNames&gt;&lt;lastName&gt;Verzijl&lt;/lastName&gt;&lt;/author&gt;&lt;author&gt;&lt;nonDroppingParticle&gt;van der&lt;/nonDroppingParticle&gt;&lt;firstName&gt;Bert&lt;/firstName&gt;&lt;lastName&gt;Zwaag&lt;/lastName&gt;&lt;/author&gt;&lt;author&gt;&lt;firstName&gt;Johannes&lt;/firstName&gt;&lt;middleNames&gt;R M&lt;/middleNames&gt;&lt;lastName&gt;Cruysberg&lt;/lastName&gt;&lt;/author&gt;&lt;author&gt;&lt;firstName&gt;George&lt;/firstName&gt;&lt;middleNames&gt;W&lt;/middleNames&gt;&lt;lastName&gt;Padberg&lt;/lastName&gt;&lt;/author&gt;&lt;/authors&gt;&lt;/publication&gt;&lt;publication&gt;&lt;uuid&gt;B526C3A0-2A00-4C0C-938E-D4BFF38F5004&lt;/uuid&gt;&lt;volume&gt;64&lt;/volume&gt;&lt;doi&gt;10.1212/01.WNL.0000151848.65094.55&lt;/doi&gt;&lt;startpage&gt;649&lt;/startpage&gt;&lt;publication_date&gt;99200502221200000000222000&lt;/publication_date&gt;&lt;url&gt;http://eutils.ncbi.nlm.nih.gov/entrez/eutils/elink.fcgi?dbfrom=pubmed&amp;amp;id=15728286&amp;amp;retmode=ref&amp;amp;cmd=prlinks&lt;/url&gt;&lt;type&gt;400&lt;/type&gt;&lt;title&gt;The neuropathology of hereditary congenital facial palsy vs Möbius syndrome.&lt;/title&gt;&lt;location&gt;&amp;lt;!DOCTYPE html&amp;gt;</w:instrText>
      </w:r>
    </w:p>
    <w:p w:rsidR="00F356D0" w:rsidRPr="0085758D" w:rsidRDefault="00F356D0" w:rsidP="0078724A">
      <w:r w:rsidRPr="0085758D">
        <w:instrText>&amp;lt;html lang=en&amp;gt;</w:instrText>
      </w:r>
    </w:p>
    <w:p w:rsidR="00F356D0" w:rsidRPr="0085758D" w:rsidRDefault="00F356D0" w:rsidP="0078724A">
      <w:r w:rsidRPr="0085758D">
        <w:instrText xml:space="preserve">  &amp;lt;meta charset=utf-8&amp;gt;</w:instrText>
      </w:r>
    </w:p>
    <w:p w:rsidR="00F356D0" w:rsidRPr="0085758D" w:rsidRDefault="00F356D0" w:rsidP="0078724A">
      <w:r w:rsidRPr="0085758D">
        <w:instrText xml:space="preserve">  &amp;lt;meta name=viewport content="initial-scale=1, minimum-scale=1, width=device-width"&amp;gt;</w:instrText>
      </w:r>
    </w:p>
    <w:p w:rsidR="00F356D0" w:rsidRPr="0085758D" w:rsidRDefault="00F356D0" w:rsidP="0078724A">
      <w:r w:rsidRPr="0085758D">
        <w:instrText xml:space="preserve">  &amp;lt;title&amp;gt;Error 404 (Not Found)!!1&amp;lt;/title&amp;gt;</w:instrText>
      </w:r>
    </w:p>
    <w:p w:rsidR="00F356D0" w:rsidRPr="0085758D" w:rsidRDefault="00F356D0" w:rsidP="0078724A">
      <w:r w:rsidRPr="0085758D">
        <w:instrText xml:space="preserve">  &amp;lt;style&amp;gt;</w:instrText>
      </w:r>
    </w:p>
    <w:p w:rsidR="00F356D0" w:rsidRPr="0085758D" w:rsidRDefault="00F356D0" w:rsidP="0078724A">
      <w:r w:rsidRPr="0085758D">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rsidR="00F356D0" w:rsidRPr="0085758D" w:rsidRDefault="00F356D0" w:rsidP="0078724A">
      <w:r w:rsidRPr="0085758D">
        <w:instrText xml:space="preserve">  &amp;lt;/style&amp;gt;</w:instrText>
      </w:r>
    </w:p>
    <w:p w:rsidR="00F356D0" w:rsidRPr="0085758D" w:rsidRDefault="00F356D0" w:rsidP="0078724A">
      <w:r w:rsidRPr="0085758D">
        <w:instrText xml:space="preserve">  &amp;lt;a href=//www.google.com/&amp;gt;&amp;lt;span id=logo aria-label=Google&amp;gt;&amp;lt;/span&amp;gt;&amp;lt;/a&amp;gt;</w:instrText>
      </w:r>
    </w:p>
    <w:p w:rsidR="00F356D0" w:rsidRPr="0085758D" w:rsidRDefault="00F356D0" w:rsidP="0078724A">
      <w:r w:rsidRPr="0085758D">
        <w:instrText xml:space="preserve">  &amp;lt;p&amp;gt;&amp;lt;b&amp;gt;404.&amp;lt;/b&amp;gt; &amp;lt;ins&amp;gt;That’s an error.&amp;lt;/ins&amp;gt;</w:instrText>
      </w:r>
    </w:p>
    <w:p w:rsidR="00F356D0" w:rsidRPr="0085758D" w:rsidRDefault="00F356D0" w:rsidP="0078724A">
      <w:r w:rsidRPr="0085758D">
        <w:instrText xml:space="preserve">  &amp;lt;p&amp;gt;The requested URL &amp;lt;code&amp;gt;/maps/geo&amp;lt;/code&amp;gt; was not found on this server.  &amp;lt;ins&amp;gt;That’s all we know.&amp;lt;/ins&amp;gt;</w:instrText>
      </w:r>
    </w:p>
    <w:p w:rsidR="003A1F52" w:rsidRPr="0085758D" w:rsidRDefault="00F356D0" w:rsidP="0078724A">
      <w:r w:rsidRPr="0085758D">
        <w:instrText>&lt;/location&gt;&lt;institution&gt;Department of Neurology, University Medical Center Nijmegen, PO Box 9101, 6500 HB Nijmegen, The Netherlands. h.verzijl@neuro.umcn.nl&lt;/institution&gt;&lt;number&gt;4&lt;/number&gt;&lt;subtype&gt;400&lt;/subtype&gt;&lt;endpage&gt;653&lt;/endpage&gt;&lt;bundle&gt;&lt;publication&gt;&lt;title&gt;Neurology&lt;/title&gt;&lt;type&gt;-100&lt;/type&gt;&lt;subtype&gt;-100&lt;/subtype&gt;&lt;uuid&gt;9B2EBBE5-353E-45BA-B92B-D5269F0AEFAC&lt;/uuid&gt;&lt;/publication&gt;&lt;/bundle&gt;&lt;authors&gt;&lt;author&gt;&lt;firstName&gt;H&lt;/firstName&gt;&lt;middleNames&gt;T F M&lt;/middleNames&gt;&lt;lastName&gt;Verzijl&lt;/lastName&gt;&lt;/author&gt;&lt;author&gt;&lt;nonDroppingParticle&gt;Van Der&lt;/nonDroppingParticle&gt;&lt;firstName&gt;B&lt;/firstName&gt;&lt;lastName&gt;Zwaag&lt;/lastName&gt;&lt;/author&gt;&lt;author&gt;&lt;firstName&gt;M&lt;/firstName&gt;&lt;lastName&gt;Lammens&lt;/lastName&gt;&lt;/author&gt;&lt;author&gt;&lt;lastName&gt;Donkelaar&lt;/lastName&gt;&lt;firstName&gt;H&lt;/firstName&gt;&lt;middleNames&gt;J&lt;/middleNames&gt;&lt;droppingParticle&gt;ten&lt;/droppingParticle&gt;&lt;/author&gt;&lt;author&gt;&lt;firstName&gt;G&lt;/firstName&gt;&lt;middleNames&gt;W&lt;/middleNames&gt;&lt;lastName&gt;Padberg&lt;/lastName&gt;&lt;/author&gt;&lt;/authors&gt;&lt;/publication&gt;&lt;/publications&gt;&lt;cites&gt;&lt;/cites&gt;&lt;/citation&gt;</w:instrText>
      </w:r>
      <w:r w:rsidRPr="00FD109D">
        <w:fldChar w:fldCharType="end"/>
      </w:r>
      <w:r w:rsidRPr="0085758D">
        <w:t xml:space="preserve">It has a highly variable presentation, generally regarded as </w:t>
      </w:r>
      <w:r w:rsidRPr="0085758D">
        <w:rPr>
          <w:i/>
        </w:rPr>
        <w:t>specifically</w:t>
      </w:r>
      <w:r w:rsidRPr="0085758D">
        <w:t xml:space="preserve"> affecting </w:t>
      </w:r>
      <w:proofErr w:type="spellStart"/>
      <w:r w:rsidRPr="0085758D">
        <w:t>abducens</w:t>
      </w:r>
      <w:proofErr w:type="spellEnd"/>
      <w:r w:rsidRPr="0085758D">
        <w:t xml:space="preserve"> (VI) and facial (VII) nerve function with involvement of other cranial nerves as well as other cranial and extra-cranial </w:t>
      </w:r>
      <w:proofErr w:type="spellStart"/>
      <w:r w:rsidRPr="0085758D">
        <w:t>dysmorphism</w:t>
      </w:r>
      <w:r w:rsidR="00B335D3">
        <w:t>s</w:t>
      </w:r>
      <w:proofErr w:type="spellEnd"/>
      <w:r w:rsidR="00B335D3">
        <w:t>. Mendelian Inheritance in Man</w:t>
      </w:r>
      <w:r w:rsidRPr="0085758D">
        <w:t xml:space="preserve"> records the basic description as “congenital facial palsy with impairment of ocular abduction”</w:t>
      </w:r>
      <w:r w:rsidR="00B335D3">
        <w:t xml:space="preserve"> (</w:t>
      </w:r>
      <w:r w:rsidR="00631EFF">
        <w:t>O</w:t>
      </w:r>
      <w:r w:rsidR="00B335D3">
        <w:t>MIM</w:t>
      </w:r>
      <w:r w:rsidR="00B335D3" w:rsidRPr="0085758D">
        <w:t>: 157900)</w:t>
      </w:r>
      <w:r w:rsidRPr="0085758D">
        <w:t>. This was further refined at the Moebius Syndrome Foundation Research Conference in 2007 as a “congenital, non-progressive facial weakness with limited abduction of one or both eyes”</w:t>
      </w:r>
      <w:r w:rsidR="00B335D3">
        <w:t xml:space="preserve"> </w:t>
      </w:r>
      <w:r w:rsidR="00B335D3">
        <w:fldChar w:fldCharType="begin"/>
      </w:r>
      <w:r w:rsidR="00B335D3">
        <w:instrText xml:space="preserve"> ADDIN EN.CITE &lt;EndNote&gt;&lt;Cite&gt;&lt;Author&gt;Miller&lt;/Author&gt;&lt;Year&gt;2007&lt;/Year&gt;&lt;RecNum&gt;2&lt;/RecNum&gt;&lt;DisplayText&gt;(Miller, 2007)&lt;/DisplayText&gt;&lt;record&gt;&lt;rec-number&gt;2&lt;/rec-number&gt;&lt;foreign-keys&gt;&lt;key app="EN" db-id="esstvexdixvrplexv91x9frjevvps2pxzeer" timestamp="1522769940"&gt;2&lt;/key&gt;&lt;/foreign-keys&gt;&lt;ref-type name="Journal Article"&gt;17&lt;/ref-type&gt;&lt;contributors&gt;&lt;authors&gt;&lt;author&gt;Miller, Greg&lt;/author&gt;&lt;/authors&gt;&lt;/contributors&gt;&lt;titles&gt;&lt;title&gt;The mystery of the missing smile.&lt;/title&gt;&lt;secondary-title&gt;Science (New York, N.Y.)&lt;/secondary-title&gt;&lt;/titles&gt;&lt;pages&gt;826-7&lt;/pages&gt;&lt;volume&gt;316&lt;/volume&gt;&lt;dates&gt;&lt;year&gt;2007&lt;/year&gt;&lt;/dates&gt;&lt;publisher&gt;American Association for the Advancement of Science&lt;/publisher&gt;&lt;accession-num&gt;17495152&lt;/accession-num&gt;&lt;urls&gt;&lt;/urls&gt;&lt;electronic-resource-num&gt;10.1126/science.316.5826.826&lt;/electronic-resource-num&gt;&lt;/record&gt;&lt;/Cite&gt;&lt;/EndNote&gt;</w:instrText>
      </w:r>
      <w:r w:rsidR="00B335D3">
        <w:fldChar w:fldCharType="separate"/>
      </w:r>
      <w:r w:rsidR="00B335D3">
        <w:rPr>
          <w:noProof/>
        </w:rPr>
        <w:t>(Miller, 2007)</w:t>
      </w:r>
      <w:r w:rsidR="00B335D3">
        <w:fldChar w:fldCharType="end"/>
      </w:r>
      <w:r w:rsidRPr="0085758D">
        <w:t>.</w:t>
      </w:r>
      <w:r w:rsidR="00BF1EC8">
        <w:t xml:space="preserve"> </w:t>
      </w:r>
      <w:r w:rsidR="002B5A89" w:rsidRPr="0085758D">
        <w:t xml:space="preserve">These comprise the minimum diagnostic criteria (MDC) for this study.  </w:t>
      </w:r>
    </w:p>
    <w:p w:rsidR="002F7E36" w:rsidRPr="0085758D" w:rsidRDefault="002F7E36" w:rsidP="0078724A"/>
    <w:p w:rsidR="0055374C" w:rsidRPr="0085758D" w:rsidRDefault="0055374C" w:rsidP="0078724A">
      <w:pPr>
        <w:rPr>
          <w:rFonts w:cs="Arial"/>
          <w:color w:val="575757"/>
          <w:sz w:val="17"/>
          <w:szCs w:val="17"/>
          <w:shd w:val="clear" w:color="auto" w:fill="FFFFFF"/>
        </w:rPr>
      </w:pPr>
      <w:r w:rsidRPr="0085758D">
        <w:t xml:space="preserve">The problem </w:t>
      </w:r>
      <w:r w:rsidR="00647A73" w:rsidRPr="0085758D">
        <w:t xml:space="preserve">of definition </w:t>
      </w:r>
      <w:r w:rsidRPr="0085758D">
        <w:t>is twofold: first that the condition is rare</w:t>
      </w:r>
      <w:r w:rsidR="00647A73" w:rsidRPr="0085758D">
        <w:t xml:space="preserve">; such </w:t>
      </w:r>
      <w:r w:rsidRPr="0085758D">
        <w:t>that studies of the frequencies of associated features are few</w:t>
      </w:r>
      <w:r w:rsidR="00D11897">
        <w:t xml:space="preserve"> </w:t>
      </w:r>
      <w:r w:rsidR="00D11897">
        <w:fldChar w:fldCharType="begin">
          <w:fldData xml:space="preserve">PEVuZE5vdGU+PENpdGU+PEF1dGhvcj5DYXJ0YTwvQXV0aG9yPjxZZWFyPjIwMTE8L1llYXI+PFJl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</w:fldData>
        </w:fldChar>
      </w:r>
      <w:r w:rsidR="00F74710" w:rsidRPr="0073439F">
        <w:instrText xml:space="preserve"> ADDIN EN.CITE </w:instrText>
      </w:r>
      <w:r w:rsidR="00F74710" w:rsidRPr="0073439F">
        <w:fldChar w:fldCharType="begin">
          <w:fldData xml:space="preserve">PEVuZE5vdGU+PENpdGU+PEF1dGhvcj5DYXJ0YTwvQXV0aG9yPjxZZWFyPjIwMTE8L1llYXI+PFJl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</w:fldData>
        </w:fldChar>
      </w:r>
      <w:r w:rsidR="00F74710" w:rsidRPr="0073439F">
        <w:instrText xml:space="preserve"> ADDIN EN.CITE.DATA </w:instrText>
      </w:r>
      <w:r w:rsidR="00F74710" w:rsidRPr="0073439F">
        <w:fldChar w:fldCharType="end"/>
      </w:r>
      <w:r w:rsidR="00D11897">
        <w:fldChar w:fldCharType="separate"/>
      </w:r>
      <w:r w:rsidR="00D11897">
        <w:rPr>
          <w:noProof/>
        </w:rPr>
        <w:t>(Carta, Mora, Neri, Favilla, &amp; Sadun, 2011; Henderson, 1939; Mackinnon et al., 2014; Verzijl et al., 2003)</w:t>
      </w:r>
      <w:r w:rsidR="00D11897">
        <w:fldChar w:fldCharType="end"/>
      </w:r>
      <w:r w:rsidRPr="0085758D">
        <w:t xml:space="preserve">. Second, the wide variety of </w:t>
      </w:r>
      <w:r w:rsidR="00647A73" w:rsidRPr="00E96C6B">
        <w:t>associated features of MBS</w:t>
      </w:r>
      <w:r w:rsidR="00647A73" w:rsidRPr="00E96C6B" w:rsidDel="00647A73">
        <w:t xml:space="preserve"> </w:t>
      </w:r>
      <w:r w:rsidRPr="00E96C6B">
        <w:t>introduces diagnostic confusion</w:t>
      </w:r>
      <w:r w:rsidR="005913A0">
        <w:t>.</w:t>
      </w:r>
      <w:r w:rsidR="005C332A" w:rsidRPr="005C332A">
        <w:t xml:space="preserve"> Features of MBS overlap with</w:t>
      </w:r>
      <w:r w:rsidRPr="005C332A">
        <w:t xml:space="preserve"> </w:t>
      </w:r>
      <w:r w:rsidR="00A04638" w:rsidRPr="005C332A">
        <w:t xml:space="preserve">other cranial </w:t>
      </w:r>
      <w:proofErr w:type="spellStart"/>
      <w:r w:rsidR="00A04638" w:rsidRPr="005C332A">
        <w:t>dysinnervation</w:t>
      </w:r>
      <w:proofErr w:type="spellEnd"/>
      <w:r w:rsidR="00A04638" w:rsidRPr="005C332A">
        <w:t xml:space="preserve"> </w:t>
      </w:r>
      <w:r w:rsidR="00A04638">
        <w:t xml:space="preserve">disorders, Poland syndrome </w:t>
      </w:r>
      <w:r w:rsidR="005C332A" w:rsidRPr="005C332A">
        <w:t xml:space="preserve">and </w:t>
      </w:r>
      <w:proofErr w:type="spellStart"/>
      <w:r w:rsidR="005C332A" w:rsidRPr="005C332A">
        <w:t>myopathic</w:t>
      </w:r>
      <w:proofErr w:type="spellEnd"/>
      <w:r w:rsidR="005C332A" w:rsidRPr="005C332A">
        <w:t xml:space="preserve"> </w:t>
      </w:r>
      <w:r w:rsidR="00F356D0" w:rsidRPr="005C332A">
        <w:rPr>
          <w:rFonts w:cs="Arial"/>
        </w:rPr>
        <w:t>disorders</w:t>
      </w:r>
      <w:r w:rsidR="00D11897">
        <w:rPr>
          <w:rFonts w:cs="Arial"/>
        </w:rPr>
        <w:t xml:space="preserve"> </w:t>
      </w:r>
      <w:r w:rsidR="00D11897">
        <w:rPr>
          <w:rFonts w:cs="Arial"/>
        </w:rPr>
        <w:fldChar w:fldCharType="begin"/>
      </w:r>
      <w:r w:rsidR="00D11897">
        <w:rPr>
          <w:rFonts w:cs="Arial"/>
        </w:rPr>
        <w:instrText xml:space="preserve"> ADDIN EN.CITE &lt;EndNote&gt;&lt;Cite&gt;&lt;Author&gt;Gutowski&lt;/Author&gt;&lt;Year&gt;2015&lt;/Year&gt;&lt;RecNum&gt;20&lt;/RecNum&gt;&lt;DisplayText&gt;(Gutowski &amp;amp; Chilton, 2015)&lt;/DisplayText&gt;&lt;record&gt;&lt;rec-number&gt;20&lt;/rec-number&gt;&lt;foreign-keys&gt;&lt;key app="EN" db-id="esstvexdixvrplexv91x9frjevvps2pxzeer" timestamp="1522769940"&gt;20&lt;/key&gt;&lt;/foreign-keys&gt;&lt;ref-type name="Journal Article"&gt;17&lt;/ref-type&gt;&lt;contributors&gt;&lt;authors&gt;&lt;author&gt;Gutowski, N J&lt;/author&gt;&lt;author&gt;Chilton, J K&lt;/author&gt;&lt;/authors&gt;&lt;/contributors&gt;&lt;titles&gt;&lt;title&gt;The congenital cranial dysinnervation disorders&lt;/title&gt;&lt;secondary-title&gt;Archives of Disease in Childhood&lt;/secondary-title&gt;&lt;/titles&gt;&lt;periodical&gt;&lt;full-title&gt;Archives of Disease in Childhood&lt;/full-title&gt;&lt;abbr-1&gt;Arch. Dis. Child.&lt;/abbr-1&gt;&lt;abbr-2&gt;Arch Dis Child&lt;/abbr-2&gt;&lt;/periodical&gt;&lt;pages&gt;678-681&lt;/pages&gt;&lt;volume&gt;100&lt;/volume&gt;&lt;keywords&gt;&lt;keyword&gt;Genetics&lt;/keyword&gt;&lt;keyword&gt;Neurodevelopment&lt;/keyword&gt;&lt;keyword&gt;Neurology&lt;/keyword&gt;&lt;keyword&gt;Neuromuscular&lt;/keyword&gt;&lt;keyword&gt;Ophthalmology&lt;/keyword&gt;&lt;/keywords&gt;&lt;dates&gt;&lt;year&gt;2015&lt;/year&gt;&lt;/dates&gt;&lt;accession-num&gt;25633065&lt;/accession-num&gt;&lt;urls&gt;&lt;/urls&gt;&lt;electronic-resource-num&gt;10.1136/archdischild-2014-307035&lt;/electronic-resource-num&gt;&lt;/record&gt;&lt;/Cite&gt;&lt;/EndNote&gt;</w:instrText>
      </w:r>
      <w:r w:rsidR="00D11897">
        <w:rPr>
          <w:rFonts w:cs="Arial"/>
        </w:rPr>
        <w:fldChar w:fldCharType="separate"/>
      </w:r>
      <w:r w:rsidR="00D11897">
        <w:rPr>
          <w:rFonts w:cs="Arial"/>
          <w:noProof/>
        </w:rPr>
        <w:t>(Gutowski &amp; Chilton, 2015)</w:t>
      </w:r>
      <w:r w:rsidR="00D11897">
        <w:rPr>
          <w:rFonts w:cs="Arial"/>
        </w:rPr>
        <w:fldChar w:fldCharType="end"/>
      </w:r>
      <w:r w:rsidRPr="005C332A">
        <w:rPr>
          <w:rFonts w:cs="Arial"/>
        </w:rPr>
        <w:t>.</w:t>
      </w:r>
      <w:r w:rsidR="00DA7F6A" w:rsidRPr="0085758D">
        <w:rPr>
          <w:rFonts w:cs="Arial"/>
          <w:color w:val="575757"/>
          <w:sz w:val="17"/>
          <w:szCs w:val="17"/>
          <w:shd w:val="clear" w:color="auto" w:fill="FFFFFF"/>
        </w:rPr>
        <w:t xml:space="preserve"> </w:t>
      </w:r>
    </w:p>
    <w:p w:rsidR="00264EF9" w:rsidRPr="0085758D" w:rsidRDefault="00264EF9" w:rsidP="0078724A"/>
    <w:p w:rsidR="0055374C" w:rsidRPr="0085758D" w:rsidRDefault="0055374C" w:rsidP="0078724A">
      <w:r w:rsidRPr="0085758D">
        <w:t xml:space="preserve">Clarification of the definition of MBS is important as the rarity and variety of presentation makes diagnosis </w:t>
      </w:r>
      <w:r w:rsidR="005C332A">
        <w:t>difficult</w:t>
      </w:r>
      <w:r w:rsidRPr="0085758D">
        <w:t>. It may also allow the identification of distinct phenotypes</w:t>
      </w:r>
      <w:r w:rsidR="00AA046E" w:rsidRPr="0085758D">
        <w:t xml:space="preserve"> and</w:t>
      </w:r>
      <w:r w:rsidRPr="0085758D">
        <w:t xml:space="preserve"> guide research tow</w:t>
      </w:r>
      <w:r w:rsidR="006F2CBB">
        <w:t xml:space="preserve">ards a better understanding of </w:t>
      </w:r>
      <w:proofErr w:type="spellStart"/>
      <w:r w:rsidRPr="0085758D">
        <w:t>etiology</w:t>
      </w:r>
      <w:proofErr w:type="spellEnd"/>
      <w:r w:rsidRPr="0085758D">
        <w:t>. The purpose of this study was to describe the prevale</w:t>
      </w:r>
      <w:r w:rsidR="00DB3015">
        <w:t>nce of clinical features in MBS</w:t>
      </w:r>
      <w:r w:rsidRPr="0085758D">
        <w:t xml:space="preserve"> and to </w:t>
      </w:r>
      <w:r w:rsidR="00F356D0" w:rsidRPr="0085758D">
        <w:t>evaluate associations between</w:t>
      </w:r>
      <w:r w:rsidRPr="0085758D">
        <w:t xml:space="preserve"> these features.</w:t>
      </w:r>
    </w:p>
    <w:p w:rsidR="00B55928" w:rsidRPr="0085758D" w:rsidRDefault="00B55928" w:rsidP="0078724A"/>
    <w:p w:rsidR="005A5C4C" w:rsidRPr="00F27BDD" w:rsidRDefault="005A5C4C" w:rsidP="00F27BDD">
      <w:pPr>
        <w:pStyle w:val="Heading1"/>
      </w:pPr>
      <w:r w:rsidRPr="00F27BDD">
        <w:t>Methods</w:t>
      </w:r>
    </w:p>
    <w:p w:rsidR="00364B44" w:rsidRPr="0085758D" w:rsidRDefault="005A5C4C" w:rsidP="0078724A">
      <w:r w:rsidRPr="0085758D">
        <w:t xml:space="preserve">A review of the English language literature (1946 to 2016) was performed using PubMed and the NHS Evidence Databases (AMED, EMBASE, HMIC, MEDLINE, </w:t>
      </w:r>
      <w:proofErr w:type="spellStart"/>
      <w:r w:rsidRPr="0085758D">
        <w:t>PsycINFO</w:t>
      </w:r>
      <w:proofErr w:type="spellEnd"/>
      <w:r w:rsidRPr="0085758D">
        <w:t xml:space="preserve">, British Nursing Index, CINHAL and Health Business Elite). </w:t>
      </w:r>
      <w:r w:rsidR="009524FE" w:rsidRPr="0085758D">
        <w:t>I</w:t>
      </w:r>
      <w:r w:rsidRPr="0085758D">
        <w:t>nclusion and exclusion criteria were agreed and formalized before data</w:t>
      </w:r>
      <w:r w:rsidR="00736E36">
        <w:t xml:space="preserve"> extraction and analysis (t</w:t>
      </w:r>
      <w:r w:rsidR="003D4CEA">
        <w:t>able 2</w:t>
      </w:r>
      <w:r w:rsidRPr="0085758D">
        <w:t>). Citations retrieval and selection was performed by two a</w:t>
      </w:r>
      <w:r w:rsidR="00B5163E" w:rsidRPr="0085758D">
        <w:t>uthors independently (AYF and CB</w:t>
      </w:r>
      <w:r w:rsidRPr="0085758D">
        <w:t>)</w:t>
      </w:r>
      <w:r w:rsidR="009524FE" w:rsidRPr="0085758D">
        <w:t xml:space="preserve"> </w:t>
      </w:r>
      <w:r w:rsidR="00647A73" w:rsidRPr="0085758D">
        <w:t xml:space="preserve">before </w:t>
      </w:r>
      <w:r w:rsidRPr="0085758D">
        <w:t>the reviewers establish</w:t>
      </w:r>
      <w:r w:rsidR="009524FE" w:rsidRPr="0085758D">
        <w:t>ed</w:t>
      </w:r>
      <w:r w:rsidR="00455DE2">
        <w:t xml:space="preserve"> consensus; a </w:t>
      </w:r>
      <w:r w:rsidR="00455DE2" w:rsidRPr="00455DE2">
        <w:t>clinical geneticists was involved in selection and review of articles (</w:t>
      </w:r>
      <w:proofErr w:type="spellStart"/>
      <w:r w:rsidR="00455DE2" w:rsidRPr="00455DE2">
        <w:t>VMcK</w:t>
      </w:r>
      <w:proofErr w:type="spellEnd"/>
      <w:r w:rsidR="00455DE2" w:rsidRPr="00455DE2">
        <w:t>).</w:t>
      </w:r>
    </w:p>
    <w:p w:rsidR="005A5C4C" w:rsidRPr="0085758D" w:rsidRDefault="005A5C4C" w:rsidP="0078724A"/>
    <w:p w:rsidR="001A3D75" w:rsidRPr="0085758D" w:rsidRDefault="005A5C4C" w:rsidP="0078724A">
      <w:r w:rsidRPr="0085758D">
        <w:t>A broad search was performed using the terms [Moebius], [</w:t>
      </w:r>
      <w:r w:rsidR="00F11EDE">
        <w:t>Mobius</w:t>
      </w:r>
      <w:r w:rsidRPr="0085758D">
        <w:t>], [</w:t>
      </w:r>
      <w:proofErr w:type="spellStart"/>
      <w:r w:rsidRPr="0085758D">
        <w:t>Möbius</w:t>
      </w:r>
      <w:proofErr w:type="spellEnd"/>
      <w:r w:rsidRPr="0085758D">
        <w:t>], [sequence], [anomaly], and [syndrome] to generate a list of 1010 titles. The titles and abstracts were evaluated using the inclusion and exclusion criteria for relevance. When there was doubt with regard to relevance</w:t>
      </w:r>
      <w:r w:rsidR="00647707" w:rsidRPr="0085758D">
        <w:t>,</w:t>
      </w:r>
      <w:r w:rsidRPr="0085758D">
        <w:t xml:space="preserve"> the full text article was to be retrieved. Before establishing consensus the kappa statistic was calculated to determine agreement for full-text article retrieval</w:t>
      </w:r>
      <w:r w:rsidR="00C70490" w:rsidRPr="0085758D">
        <w:t>;</w:t>
      </w:r>
      <w:r w:rsidRPr="0085758D">
        <w:t xml:space="preserve"> </w:t>
      </w:r>
      <w:r w:rsidR="00793BA4">
        <w:rPr>
          <w:rFonts w:cs="Arial"/>
        </w:rPr>
        <w:t>κ</w:t>
      </w:r>
      <w:r w:rsidRPr="0085758D">
        <w:t xml:space="preserve">= 0.992 </w:t>
      </w:r>
      <w:r w:rsidR="00647A73" w:rsidRPr="00E96C6B">
        <w:t xml:space="preserve">suggesting </w:t>
      </w:r>
      <w:r w:rsidRPr="0085758D">
        <w:t>excellent agreement.</w:t>
      </w:r>
    </w:p>
    <w:p w:rsidR="004C6343" w:rsidRPr="0085758D" w:rsidRDefault="004C6343" w:rsidP="0078724A"/>
    <w:p w:rsidR="004C6343" w:rsidRPr="002A412F" w:rsidRDefault="00DB3015" w:rsidP="0078724A">
      <w:r>
        <w:t>Figure 1 outlines the article</w:t>
      </w:r>
      <w:r w:rsidR="00CF7467" w:rsidRPr="0085758D">
        <w:t xml:space="preserve"> selection process. </w:t>
      </w:r>
      <w:r w:rsidR="00630F8B" w:rsidRPr="0085758D">
        <w:t xml:space="preserve">A total of </w:t>
      </w:r>
      <w:r w:rsidR="001878D6">
        <w:t>213</w:t>
      </w:r>
      <w:r w:rsidR="004C6343" w:rsidRPr="00E96C6B">
        <w:t xml:space="preserve"> </w:t>
      </w:r>
      <w:r w:rsidR="009524FE" w:rsidRPr="00E96C6B">
        <w:t xml:space="preserve">unique </w:t>
      </w:r>
      <w:r w:rsidR="00630F8B" w:rsidRPr="0085758D">
        <w:t xml:space="preserve">articles </w:t>
      </w:r>
      <w:r w:rsidR="004C6343" w:rsidRPr="0085758D">
        <w:t>were r</w:t>
      </w:r>
      <w:r w:rsidR="00E40D33" w:rsidRPr="0085758D">
        <w:t xml:space="preserve">etrieved for full text </w:t>
      </w:r>
      <w:r w:rsidR="00E40D33" w:rsidRPr="002A412F">
        <w:t xml:space="preserve">review. </w:t>
      </w:r>
      <w:r w:rsidR="004C6343" w:rsidRPr="002A412F">
        <w:t>94 were discounted</w:t>
      </w:r>
      <w:r w:rsidR="00AA39A2" w:rsidRPr="002A412F">
        <w:t>:</w:t>
      </w:r>
      <w:r w:rsidR="004C6343" w:rsidRPr="002A412F">
        <w:t xml:space="preserve"> </w:t>
      </w:r>
      <w:r w:rsidR="009611F5" w:rsidRPr="002A412F">
        <w:t>2</w:t>
      </w:r>
      <w:r w:rsidR="00AA39A2" w:rsidRPr="002A412F">
        <w:t>4</w:t>
      </w:r>
      <w:r w:rsidR="004C6343" w:rsidRPr="002A412F">
        <w:t xml:space="preserve"> did not meet MDC, </w:t>
      </w:r>
      <w:r w:rsidR="00AA39A2" w:rsidRPr="002A412F">
        <w:t>34</w:t>
      </w:r>
      <w:r w:rsidR="004C6343" w:rsidRPr="002A412F">
        <w:t xml:space="preserve"> had insufficient </w:t>
      </w:r>
      <w:r w:rsidR="00AA39A2" w:rsidRPr="002A412F">
        <w:t>phenotypic information</w:t>
      </w:r>
      <w:r w:rsidR="004C6343" w:rsidRPr="002A412F">
        <w:t xml:space="preserve">, </w:t>
      </w:r>
      <w:r w:rsidR="009611F5" w:rsidRPr="002A412F">
        <w:t>5</w:t>
      </w:r>
      <w:r w:rsidR="004C6343" w:rsidRPr="002A412F">
        <w:t xml:space="preserve"> had other major anomalies (e</w:t>
      </w:r>
      <w:r w:rsidR="00160CCC">
        <w:t>.</w:t>
      </w:r>
      <w:r w:rsidR="004C6343" w:rsidRPr="002A412F">
        <w:t xml:space="preserve">g. </w:t>
      </w:r>
      <w:proofErr w:type="spellStart"/>
      <w:r w:rsidR="00AA39A2" w:rsidRPr="002A412F">
        <w:t>holoprosencephaly</w:t>
      </w:r>
      <w:proofErr w:type="spellEnd"/>
      <w:r w:rsidR="00AA39A2" w:rsidRPr="002A412F">
        <w:t xml:space="preserve">, </w:t>
      </w:r>
      <w:r w:rsidR="004C6343" w:rsidRPr="002A412F">
        <w:t>myotonic dystrophy</w:t>
      </w:r>
      <w:r w:rsidR="00AA39A2" w:rsidRPr="002A412F">
        <w:t xml:space="preserve"> or hypoxic </w:t>
      </w:r>
      <w:r w:rsidR="009611F5" w:rsidRPr="002A412F">
        <w:t>brain injury</w:t>
      </w:r>
      <w:r w:rsidR="004C6343" w:rsidRPr="002A412F">
        <w:t xml:space="preserve">), </w:t>
      </w:r>
      <w:r w:rsidR="009611F5" w:rsidRPr="002A412F">
        <w:t>11</w:t>
      </w:r>
      <w:r w:rsidR="005E6FE2" w:rsidRPr="002A412F">
        <w:t xml:space="preserve"> were not in E</w:t>
      </w:r>
      <w:r w:rsidR="004C6343" w:rsidRPr="002A412F">
        <w:t xml:space="preserve">nglish (but </w:t>
      </w:r>
      <w:r w:rsidR="00647707" w:rsidRPr="002A412F">
        <w:t xml:space="preserve">had </w:t>
      </w:r>
      <w:r w:rsidR="004C6343" w:rsidRPr="002A412F">
        <w:t>English abstracts)</w:t>
      </w:r>
      <w:r w:rsidR="00AA39A2" w:rsidRPr="002A412F">
        <w:t xml:space="preserve">, 12 were </w:t>
      </w:r>
      <w:r w:rsidR="00630F8B" w:rsidRPr="002A412F">
        <w:t xml:space="preserve">abstracts, </w:t>
      </w:r>
      <w:r w:rsidR="00AA39A2" w:rsidRPr="002A412F">
        <w:t>lett</w:t>
      </w:r>
      <w:r w:rsidR="00630F8B" w:rsidRPr="002A412F">
        <w:t>ers or rev</w:t>
      </w:r>
      <w:r w:rsidR="00AA39A2" w:rsidRPr="002A412F">
        <w:t>i</w:t>
      </w:r>
      <w:r w:rsidR="00630F8B" w:rsidRPr="002A412F">
        <w:t>ew articles tha</w:t>
      </w:r>
      <w:r w:rsidR="008F1758" w:rsidRPr="002A412F">
        <w:t>t did not present clinical case reports</w:t>
      </w:r>
      <w:r w:rsidR="00630F8B" w:rsidRPr="002A412F">
        <w:t xml:space="preserve">, 7 were </w:t>
      </w:r>
      <w:r w:rsidR="003B7D95" w:rsidRPr="002A412F">
        <w:t xml:space="preserve">duplicated </w:t>
      </w:r>
      <w:r w:rsidR="008F1758" w:rsidRPr="002A412F">
        <w:t>patients</w:t>
      </w:r>
      <w:r w:rsidR="00630F8B" w:rsidRPr="002A412F">
        <w:t xml:space="preserve"> presented </w:t>
      </w:r>
      <w:r w:rsidR="003B7D95" w:rsidRPr="002A412F">
        <w:t>in other retrieved articles</w:t>
      </w:r>
      <w:r w:rsidR="00C70490" w:rsidRPr="002A412F">
        <w:t xml:space="preserve"> (the information was amalgamated based on the most recent report)</w:t>
      </w:r>
      <w:r w:rsidR="00630F8B" w:rsidRPr="002A412F">
        <w:t xml:space="preserve"> and one article could not be obtained</w:t>
      </w:r>
      <w:r w:rsidR="004C6343" w:rsidRPr="002A412F">
        <w:t xml:space="preserve">. </w:t>
      </w:r>
      <w:r w:rsidR="001878D6">
        <w:t>This left 119</w:t>
      </w:r>
      <w:r w:rsidR="00A80664" w:rsidRPr="002A412F">
        <w:t xml:space="preserve"> articles </w:t>
      </w:r>
      <w:r w:rsidR="00455DE2">
        <w:t>remaining for analysis</w:t>
      </w:r>
      <w:r w:rsidR="00A80664" w:rsidRPr="002A412F">
        <w:t>.</w:t>
      </w:r>
    </w:p>
    <w:p w:rsidR="001A3D75" w:rsidRPr="002A412F" w:rsidRDefault="001A3D75" w:rsidP="0078724A"/>
    <w:p w:rsidR="0069241E" w:rsidRPr="002A412F" w:rsidRDefault="001A3D75" w:rsidP="0078724A">
      <w:r w:rsidRPr="002A412F">
        <w:t xml:space="preserve">The bibliographies of all the selected publications were reviewed to identify </w:t>
      </w:r>
      <w:r w:rsidR="00647707" w:rsidRPr="002A412F">
        <w:t>a</w:t>
      </w:r>
      <w:r w:rsidR="004C6343" w:rsidRPr="002A412F">
        <w:t xml:space="preserve"> </w:t>
      </w:r>
      <w:r w:rsidRPr="002A412F">
        <w:t xml:space="preserve">further </w:t>
      </w:r>
      <w:r w:rsidR="00647707" w:rsidRPr="002A412F">
        <w:t xml:space="preserve">25 </w:t>
      </w:r>
      <w:r w:rsidRPr="002A412F">
        <w:t xml:space="preserve">reports that were not found in the database search using the same criteria. This yielded a total of </w:t>
      </w:r>
      <w:r w:rsidR="001878D6">
        <w:t>144</w:t>
      </w:r>
      <w:r w:rsidRPr="002A412F">
        <w:t xml:space="preserve"> full text articles that </w:t>
      </w:r>
      <w:r w:rsidR="00630F8B" w:rsidRPr="002A412F">
        <w:t>comprised</w:t>
      </w:r>
      <w:r w:rsidR="001878D6">
        <w:t xml:space="preserve"> a total of 454</w:t>
      </w:r>
      <w:r w:rsidR="00647707" w:rsidRPr="002A412F">
        <w:t xml:space="preserve"> </w:t>
      </w:r>
      <w:r w:rsidR="008F1758" w:rsidRPr="002A412F">
        <w:t>patients</w:t>
      </w:r>
      <w:r w:rsidR="00A80664" w:rsidRPr="002A412F">
        <w:t xml:space="preserve"> (references for these art</w:t>
      </w:r>
      <w:r w:rsidR="00160CCC">
        <w:t>icles are included in the appendix</w:t>
      </w:r>
      <w:r w:rsidR="00A80664" w:rsidRPr="002A412F">
        <w:t>)</w:t>
      </w:r>
      <w:r w:rsidRPr="002A412F">
        <w:t xml:space="preserve">. </w:t>
      </w:r>
      <w:r w:rsidR="00647707" w:rsidRPr="002A412F">
        <w:t xml:space="preserve">Clinical features were extracted from the texts and defined as </w:t>
      </w:r>
      <w:r w:rsidR="00C70490" w:rsidRPr="002A412F">
        <w:t>“</w:t>
      </w:r>
      <w:r w:rsidR="00647707" w:rsidRPr="002A412F">
        <w:t>present</w:t>
      </w:r>
      <w:r w:rsidR="00C70490" w:rsidRPr="002A412F">
        <w:t>”</w:t>
      </w:r>
      <w:r w:rsidR="00647707" w:rsidRPr="002A412F">
        <w:t xml:space="preserve">, </w:t>
      </w:r>
      <w:r w:rsidR="00C70490" w:rsidRPr="002A412F">
        <w:t>“</w:t>
      </w:r>
      <w:r w:rsidR="00647707" w:rsidRPr="002A412F">
        <w:t>absent</w:t>
      </w:r>
      <w:r w:rsidR="00C70490" w:rsidRPr="002A412F">
        <w:t>”</w:t>
      </w:r>
      <w:r w:rsidR="00647707" w:rsidRPr="002A412F">
        <w:t xml:space="preserve"> or </w:t>
      </w:r>
      <w:r w:rsidR="00C70490" w:rsidRPr="002A412F">
        <w:t>“</w:t>
      </w:r>
      <w:r w:rsidR="00647707" w:rsidRPr="002A412F">
        <w:t xml:space="preserve">not </w:t>
      </w:r>
      <w:r w:rsidR="00630F8B" w:rsidRPr="002A412F">
        <w:t>specified</w:t>
      </w:r>
      <w:r w:rsidR="00C70490" w:rsidRPr="002A412F">
        <w:t>”</w:t>
      </w:r>
      <w:r w:rsidR="00647707" w:rsidRPr="002A412F">
        <w:t xml:space="preserve">. </w:t>
      </w:r>
      <w:r w:rsidR="003A6961" w:rsidRPr="002A412F">
        <w:t xml:space="preserve">Free text entries were used to detail </w:t>
      </w:r>
      <w:r w:rsidR="003B7D95" w:rsidRPr="002A412F">
        <w:t xml:space="preserve">information </w:t>
      </w:r>
      <w:r w:rsidR="00A80664" w:rsidRPr="002A412F">
        <w:t>from eac</w:t>
      </w:r>
      <w:r w:rsidR="00455DE2">
        <w:t>h report.</w:t>
      </w:r>
    </w:p>
    <w:p w:rsidR="0069241E" w:rsidRPr="002A412F" w:rsidRDefault="0069241E" w:rsidP="0078724A"/>
    <w:p w:rsidR="00793BA4" w:rsidRDefault="00BD7F0A" w:rsidP="0078724A">
      <w:r w:rsidRPr="002A412F">
        <w:t xml:space="preserve">Multivariate analysis was used to identify whether certain clinical features tended to occur together. </w:t>
      </w:r>
      <w:r w:rsidR="008779CC" w:rsidRPr="002A412F">
        <w:t>A</w:t>
      </w:r>
      <w:r w:rsidRPr="002A412F">
        <w:t xml:space="preserve"> complete linkage method of cluster analysis was used to determine which features were most related to each other. </w:t>
      </w:r>
      <w:r w:rsidR="008779CC" w:rsidRPr="002A412F">
        <w:rPr>
          <w:shd w:val="clear" w:color="auto" w:fill="FFFFFF"/>
        </w:rPr>
        <w:t xml:space="preserve">In order to provide the most informative results, </w:t>
      </w:r>
      <w:r w:rsidR="001878D6">
        <w:rPr>
          <w:shd w:val="clear" w:color="auto" w:fill="FFFFFF"/>
        </w:rPr>
        <w:t xml:space="preserve">patients with at least one of </w:t>
      </w:r>
      <w:r w:rsidR="008779CC" w:rsidRPr="002A412F">
        <w:rPr>
          <w:shd w:val="clear" w:color="auto" w:fill="FFFFFF"/>
        </w:rPr>
        <w:t xml:space="preserve">the </w:t>
      </w:r>
      <w:r w:rsidR="00DB3015" w:rsidRPr="002A412F">
        <w:rPr>
          <w:shd w:val="clear" w:color="auto" w:fill="FFFFFF"/>
        </w:rPr>
        <w:t>26</w:t>
      </w:r>
      <w:r w:rsidR="008779CC" w:rsidRPr="002A412F">
        <w:rPr>
          <w:shd w:val="clear" w:color="auto" w:fill="FFFFFF"/>
        </w:rPr>
        <w:t xml:space="preserve"> most commonly </w:t>
      </w:r>
      <w:r w:rsidR="00A60A2A" w:rsidRPr="002A412F">
        <w:rPr>
          <w:shd w:val="clear" w:color="auto" w:fill="FFFFFF"/>
        </w:rPr>
        <w:t>reported</w:t>
      </w:r>
      <w:r w:rsidR="008779CC" w:rsidRPr="002A412F">
        <w:rPr>
          <w:shd w:val="clear" w:color="auto" w:fill="FFFFFF"/>
        </w:rPr>
        <w:t xml:space="preserve"> features (</w:t>
      </w:r>
      <w:r w:rsidR="00A60A2A" w:rsidRPr="002A412F">
        <w:rPr>
          <w:shd w:val="clear" w:color="auto" w:fill="FFFFFF"/>
        </w:rPr>
        <w:t>documented</w:t>
      </w:r>
      <w:r w:rsidR="008779CC" w:rsidRPr="002A412F">
        <w:rPr>
          <w:shd w:val="clear" w:color="auto" w:fill="FFFFFF"/>
        </w:rPr>
        <w:t xml:space="preserve"> in at least 20% of </w:t>
      </w:r>
      <w:r w:rsidR="008F1758" w:rsidRPr="002A412F">
        <w:rPr>
          <w:shd w:val="clear" w:color="auto" w:fill="FFFFFF"/>
        </w:rPr>
        <w:t>patients</w:t>
      </w:r>
      <w:r w:rsidR="008779CC" w:rsidRPr="002A412F">
        <w:rPr>
          <w:shd w:val="clear" w:color="auto" w:fill="FFFFFF"/>
        </w:rPr>
        <w:t xml:space="preserve">) were selected for </w:t>
      </w:r>
      <w:r w:rsidR="001878D6">
        <w:rPr>
          <w:shd w:val="clear" w:color="auto" w:fill="FFFFFF"/>
        </w:rPr>
        <w:t>cluster</w:t>
      </w:r>
      <w:r w:rsidR="008779CC" w:rsidRPr="002A412F">
        <w:rPr>
          <w:shd w:val="clear" w:color="auto" w:fill="FFFFFF"/>
        </w:rPr>
        <w:t xml:space="preserve"> analysis</w:t>
      </w:r>
      <w:r w:rsidR="000426A8" w:rsidRPr="002A412F">
        <w:rPr>
          <w:shd w:val="clear" w:color="auto" w:fill="FFFFFF"/>
        </w:rPr>
        <w:t xml:space="preserve"> (</w:t>
      </w:r>
      <w:r w:rsidR="007A0776" w:rsidRPr="007A0776">
        <w:rPr>
          <w:shd w:val="clear" w:color="auto" w:fill="FFFFFF"/>
        </w:rPr>
        <w:t>n=395</w:t>
      </w:r>
      <w:r w:rsidR="000426A8" w:rsidRPr="007A0776">
        <w:rPr>
          <w:shd w:val="clear" w:color="auto" w:fill="FFFFFF"/>
        </w:rPr>
        <w:t>)</w:t>
      </w:r>
      <w:r w:rsidR="0005746D" w:rsidRPr="007A0776">
        <w:rPr>
          <w:shd w:val="clear" w:color="auto" w:fill="FFFFFF"/>
        </w:rPr>
        <w:t>,</w:t>
      </w:r>
      <w:r w:rsidR="001878D6">
        <w:rPr>
          <w:shd w:val="clear" w:color="auto" w:fill="FFFFFF"/>
        </w:rPr>
        <w:t xml:space="preserve"> </w:t>
      </w:r>
      <w:r w:rsidR="0005746D" w:rsidRPr="002A412F">
        <w:rPr>
          <w:shd w:val="clear" w:color="auto" w:fill="FFFFFF"/>
        </w:rPr>
        <w:t>representing 87% of the entire cohort</w:t>
      </w:r>
      <w:r w:rsidR="008779CC" w:rsidRPr="002A412F">
        <w:rPr>
          <w:shd w:val="clear" w:color="auto" w:fill="FFFFFF"/>
        </w:rPr>
        <w:t xml:space="preserve">. </w:t>
      </w:r>
      <w:r w:rsidR="0069241E" w:rsidRPr="002A412F">
        <w:t xml:space="preserve">Dissimilarity was measured using Gower’s general similarity coefficient. </w:t>
      </w:r>
      <w:r w:rsidR="007B29DE" w:rsidRPr="002A412F">
        <w:rPr>
          <w:shd w:val="clear" w:color="auto" w:fill="FFFFFF"/>
        </w:rPr>
        <w:t>As facial</w:t>
      </w:r>
      <w:r w:rsidR="008779CC" w:rsidRPr="002A412F">
        <w:rPr>
          <w:shd w:val="clear" w:color="auto" w:fill="FFFFFF"/>
        </w:rPr>
        <w:t xml:space="preserve"> and </w:t>
      </w:r>
      <w:proofErr w:type="spellStart"/>
      <w:r w:rsidR="008779CC" w:rsidRPr="002A412F">
        <w:rPr>
          <w:shd w:val="clear" w:color="auto" w:fill="FFFFFF"/>
        </w:rPr>
        <w:t>abducens</w:t>
      </w:r>
      <w:proofErr w:type="spellEnd"/>
      <w:r w:rsidR="008779CC" w:rsidRPr="002A412F">
        <w:rPr>
          <w:shd w:val="clear" w:color="auto" w:fill="FFFFFF"/>
        </w:rPr>
        <w:t xml:space="preserve"> nerve palsy</w:t>
      </w:r>
      <w:r w:rsidR="008779CC" w:rsidRPr="006F2CBB">
        <w:rPr>
          <w:shd w:val="clear" w:color="auto" w:fill="FFFFFF"/>
        </w:rPr>
        <w:t xml:space="preserve"> were recorded and present in 100% of </w:t>
      </w:r>
      <w:r w:rsidR="008F1758">
        <w:rPr>
          <w:shd w:val="clear" w:color="auto" w:fill="FFFFFF"/>
        </w:rPr>
        <w:t>patients</w:t>
      </w:r>
      <w:r w:rsidR="008779CC" w:rsidRPr="006F2CBB">
        <w:rPr>
          <w:shd w:val="clear" w:color="auto" w:fill="FFFFFF"/>
        </w:rPr>
        <w:t xml:space="preserve">, these features were excluded. </w:t>
      </w:r>
      <w:r w:rsidR="00CA4352" w:rsidRPr="0085758D">
        <w:t>Associations between features were analysed using a chi-squared test. In order to minimise type 1 error</w:t>
      </w:r>
      <w:r w:rsidR="00612E05">
        <w:t>,</w:t>
      </w:r>
      <w:r w:rsidR="00CA4352" w:rsidRPr="0085758D">
        <w:t xml:space="preserve"> features were only chosen for this analysis if they were thought to have a feasible statistical or clinical association to each other. This included those who had a close relationship in the cluster analysis, those that have been shown to be associated in previous studies, </w:t>
      </w:r>
      <w:r w:rsidR="00612E05">
        <w:t>or those that have an anatomic or pathologic</w:t>
      </w:r>
      <w:r w:rsidR="00CA4352" w:rsidRPr="0085758D">
        <w:t xml:space="preserve"> connection. </w:t>
      </w:r>
    </w:p>
    <w:p w:rsidR="00793BA4" w:rsidRDefault="00793BA4" w:rsidP="0078724A"/>
    <w:p w:rsidR="001A3D75" w:rsidRPr="00F27BDD" w:rsidRDefault="001A3D75" w:rsidP="00F27BDD">
      <w:pPr>
        <w:pStyle w:val="Heading1"/>
      </w:pPr>
      <w:r w:rsidRPr="00F27BDD">
        <w:t>Results</w:t>
      </w:r>
    </w:p>
    <w:p w:rsidR="001A3D75" w:rsidRPr="00F340FC" w:rsidRDefault="0005684D" w:rsidP="0078724A">
      <w:pPr>
        <w:rPr>
          <w:i/>
        </w:rPr>
      </w:pPr>
      <w:r w:rsidRPr="00F340FC">
        <w:rPr>
          <w:i/>
        </w:rPr>
        <w:t>Prevalence of Clinical features</w:t>
      </w:r>
    </w:p>
    <w:p w:rsidR="004903AE" w:rsidRDefault="00E62DDF" w:rsidP="0078724A">
      <w:r w:rsidRPr="0085758D">
        <w:t xml:space="preserve">All </w:t>
      </w:r>
      <w:r w:rsidR="008F1758">
        <w:t>patients</w:t>
      </w:r>
      <w:r w:rsidRPr="0085758D">
        <w:t xml:space="preserve"> exhibited both VII and VI palsy (as per our definition); </w:t>
      </w:r>
      <w:r w:rsidR="008B5BFC">
        <w:t>facial palsy was bilateral in 82.4</w:t>
      </w:r>
      <w:r w:rsidRPr="0085758D">
        <w:t xml:space="preserve">% of </w:t>
      </w:r>
      <w:r w:rsidR="008F1758">
        <w:t>patients</w:t>
      </w:r>
      <w:r w:rsidRPr="0085758D">
        <w:t xml:space="preserve"> and </w:t>
      </w:r>
      <w:proofErr w:type="spellStart"/>
      <w:r w:rsidRPr="0085758D">
        <w:t>ab</w:t>
      </w:r>
      <w:r w:rsidR="008B5BFC">
        <w:t>ducens</w:t>
      </w:r>
      <w:proofErr w:type="spellEnd"/>
      <w:r w:rsidR="008B5BFC">
        <w:t xml:space="preserve"> palsy was bilateral in 91.9</w:t>
      </w:r>
      <w:r w:rsidRPr="0085758D">
        <w:t xml:space="preserve">% of </w:t>
      </w:r>
      <w:r w:rsidR="008F1758">
        <w:t>patients</w:t>
      </w:r>
      <w:r w:rsidRPr="0085758D">
        <w:t>.</w:t>
      </w:r>
      <w:r w:rsidRPr="00E62DDF">
        <w:t xml:space="preserve"> </w:t>
      </w:r>
      <w:r w:rsidR="00DB3015">
        <w:t>There wa</w:t>
      </w:r>
      <w:r w:rsidRPr="0085758D">
        <w:t xml:space="preserve">s a slight male preponderance </w:t>
      </w:r>
      <w:r w:rsidRPr="000647B1">
        <w:t>comprising 5</w:t>
      </w:r>
      <w:r w:rsidR="00677104" w:rsidRPr="000647B1">
        <w:t>7.</w:t>
      </w:r>
      <w:r w:rsidR="004163E4" w:rsidRPr="000647B1">
        <w:t>7</w:t>
      </w:r>
      <w:r w:rsidRPr="000647B1">
        <w:t xml:space="preserve">% of </w:t>
      </w:r>
      <w:r w:rsidR="008F1758" w:rsidRPr="000647B1">
        <w:t>patients</w:t>
      </w:r>
      <w:r w:rsidR="004163E4" w:rsidRPr="000647B1">
        <w:t xml:space="preserve"> (n=345</w:t>
      </w:r>
      <w:r w:rsidRPr="000647B1">
        <w:t>).</w:t>
      </w:r>
      <w:r w:rsidR="009E0527" w:rsidRPr="000647B1">
        <w:t xml:space="preserve"> In order to exclude the </w:t>
      </w:r>
      <w:r w:rsidR="007B29DE" w:rsidRPr="000647B1">
        <w:t xml:space="preserve">known </w:t>
      </w:r>
      <w:r w:rsidR="009E0527" w:rsidRPr="000647B1">
        <w:t xml:space="preserve">association between Poland anomaly and male sex, we recalculated this excluding those patients with Poland anomaly and found </w:t>
      </w:r>
      <w:r w:rsidR="006308AB" w:rsidRPr="000647B1">
        <w:t>48.6</w:t>
      </w:r>
      <w:r w:rsidR="009E0527" w:rsidRPr="000647B1">
        <w:t>%</w:t>
      </w:r>
      <w:r w:rsidRPr="000647B1">
        <w:t xml:space="preserve"> </w:t>
      </w:r>
      <w:r w:rsidR="00677104" w:rsidRPr="000647B1">
        <w:t xml:space="preserve">of </w:t>
      </w:r>
      <w:r w:rsidR="008F1758" w:rsidRPr="000647B1">
        <w:t xml:space="preserve">patients </w:t>
      </w:r>
      <w:r w:rsidR="00677104" w:rsidRPr="000647B1">
        <w:t xml:space="preserve">were male. </w:t>
      </w:r>
      <w:r w:rsidR="005601F5" w:rsidRPr="000647B1">
        <w:t xml:space="preserve">Tables </w:t>
      </w:r>
      <w:r w:rsidR="002E442F" w:rsidRPr="000647B1">
        <w:t>3</w:t>
      </w:r>
      <w:r w:rsidR="000D167D" w:rsidRPr="000647B1">
        <w:t>-5</w:t>
      </w:r>
      <w:r w:rsidR="005601F5" w:rsidRPr="000647B1">
        <w:t xml:space="preserve"> present</w:t>
      </w:r>
      <w:r w:rsidR="0005684D" w:rsidRPr="000647B1">
        <w:t xml:space="preserve"> the clinical features described by the articles in this series of </w:t>
      </w:r>
      <w:r w:rsidR="008F1758" w:rsidRPr="000647B1">
        <w:t>patients</w:t>
      </w:r>
      <w:r w:rsidR="00AB5D9B" w:rsidRPr="000647B1">
        <w:t xml:space="preserve"> (full results of clinical features in supplementary table A)</w:t>
      </w:r>
      <w:r w:rsidR="0005684D" w:rsidRPr="000647B1">
        <w:t xml:space="preserve">. </w:t>
      </w:r>
      <w:r w:rsidR="004903AE" w:rsidRPr="000647B1">
        <w:t xml:space="preserve">The most common features reported were dysarthria, swallowing difficulties and abnormal motor coordination </w:t>
      </w:r>
      <w:r w:rsidR="00B32CD0" w:rsidRPr="000647B1">
        <w:t>(</w:t>
      </w:r>
      <w:r w:rsidR="004903AE" w:rsidRPr="000647B1">
        <w:t>in older children</w:t>
      </w:r>
      <w:r w:rsidR="00B32CD0" w:rsidRPr="000647B1">
        <w:t>)</w:t>
      </w:r>
      <w:r w:rsidR="00DB3015" w:rsidRPr="000647B1">
        <w:t xml:space="preserve"> and </w:t>
      </w:r>
      <w:proofErr w:type="spellStart"/>
      <w:r w:rsidR="00DB3015" w:rsidRPr="000647B1">
        <w:t>hypotonia</w:t>
      </w:r>
      <w:proofErr w:type="spellEnd"/>
      <w:r w:rsidR="00DB3015" w:rsidRPr="000647B1">
        <w:t xml:space="preserve"> and failure to thrive (in younger children)</w:t>
      </w:r>
      <w:r w:rsidR="004903AE" w:rsidRPr="000647B1">
        <w:t xml:space="preserve">. Commonly reported physical features were </w:t>
      </w:r>
      <w:proofErr w:type="spellStart"/>
      <w:r w:rsidR="004903AE" w:rsidRPr="000647B1">
        <w:t>micrognathia</w:t>
      </w:r>
      <w:proofErr w:type="spellEnd"/>
      <w:r w:rsidR="004903AE" w:rsidRPr="000647B1">
        <w:t>, epicanthic folds, mild ear</w:t>
      </w:r>
      <w:r w:rsidR="00DC1C3A" w:rsidRPr="000647B1">
        <w:t xml:space="preserve"> anomalies and atrophic tongue; approximately 70% exhibited</w:t>
      </w:r>
      <w:r w:rsidR="00DC1C3A">
        <w:t xml:space="preserve"> developmental delay.</w:t>
      </w:r>
      <w:r w:rsidR="00677104">
        <w:t xml:space="preserve"> A crude analysis comparing the number of associated features with unilateral versus bilateral VII palsy suggested that there were </w:t>
      </w:r>
      <w:r w:rsidR="00DB3015">
        <w:t>more associated anomalies in those with bilateral palsies</w:t>
      </w:r>
      <w:r w:rsidR="00677104">
        <w:t xml:space="preserve"> (P=0.001; </w:t>
      </w:r>
      <w:r w:rsidR="00677104" w:rsidRPr="00677104">
        <w:rPr>
          <w:i/>
        </w:rPr>
        <w:t>t</w:t>
      </w:r>
      <w:r w:rsidR="00DB3015">
        <w:t>-test). L</w:t>
      </w:r>
      <w:r w:rsidR="00677104">
        <w:t xml:space="preserve">imited numbers of </w:t>
      </w:r>
      <w:r w:rsidR="008F1758">
        <w:t xml:space="preserve">patients with </w:t>
      </w:r>
      <w:r w:rsidR="00677104">
        <w:t xml:space="preserve">unilateral </w:t>
      </w:r>
      <w:r w:rsidR="008F1758">
        <w:t>palsy</w:t>
      </w:r>
      <w:r w:rsidR="00677104">
        <w:t xml:space="preserve"> precluded further meaningful analysis. </w:t>
      </w:r>
    </w:p>
    <w:p w:rsidR="004903AE" w:rsidRDefault="004903AE" w:rsidP="0078724A"/>
    <w:p w:rsidR="001B25CA" w:rsidRPr="00127843" w:rsidRDefault="004903AE" w:rsidP="0078724A">
      <w:pPr>
        <w:rPr>
          <w:b/>
        </w:rPr>
      </w:pPr>
      <w:r>
        <w:t xml:space="preserve">Other cranial nerves were commonly affected, most </w:t>
      </w:r>
      <w:r w:rsidR="00B32CD0" w:rsidRPr="000647B1">
        <w:t>frequent</w:t>
      </w:r>
      <w:r w:rsidRPr="000647B1">
        <w:t xml:space="preserve">ly the </w:t>
      </w:r>
      <w:proofErr w:type="spellStart"/>
      <w:r w:rsidRPr="000647B1">
        <w:t>vagus</w:t>
      </w:r>
      <w:proofErr w:type="spellEnd"/>
      <w:r w:rsidR="001B25CA" w:rsidRPr="000647B1">
        <w:t xml:space="preserve"> (53%)</w:t>
      </w:r>
      <w:r w:rsidRPr="000647B1">
        <w:t>, hypoglossal</w:t>
      </w:r>
      <w:r w:rsidR="001B25CA" w:rsidRPr="000647B1">
        <w:t xml:space="preserve"> (45%)</w:t>
      </w:r>
      <w:r w:rsidRPr="000647B1">
        <w:t xml:space="preserve"> and oculomoto</w:t>
      </w:r>
      <w:r w:rsidR="001B25CA" w:rsidRPr="000647B1">
        <w:t>r nerve (48%</w:t>
      </w:r>
      <w:r w:rsidR="000D4B73" w:rsidRPr="000647B1">
        <w:t>; table 3</w:t>
      </w:r>
      <w:r w:rsidR="001B25CA" w:rsidRPr="000647B1">
        <w:t xml:space="preserve">). </w:t>
      </w:r>
      <w:r w:rsidR="00127843" w:rsidRPr="000647B1">
        <w:t xml:space="preserve">Imaging abnormalities of the brain were identified in 66% of </w:t>
      </w:r>
      <w:r w:rsidR="008F1758" w:rsidRPr="000647B1">
        <w:t xml:space="preserve">patients </w:t>
      </w:r>
      <w:r w:rsidR="00354AE3" w:rsidRPr="000647B1">
        <w:t>(n=63</w:t>
      </w:r>
      <w:r w:rsidR="00127843" w:rsidRPr="000647B1">
        <w:t xml:space="preserve">) </w:t>
      </w:r>
      <w:r w:rsidR="00B32CD0" w:rsidRPr="000647B1">
        <w:t>typically</w:t>
      </w:r>
      <w:r w:rsidR="00127843" w:rsidRPr="000647B1">
        <w:t xml:space="preserve"> calcification</w:t>
      </w:r>
      <w:r w:rsidR="00B32CD0" w:rsidRPr="000647B1">
        <w:t>s,</w:t>
      </w:r>
      <w:r w:rsidR="00127843" w:rsidRPr="000647B1">
        <w:t xml:space="preserve"> hypoplasia of the brainstem (pons, medulla or both), hypoplasia of the facial colliculus, abnormalities of the floor of the 4</w:t>
      </w:r>
      <w:r w:rsidR="00127843" w:rsidRPr="000647B1">
        <w:rPr>
          <w:vertAlign w:val="superscript"/>
        </w:rPr>
        <w:t>th</w:t>
      </w:r>
      <w:r w:rsidR="00127843" w:rsidRPr="000647B1">
        <w:t xml:space="preserve"> ventricle, ventricular dilatation or </w:t>
      </w:r>
      <w:proofErr w:type="spellStart"/>
      <w:r w:rsidR="00127843" w:rsidRPr="000647B1">
        <w:t>callosal</w:t>
      </w:r>
      <w:proofErr w:type="spellEnd"/>
      <w:r w:rsidR="00127843" w:rsidRPr="000647B1">
        <w:t xml:space="preserve"> abnormalities (</w:t>
      </w:r>
      <w:r w:rsidR="00AB5D9B" w:rsidRPr="000647B1">
        <w:t>supplementary table B</w:t>
      </w:r>
      <w:r w:rsidR="000F5934" w:rsidRPr="000647B1">
        <w:t>).</w:t>
      </w:r>
      <w:r w:rsidR="00127843" w:rsidRPr="000647B1">
        <w:t xml:space="preserve"> C</w:t>
      </w:r>
      <w:r w:rsidR="00BB2F46" w:rsidRPr="000647B1">
        <w:t xml:space="preserve">alcification in the CNS </w:t>
      </w:r>
      <w:r w:rsidR="00354AE3" w:rsidRPr="000647B1">
        <w:t>was present in 51</w:t>
      </w:r>
      <w:r w:rsidR="00127843" w:rsidRPr="000647B1">
        <w:t xml:space="preserve">% </w:t>
      </w:r>
      <w:r w:rsidR="00BB2F46" w:rsidRPr="000647B1">
        <w:t xml:space="preserve">on pathologic or imaging examination. </w:t>
      </w:r>
      <w:r w:rsidR="00127843" w:rsidRPr="000647B1">
        <w:t xml:space="preserve">In a small number of reports, brainstem histopathology was presented demonstrating the </w:t>
      </w:r>
      <w:proofErr w:type="spellStart"/>
      <w:r w:rsidR="00127843" w:rsidRPr="000647B1">
        <w:t>abducens</w:t>
      </w:r>
      <w:proofErr w:type="spellEnd"/>
      <w:r w:rsidR="00127843" w:rsidRPr="000647B1">
        <w:t xml:space="preserve"> nucleus or nerve was absent or </w:t>
      </w:r>
      <w:proofErr w:type="spellStart"/>
      <w:r w:rsidR="00127843" w:rsidRPr="000647B1">
        <w:t>hypoplastic</w:t>
      </w:r>
      <w:proofErr w:type="spellEnd"/>
      <w:r w:rsidR="00127843" w:rsidRPr="000647B1">
        <w:t xml:space="preserve"> in 50% of </w:t>
      </w:r>
      <w:r w:rsidR="008F1758" w:rsidRPr="000647B1">
        <w:t xml:space="preserve">patients </w:t>
      </w:r>
      <w:r w:rsidR="00127843" w:rsidRPr="000647B1">
        <w:t xml:space="preserve">(n=22) and the facial nerve or nucleus was similarly abnormal in 59% of </w:t>
      </w:r>
      <w:r w:rsidR="008F1758" w:rsidRPr="000647B1">
        <w:t xml:space="preserve">patients </w:t>
      </w:r>
      <w:r w:rsidR="00127843" w:rsidRPr="000647B1">
        <w:t>(n=26</w:t>
      </w:r>
      <w:r w:rsidR="000647B1">
        <w:t>).</w:t>
      </w:r>
      <w:r>
        <w:t xml:space="preserve"> </w:t>
      </w:r>
    </w:p>
    <w:p w:rsidR="001B25CA" w:rsidRDefault="001B25CA" w:rsidP="0078724A"/>
    <w:p w:rsidR="005601F5" w:rsidRPr="000647B1" w:rsidRDefault="00127843" w:rsidP="0078724A">
      <w:r>
        <w:t>A</w:t>
      </w:r>
      <w:r w:rsidR="00A60A2A">
        <w:t xml:space="preserve"> high-</w:t>
      </w:r>
      <w:r w:rsidR="00BB2F46">
        <w:t>arch</w:t>
      </w:r>
      <w:r w:rsidR="00F340FC">
        <w:t>ed</w:t>
      </w:r>
      <w:r w:rsidR="00BB2F46">
        <w:t xml:space="preserve"> palate or overt cleft pal</w:t>
      </w:r>
      <w:r w:rsidR="00F340FC">
        <w:t xml:space="preserve">ate was present </w:t>
      </w:r>
      <w:r w:rsidR="00F340FC" w:rsidRPr="000647B1">
        <w:t xml:space="preserve">in </w:t>
      </w:r>
      <w:r w:rsidR="00F40648" w:rsidRPr="000647B1">
        <w:t>70.5</w:t>
      </w:r>
      <w:r w:rsidR="00F340FC" w:rsidRPr="000647B1">
        <w:t>%</w:t>
      </w:r>
      <w:r w:rsidR="00B32CD0" w:rsidRPr="000647B1">
        <w:t>.</w:t>
      </w:r>
      <w:r w:rsidR="00F340FC" w:rsidRPr="000647B1">
        <w:t xml:space="preserve"> </w:t>
      </w:r>
      <w:r w:rsidR="00B32CD0" w:rsidRPr="000647B1">
        <w:t>C</w:t>
      </w:r>
      <w:r w:rsidR="00BD28E8" w:rsidRPr="000647B1">
        <w:t>ardiac anomalies</w:t>
      </w:r>
      <w:r w:rsidRPr="000647B1">
        <w:t xml:space="preserve"> such as </w:t>
      </w:r>
      <w:proofErr w:type="spellStart"/>
      <w:r w:rsidRPr="000647B1">
        <w:t>dextrocardia</w:t>
      </w:r>
      <w:proofErr w:type="spellEnd"/>
      <w:r w:rsidRPr="000647B1">
        <w:t xml:space="preserve"> and septal defects</w:t>
      </w:r>
      <w:r w:rsidR="00B32CD0" w:rsidRPr="000647B1">
        <w:t xml:space="preserve"> o</w:t>
      </w:r>
      <w:r w:rsidR="00BD28E8" w:rsidRPr="000647B1">
        <w:t>c</w:t>
      </w:r>
      <w:r w:rsidR="004163E4" w:rsidRPr="000647B1">
        <w:t>curred in 33</w:t>
      </w:r>
      <w:r w:rsidR="00B32CD0" w:rsidRPr="000647B1">
        <w:t>%</w:t>
      </w:r>
      <w:r w:rsidRPr="000647B1">
        <w:t xml:space="preserve">. </w:t>
      </w:r>
      <w:r w:rsidR="008C3CBD" w:rsidRPr="000647B1">
        <w:t>Limb anomalies</w:t>
      </w:r>
      <w:r w:rsidRPr="000647B1">
        <w:t xml:space="preserve"> are summarised in </w:t>
      </w:r>
      <w:r w:rsidR="00736E36" w:rsidRPr="000647B1">
        <w:t>t</w:t>
      </w:r>
      <w:r w:rsidR="000D4B73" w:rsidRPr="000647B1">
        <w:t>able 3</w:t>
      </w:r>
      <w:r w:rsidRPr="000647B1">
        <w:t xml:space="preserve">, with more than 50% exhibiting some form </w:t>
      </w:r>
      <w:r w:rsidR="00F340FC" w:rsidRPr="000647B1">
        <w:t>of upper or lower limb anomaly</w:t>
      </w:r>
      <w:r w:rsidR="008C3CBD" w:rsidRPr="000647B1">
        <w:t>.</w:t>
      </w:r>
      <w:r w:rsidR="00BB2F46" w:rsidRPr="000647B1">
        <w:t xml:space="preserve"> </w:t>
      </w:r>
      <w:r w:rsidR="00F340FC" w:rsidRPr="000647B1">
        <w:t xml:space="preserve">The well-documented association with Poland anomaly was present in 38% of </w:t>
      </w:r>
      <w:r w:rsidR="008F1758" w:rsidRPr="000647B1">
        <w:t>patients</w:t>
      </w:r>
      <w:r w:rsidR="00260F65" w:rsidRPr="000647B1">
        <w:t>; this will be</w:t>
      </w:r>
      <w:r w:rsidR="00F340FC" w:rsidRPr="000647B1">
        <w:t xml:space="preserve"> e</w:t>
      </w:r>
      <w:r w:rsidR="00BB2F46" w:rsidRPr="000647B1">
        <w:t xml:space="preserve">xplored in greater detail in another paper. </w:t>
      </w:r>
      <w:r w:rsidR="00354AE3" w:rsidRPr="000647B1">
        <w:t>Scoliosis was present in 34</w:t>
      </w:r>
      <w:r w:rsidR="00F340FC" w:rsidRPr="000647B1">
        <w:t>%.</w:t>
      </w:r>
    </w:p>
    <w:p w:rsidR="003A6961" w:rsidRPr="000647B1" w:rsidRDefault="003A6961" w:rsidP="0078724A"/>
    <w:p w:rsidR="003A6961" w:rsidRDefault="003A6961" w:rsidP="0078724A">
      <w:r w:rsidRPr="000647B1">
        <w:t>Ge</w:t>
      </w:r>
      <w:r w:rsidR="005601F5" w:rsidRPr="000647B1">
        <w:t xml:space="preserve">netic </w:t>
      </w:r>
      <w:r w:rsidR="00647A73" w:rsidRPr="000647B1">
        <w:t xml:space="preserve">mutations </w:t>
      </w:r>
      <w:r w:rsidR="005601F5" w:rsidRPr="000647B1">
        <w:t>were found in 12</w:t>
      </w:r>
      <w:r w:rsidRPr="000647B1">
        <w:t xml:space="preserve">% of </w:t>
      </w:r>
      <w:r w:rsidR="008F1758" w:rsidRPr="000647B1">
        <w:t xml:space="preserve">patients </w:t>
      </w:r>
      <w:r w:rsidRPr="000647B1">
        <w:t>(</w:t>
      </w:r>
      <w:r w:rsidR="00965D75" w:rsidRPr="000647B1">
        <w:t>s</w:t>
      </w:r>
      <w:r w:rsidR="00781AD5" w:rsidRPr="000647B1">
        <w:t xml:space="preserve">ee supplementary </w:t>
      </w:r>
      <w:r w:rsidR="003008CA" w:rsidRPr="000647B1">
        <w:t>table C</w:t>
      </w:r>
      <w:r w:rsidRPr="000647B1">
        <w:t xml:space="preserve">) the remainder </w:t>
      </w:r>
      <w:r w:rsidR="005601F5" w:rsidRPr="000647B1">
        <w:t>reported no abnormality detected</w:t>
      </w:r>
      <w:r w:rsidRPr="000647B1">
        <w:t>.</w:t>
      </w:r>
      <w:r w:rsidR="00647A73" w:rsidRPr="000647B1">
        <w:t xml:space="preserve"> </w:t>
      </w:r>
      <w:r w:rsidRPr="000647B1">
        <w:t xml:space="preserve">Abnormalities during pregnancy included use of cocaine (6%; n=34), ergotamine (13%; n=38), misoprostol (28%; n=28), intrapartum bleeding (44%; n=45) but are likely to be subject to reporting bias. Similarly, features such as epilepsy (90%; </w:t>
      </w:r>
      <w:r w:rsidR="00965D75" w:rsidRPr="000647B1">
        <w:t>n=10), hypogonadism</w:t>
      </w:r>
      <w:r w:rsidR="00965D75">
        <w:t xml:space="preserve"> (100%; n=4) and</w:t>
      </w:r>
      <w:r w:rsidRPr="0085758D">
        <w:t xml:space="preserve"> sleep disturbance (100%; n=3) were</w:t>
      </w:r>
      <w:r w:rsidR="00F340FC">
        <w:t xml:space="preserve"> reported by papers in which this</w:t>
      </w:r>
      <w:r w:rsidRPr="0085758D">
        <w:t xml:space="preserve"> clinical </w:t>
      </w:r>
      <w:r w:rsidR="00965D75">
        <w:t>feature wa</w:t>
      </w:r>
      <w:r w:rsidR="00B32CD0">
        <w:t>s the primary subject</w:t>
      </w:r>
      <w:r w:rsidR="00F340FC">
        <w:t>.</w:t>
      </w:r>
      <w:r w:rsidR="00053393" w:rsidRPr="00053393">
        <w:t xml:space="preserve"> </w:t>
      </w:r>
      <w:r w:rsidR="004163E4">
        <w:t>Notably, 10/454</w:t>
      </w:r>
      <w:r w:rsidR="00053393">
        <w:t xml:space="preserve"> </w:t>
      </w:r>
      <w:r w:rsidR="008F1758">
        <w:t>patients</w:t>
      </w:r>
      <w:r w:rsidR="008F1758" w:rsidRPr="0085758D">
        <w:t xml:space="preserve"> </w:t>
      </w:r>
      <w:r w:rsidR="00053393">
        <w:t xml:space="preserve">required </w:t>
      </w:r>
      <w:r w:rsidR="004163E4">
        <w:t>long term ventilation and 20/454</w:t>
      </w:r>
      <w:r w:rsidR="00053393">
        <w:t xml:space="preserve"> died of a</w:t>
      </w:r>
      <w:r w:rsidR="00A60A2A">
        <w:t>spiration pneumonia or apnoea</w:t>
      </w:r>
      <w:r w:rsidR="00965D75">
        <w:t xml:space="preserve"> during infancy</w:t>
      </w:r>
      <w:r w:rsidR="00A60A2A">
        <w:t xml:space="preserve">. </w:t>
      </w:r>
    </w:p>
    <w:p w:rsidR="00DE5F04" w:rsidRPr="0085758D" w:rsidRDefault="00DE5F04" w:rsidP="0078724A"/>
    <w:p w:rsidR="004A1E72" w:rsidRPr="00F340FC" w:rsidRDefault="00C451CD" w:rsidP="0078724A">
      <w:pPr>
        <w:rPr>
          <w:i/>
        </w:rPr>
      </w:pPr>
      <w:r w:rsidRPr="00F340FC">
        <w:rPr>
          <w:i/>
        </w:rPr>
        <w:lastRenderedPageBreak/>
        <w:t xml:space="preserve">Cluster analysis results. </w:t>
      </w:r>
    </w:p>
    <w:p w:rsidR="00003199" w:rsidRDefault="005C332A" w:rsidP="0078724A">
      <w:r>
        <w:t>Cluster analysis groups objects (or features) together such that</w:t>
      </w:r>
      <w:r w:rsidR="008B47FE">
        <w:t xml:space="preserve"> those</w:t>
      </w:r>
      <w:r>
        <w:t xml:space="preserve"> in one group are more </w:t>
      </w:r>
      <w:r w:rsidR="00757700">
        <w:t>related</w:t>
      </w:r>
      <w:r>
        <w:t xml:space="preserve"> </w:t>
      </w:r>
      <w:r w:rsidR="008B47FE">
        <w:t>to each other</w:t>
      </w:r>
      <w:r w:rsidR="005913A0">
        <w:t xml:space="preserve"> than</w:t>
      </w:r>
      <w:r w:rsidR="008B47FE">
        <w:t xml:space="preserve"> </w:t>
      </w:r>
      <w:r>
        <w:t>th</w:t>
      </w:r>
      <w:r w:rsidR="00DB3015">
        <w:t xml:space="preserve">ose of </w:t>
      </w:r>
      <w:r>
        <w:t>another</w:t>
      </w:r>
      <w:r w:rsidR="00DB3015">
        <w:t xml:space="preserve"> group</w:t>
      </w:r>
      <w:r>
        <w:t>. This technique is used in many fields including pattern recognition</w:t>
      </w:r>
      <w:r w:rsidR="00BC26CD">
        <w:t xml:space="preserve">, bioinformatics and machine learning. In this instance, hierarchical clustering </w:t>
      </w:r>
      <w:r w:rsidR="00965D75">
        <w:t>produces</w:t>
      </w:r>
      <w:r w:rsidR="00BC26CD">
        <w:t xml:space="preserve"> a </w:t>
      </w:r>
      <w:proofErr w:type="spellStart"/>
      <w:r w:rsidR="00BC26CD">
        <w:t>dendrogram</w:t>
      </w:r>
      <w:proofErr w:type="spellEnd"/>
      <w:r w:rsidR="00BC26CD">
        <w:t xml:space="preserve"> that visually represents the linkage between different features (</w:t>
      </w:r>
      <w:r w:rsidR="00B32CD0" w:rsidRPr="00965D75">
        <w:t>F</w:t>
      </w:r>
      <w:r w:rsidR="00BC26CD" w:rsidRPr="00965D75">
        <w:t xml:space="preserve">igure </w:t>
      </w:r>
      <w:r w:rsidR="006F2CBB" w:rsidRPr="00965D75">
        <w:t>2</w:t>
      </w:r>
      <w:r w:rsidR="00BC26CD">
        <w:t>).</w:t>
      </w:r>
      <w:r w:rsidR="005F2612">
        <w:t xml:space="preserve"> In this paper we term clustering to mean the tendency for clinical features to occur together</w:t>
      </w:r>
      <w:r w:rsidR="00965D75">
        <w:t xml:space="preserve"> in the same individual</w:t>
      </w:r>
      <w:r w:rsidR="005F2612">
        <w:t>.</w:t>
      </w:r>
      <w:r w:rsidR="00BC26CD">
        <w:t xml:space="preserve"> In our analysis, the cut off for interpreting the linkage is </w:t>
      </w:r>
      <w:r w:rsidR="00F340FC">
        <w:t>greater than</w:t>
      </w:r>
      <w:r w:rsidR="00BC26CD">
        <w:t xml:space="preserve"> 50% of the x-axis. Using this, two </w:t>
      </w:r>
      <w:r w:rsidR="00003199">
        <w:t xml:space="preserve">clusters of clinical features were </w:t>
      </w:r>
      <w:r w:rsidR="009B6ED2">
        <w:t>identified</w:t>
      </w:r>
      <w:r w:rsidR="00003199">
        <w:t xml:space="preserve">. The first </w:t>
      </w:r>
      <w:r w:rsidR="00BC26CD">
        <w:t>group exhibited</w:t>
      </w:r>
      <w:r w:rsidR="00003199">
        <w:t xml:space="preserve"> </w:t>
      </w:r>
      <w:r w:rsidR="00BC26CD">
        <w:t>limb abnormalities</w:t>
      </w:r>
      <w:r w:rsidR="003E2AAF">
        <w:t xml:space="preserve"> (including Poland syndrome)</w:t>
      </w:r>
      <w:r w:rsidR="00BC26CD">
        <w:t>,</w:t>
      </w:r>
      <w:r w:rsidR="003E2AAF">
        <w:t xml:space="preserve"> </w:t>
      </w:r>
      <w:r w:rsidR="00115AA9">
        <w:t xml:space="preserve">swallowing/feeding difficulties </w:t>
      </w:r>
      <w:r w:rsidR="00BC26CD">
        <w:t xml:space="preserve">and </w:t>
      </w:r>
      <w:proofErr w:type="spellStart"/>
      <w:r w:rsidR="00115AA9">
        <w:t>micrognathia</w:t>
      </w:r>
      <w:proofErr w:type="spellEnd"/>
      <w:r w:rsidR="003E2AAF">
        <w:t xml:space="preserve"> (</w:t>
      </w:r>
      <w:r w:rsidR="000D167D">
        <w:t>T</w:t>
      </w:r>
      <w:r w:rsidR="00757700">
        <w:t xml:space="preserve">ype 1: </w:t>
      </w:r>
      <w:r w:rsidR="00BC26CD">
        <w:t xml:space="preserve">which we </w:t>
      </w:r>
      <w:r w:rsidR="00DB3015">
        <w:t xml:space="preserve">colloquially </w:t>
      </w:r>
      <w:r w:rsidR="00BC26CD">
        <w:t xml:space="preserve">termed </w:t>
      </w:r>
      <w:r w:rsidR="003E2AAF">
        <w:t>the ‘less severe’ group). The secon</w:t>
      </w:r>
      <w:r w:rsidR="00D61A43">
        <w:t>d included developmental delay</w:t>
      </w:r>
      <w:r w:rsidR="003E2AAF">
        <w:t xml:space="preserve">, </w:t>
      </w:r>
      <w:r w:rsidR="00F76850">
        <w:t>failure to thrive</w:t>
      </w:r>
      <w:r w:rsidR="00B44B37">
        <w:t>, additional cranial nerve palsies,</w:t>
      </w:r>
      <w:r w:rsidR="000D167D">
        <w:t xml:space="preserve"> </w:t>
      </w:r>
      <w:r w:rsidR="00DB3015">
        <w:t xml:space="preserve">palatal </w:t>
      </w:r>
      <w:r w:rsidR="000D167D">
        <w:t>and</w:t>
      </w:r>
      <w:r w:rsidR="003E2AAF">
        <w:t xml:space="preserve"> </w:t>
      </w:r>
      <w:r w:rsidR="008B47FE">
        <w:t xml:space="preserve">brain imaging abnormalities </w:t>
      </w:r>
      <w:r w:rsidR="003E2AAF">
        <w:t>(</w:t>
      </w:r>
      <w:r w:rsidR="000D167D">
        <w:t>T</w:t>
      </w:r>
      <w:r w:rsidR="00757700">
        <w:t xml:space="preserve">ype 2: </w:t>
      </w:r>
      <w:r w:rsidR="00DB3015">
        <w:t>a</w:t>
      </w:r>
      <w:r w:rsidR="003E2AAF">
        <w:t xml:space="preserve"> ‘more severe’ group).</w:t>
      </w:r>
    </w:p>
    <w:p w:rsidR="00003199" w:rsidRDefault="00003199" w:rsidP="0078724A"/>
    <w:p w:rsidR="00B42648" w:rsidRDefault="003E2AAF" w:rsidP="0078724A">
      <w:r>
        <w:t xml:space="preserve">Both clusters were further explored for </w:t>
      </w:r>
      <w:r w:rsidR="00F340FC">
        <w:t xml:space="preserve">degree of </w:t>
      </w:r>
      <w:r w:rsidR="00757700">
        <w:t>association:</w:t>
      </w:r>
      <w:r w:rsidR="009B6ED2">
        <w:t xml:space="preserve"> </w:t>
      </w:r>
      <w:r w:rsidR="00757700">
        <w:t xml:space="preserve">This was </w:t>
      </w:r>
      <w:r w:rsidR="00115AA9">
        <w:t xml:space="preserve">statistically significant </w:t>
      </w:r>
      <w:r w:rsidR="00757700">
        <w:t>for</w:t>
      </w:r>
      <w:r w:rsidR="00115AA9">
        <w:t xml:space="preserve"> swallowing/feeding difficulties and </w:t>
      </w:r>
      <w:proofErr w:type="spellStart"/>
      <w:r w:rsidR="00115AA9">
        <w:t>micr</w:t>
      </w:r>
      <w:r w:rsidR="004F1FD0">
        <w:t>ognathia</w:t>
      </w:r>
      <w:proofErr w:type="spellEnd"/>
      <w:r w:rsidR="004F1FD0">
        <w:t xml:space="preserve"> (p=0.065),</w:t>
      </w:r>
      <w:r w:rsidR="00115AA9">
        <w:t xml:space="preserve"> </w:t>
      </w:r>
      <w:proofErr w:type="spellStart"/>
      <w:r w:rsidR="00115AA9">
        <w:t>micrognath</w:t>
      </w:r>
      <w:r w:rsidR="004F1FD0">
        <w:t>ia</w:t>
      </w:r>
      <w:proofErr w:type="spellEnd"/>
      <w:r w:rsidR="004F1FD0">
        <w:t xml:space="preserve"> and limb abnormality (p=0.016), and</w:t>
      </w:r>
      <w:r w:rsidR="00115AA9">
        <w:t xml:space="preserve"> swallowing difficulty and limb abnormali</w:t>
      </w:r>
      <w:r w:rsidR="004F1FD0">
        <w:t>ty (p=0.027</w:t>
      </w:r>
      <w:r w:rsidR="00115AA9">
        <w:t>).</w:t>
      </w:r>
      <w:r w:rsidR="00B42648">
        <w:t xml:space="preserve"> These </w:t>
      </w:r>
      <w:r w:rsidR="00757700">
        <w:t xml:space="preserve">core </w:t>
      </w:r>
      <w:r w:rsidR="00B42648">
        <w:t xml:space="preserve">features of the ‘less severe’ group tend to </w:t>
      </w:r>
      <w:proofErr w:type="gramStart"/>
      <w:r w:rsidR="00B42648">
        <w:t>occur</w:t>
      </w:r>
      <w:proofErr w:type="gramEnd"/>
      <w:r w:rsidR="00B42648">
        <w:t xml:space="preserve"> together </w:t>
      </w:r>
      <w:r w:rsidR="00115AA9">
        <w:t>(</w:t>
      </w:r>
      <w:r w:rsidR="00D61A43">
        <w:t>t</w:t>
      </w:r>
      <w:r w:rsidR="009B6ED2" w:rsidRPr="00965D75">
        <w:t xml:space="preserve">able </w:t>
      </w:r>
      <w:r w:rsidR="000D4B73">
        <w:t>4</w:t>
      </w:r>
      <w:r w:rsidR="009B6ED2">
        <w:t>).</w:t>
      </w:r>
      <w:r>
        <w:t xml:space="preserve"> </w:t>
      </w:r>
      <w:r w:rsidR="00053393" w:rsidRPr="0085758D">
        <w:t>There was a significant association between Poland syndrome and male sex (p&lt;0.001).</w:t>
      </w:r>
    </w:p>
    <w:p w:rsidR="00B42648" w:rsidRDefault="00B42648" w:rsidP="0078724A"/>
    <w:p w:rsidR="00F76850" w:rsidRDefault="00F76850" w:rsidP="0078724A">
      <w:r>
        <w:t>The</w:t>
      </w:r>
      <w:r w:rsidRPr="00F76850">
        <w:t xml:space="preserve"> patients</w:t>
      </w:r>
      <w:r>
        <w:t xml:space="preserve"> in the ‘more severe’ cluster</w:t>
      </w:r>
      <w:r w:rsidRPr="00F76850">
        <w:t xml:space="preserve"> are more variable in terms of their clinical features </w:t>
      </w:r>
      <w:r w:rsidR="00CE7314">
        <w:t xml:space="preserve">but </w:t>
      </w:r>
      <w:r w:rsidRPr="00F76850">
        <w:t xml:space="preserve">do </w:t>
      </w:r>
      <w:r>
        <w:t>not cluster as tightly together (</w:t>
      </w:r>
      <w:r w:rsidR="00D61A43">
        <w:t>t</w:t>
      </w:r>
      <w:r w:rsidRPr="00965D75">
        <w:t xml:space="preserve">able </w:t>
      </w:r>
      <w:r w:rsidR="000D4B73">
        <w:t>5</w:t>
      </w:r>
      <w:r>
        <w:t xml:space="preserve">). In particular developmental delay has a strong association with failure to thrive (p&lt;0.001). </w:t>
      </w:r>
      <w:r w:rsidR="00053393">
        <w:t xml:space="preserve">In spite of their shared neural crest </w:t>
      </w:r>
      <w:proofErr w:type="spellStart"/>
      <w:r w:rsidR="00053393">
        <w:t>etiology</w:t>
      </w:r>
      <w:proofErr w:type="spellEnd"/>
      <w:r w:rsidR="00CE7314">
        <w:t>,</w:t>
      </w:r>
      <w:r w:rsidR="00781AD5">
        <w:t xml:space="preserve"> an</w:t>
      </w:r>
      <w:r w:rsidR="00053393">
        <w:t xml:space="preserve"> association between cleft palate and cardiac anomalies not found. </w:t>
      </w:r>
      <w:r w:rsidR="00BB7CB6">
        <w:t xml:space="preserve">Family history or genetic abnormality was not clearly associated with </w:t>
      </w:r>
      <w:r w:rsidR="00053393">
        <w:t xml:space="preserve">type 2 </w:t>
      </w:r>
      <w:r w:rsidR="00BB7CB6">
        <w:t xml:space="preserve">patients </w:t>
      </w:r>
      <w:r w:rsidR="00061CC3">
        <w:t>(p=0.082).</w:t>
      </w:r>
      <w:r w:rsidR="00BB7CB6">
        <w:t xml:space="preserve"> </w:t>
      </w:r>
    </w:p>
    <w:p w:rsidR="00FD109D" w:rsidRDefault="00FD109D" w:rsidP="0078724A"/>
    <w:p w:rsidR="000263CF" w:rsidRPr="0085758D" w:rsidRDefault="000263CF" w:rsidP="0078724A">
      <w:r w:rsidRPr="0085758D">
        <w:t>Cranial nerve abnormalities were tested for ass</w:t>
      </w:r>
      <w:r w:rsidR="00757700">
        <w:t>ociation due to their anatomic</w:t>
      </w:r>
      <w:r w:rsidRPr="0085758D">
        <w:t xml:space="preserve"> relationship. When </w:t>
      </w:r>
      <w:r w:rsidR="00F340FC">
        <w:t>systematically compared using</w:t>
      </w:r>
      <w:r w:rsidRPr="0085758D">
        <w:t xml:space="preserve"> chi-squared analysis</w:t>
      </w:r>
      <w:r w:rsidR="00F340FC">
        <w:t>,</w:t>
      </w:r>
      <w:r w:rsidR="00757700">
        <w:t xml:space="preserve"> </w:t>
      </w:r>
      <w:r w:rsidRPr="0085758D">
        <w:t>palsy in any included cranial nerve (III, IV, V, IX, X, XI XII) was generally significantly associated with any other (p&lt;0.01) except for nerves I</w:t>
      </w:r>
      <w:r w:rsidR="006C2913">
        <w:t>I</w:t>
      </w:r>
      <w:r w:rsidRPr="0085758D">
        <w:t>I vs V</w:t>
      </w:r>
      <w:r w:rsidR="00BD28E8">
        <w:t>,</w:t>
      </w:r>
      <w:r w:rsidRPr="0085758D">
        <w:t xml:space="preserve"> III vs XII </w:t>
      </w:r>
      <w:r w:rsidR="00ED0131">
        <w:t xml:space="preserve">and IV vs XII </w:t>
      </w:r>
      <w:r w:rsidR="00ED0131" w:rsidRPr="0085758D">
        <w:t>(</w:t>
      </w:r>
      <w:r w:rsidR="00D61A43">
        <w:t>t</w:t>
      </w:r>
      <w:r w:rsidR="000D4B73">
        <w:t>able 6</w:t>
      </w:r>
      <w:r w:rsidR="00ED0131" w:rsidRPr="00394D9D">
        <w:t>).</w:t>
      </w:r>
    </w:p>
    <w:p w:rsidR="00BC26CD" w:rsidRPr="0085758D" w:rsidRDefault="00BC26CD" w:rsidP="0078724A"/>
    <w:p w:rsidR="00647A73" w:rsidRPr="00DA7F6A" w:rsidRDefault="001A3D75" w:rsidP="00DA7F6A">
      <w:pPr>
        <w:pStyle w:val="Heading1"/>
      </w:pPr>
      <w:r w:rsidRPr="00DA7F6A">
        <w:t>Discussion</w:t>
      </w:r>
    </w:p>
    <w:p w:rsidR="006D075E" w:rsidRPr="00443C7C" w:rsidRDefault="0095717F" w:rsidP="0078724A">
      <w:pPr>
        <w:rPr>
          <w:rFonts w:eastAsia="PMingLiU" w:hint="eastAsia"/>
          <w:lang w:eastAsia="zh-HK"/>
        </w:rPr>
      </w:pPr>
      <w:r w:rsidRPr="0085758D">
        <w:rPr>
          <w:shd w:val="clear" w:color="auto" w:fill="FFFFFF"/>
        </w:rPr>
        <w:t xml:space="preserve">Confirmation of discrete clinical patterns in MBS could lead to an improved understanding of the </w:t>
      </w:r>
      <w:proofErr w:type="spellStart"/>
      <w:r w:rsidR="00B32CD0">
        <w:rPr>
          <w:shd w:val="clear" w:color="auto" w:fill="FFFFFF"/>
        </w:rPr>
        <w:t>etiology</w:t>
      </w:r>
      <w:proofErr w:type="spellEnd"/>
      <w:r w:rsidRPr="0085758D">
        <w:rPr>
          <w:shd w:val="clear" w:color="auto" w:fill="FFFFFF"/>
        </w:rPr>
        <w:t>, but d</w:t>
      </w:r>
      <w:r w:rsidR="004A1E72" w:rsidRPr="00E96C6B">
        <w:t xml:space="preserve">efining </w:t>
      </w:r>
      <w:r w:rsidR="00394D9D">
        <w:t>it</w:t>
      </w:r>
      <w:r w:rsidR="004A1E72" w:rsidRPr="00E96C6B">
        <w:t xml:space="preserve"> has long proved difficult and relied on level IV evidence at best</w:t>
      </w:r>
      <w:r w:rsidR="00D11897">
        <w:t xml:space="preserve"> </w:t>
      </w:r>
      <w:r w:rsidR="00D11897">
        <w:fldChar w:fldCharType="begin">
          <w:fldData xml:space="preserve">PEVuZE5vdGU+PENpdGU+PEF1dGhvcj5NYWNraW5ub248L0F1dGhvcj48WWVhcj4yMDE0PC9ZZWFy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</w:fldData>
        </w:fldChar>
      </w:r>
      <w:r w:rsidR="00F74710" w:rsidRPr="00195550">
        <w:instrText xml:space="preserve"> ADDIN EN.CITE </w:instrText>
      </w:r>
      <w:r w:rsidR="00F74710" w:rsidRPr="00195550">
        <w:fldChar w:fldCharType="begin">
          <w:fldData xml:space="preserve">PEVuZE5vdGU+PENpdGU+PEF1dGhvcj5NYWNraW5ub248L0F1dGhvcj48WWVhcj4yMDE0PC9ZZWFy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</w:fldData>
        </w:fldChar>
      </w:r>
      <w:r w:rsidR="00F74710" w:rsidRPr="00195550">
        <w:instrText xml:space="preserve"> ADDIN EN.CITE.DATA </w:instrText>
      </w:r>
      <w:r w:rsidR="00F74710" w:rsidRPr="00195550">
        <w:fldChar w:fldCharType="end"/>
      </w:r>
      <w:r w:rsidR="00D11897">
        <w:fldChar w:fldCharType="separate"/>
      </w:r>
      <w:r w:rsidR="00D11897">
        <w:rPr>
          <w:noProof/>
        </w:rPr>
        <w:t>(Mackinnon et al., 2014; Verzijl et al., 2003)</w:t>
      </w:r>
      <w:r w:rsidR="00D11897">
        <w:fldChar w:fldCharType="end"/>
      </w:r>
      <w:r w:rsidR="004A1E72" w:rsidRPr="00E96C6B">
        <w:t xml:space="preserve">. </w:t>
      </w:r>
      <w:r w:rsidR="00757700">
        <w:t>For</w:t>
      </w:r>
      <w:r w:rsidR="004A1E72" w:rsidRPr="0085758D">
        <w:t xml:space="preserve"> other entities, an improved and agreed definition has proven beneficial. CHARGE syndrome</w:t>
      </w:r>
      <w:r w:rsidR="009C0622">
        <w:t xml:space="preserve"> (</w:t>
      </w:r>
      <w:proofErr w:type="spellStart"/>
      <w:r w:rsidR="009C0622">
        <w:t>coloboma</w:t>
      </w:r>
      <w:proofErr w:type="spellEnd"/>
      <w:r w:rsidR="009C0622">
        <w:t xml:space="preserve">, heart anomaly, </w:t>
      </w:r>
      <w:proofErr w:type="spellStart"/>
      <w:r w:rsidR="009C0622">
        <w:t>choanal</w:t>
      </w:r>
      <w:proofErr w:type="spellEnd"/>
      <w:r w:rsidR="009C0622">
        <w:t xml:space="preserve"> atresia, retardation, genital and ear anomalies)</w:t>
      </w:r>
      <w:r w:rsidR="004A1E72" w:rsidRPr="0085758D">
        <w:t xml:space="preserve"> was first reported as a collection of repeated clinical associations to </w:t>
      </w:r>
      <w:proofErr w:type="spellStart"/>
      <w:r w:rsidR="004A1E72" w:rsidRPr="0085758D">
        <w:t>ch</w:t>
      </w:r>
      <w:r w:rsidR="002A412F">
        <w:t>oanal</w:t>
      </w:r>
      <w:proofErr w:type="spellEnd"/>
      <w:r w:rsidR="002A412F">
        <w:t xml:space="preserve"> atresia, with an unknown </w:t>
      </w:r>
      <w:proofErr w:type="spellStart"/>
      <w:r w:rsidR="004A1E72" w:rsidRPr="0085758D">
        <w:t>etiology</w:t>
      </w:r>
      <w:proofErr w:type="spellEnd"/>
      <w:r w:rsidR="00D11897">
        <w:t xml:space="preserve"> </w:t>
      </w:r>
      <w:r w:rsidR="00D11897">
        <w:fldChar w:fldCharType="begin"/>
      </w:r>
      <w:r w:rsidR="00182FFA">
        <w:instrText xml:space="preserve"> ADDIN EN.CITE &lt;EndNote&gt;&lt;Cite&gt;&lt;Author&gt;Hall&lt;/Author&gt;&lt;Year&gt;1979&lt;/Year&gt;&lt;RecNum&gt;47&lt;/RecNum&gt;&lt;DisplayText&gt;(Hall, 1979; Hittner, Hirsch, Kreh, &amp;amp; Rudolph, 1979)&lt;/DisplayText&gt;&lt;record&gt;&lt;rec-number&gt;47&lt;/rec-number&gt;&lt;foreign-keys&gt;&lt;key app="EN" db-id="esstvexdixvrplexv91x9frjevvps2pxzeer" timestamp="1522769941"&gt;47&lt;/key&gt;&lt;/foreign-keys&gt;&lt;ref-type name="Journal Article"&gt;17&lt;/ref-type&gt;&lt;contributors&gt;&lt;authors&gt;&lt;author&gt;Hall, B D&lt;/author&gt;&lt;/authors&gt;&lt;/contributors&gt;&lt;titles&gt;&lt;title&gt;Choanal atresia and associated multiple anomalies.&lt;/title&gt;&lt;secondary-title&gt;The Journal of pediatrics&lt;/secondary-title&gt;&lt;/titles&gt;&lt;pages&gt;395-8&lt;/pages&gt;&lt;volume&gt;95&lt;/volume&gt;&lt;dates&gt;&lt;year&gt;1979&lt;/year&gt;&lt;/dates&gt;&lt;accession-num&gt;469662&lt;/accession-num&gt;&lt;urls&gt;&lt;/urls&gt;&lt;electronic-resource-num&gt;10.1016/s0022-3476(79)80513-2&lt;/electronic-resource-num&gt;&lt;/record&gt;&lt;/Cite&gt;&lt;Cite&gt;&lt;Author&gt;Hittner&lt;/Author&gt;&lt;Year&gt;1979&lt;/Year&gt;&lt;RecNum&gt;45&lt;/RecNum&gt;&lt;record&gt;&lt;rec-number&gt;45&lt;/rec-number&gt;&lt;foreign-keys&gt;&lt;key app="EN" db-id="esstvexdixvrplexv91x9frjevvps2pxzeer" timestamp="1522769941"&gt;45&lt;/key&gt;&lt;/foreign-keys&gt;&lt;ref-type name="Journal Article"&gt;17&lt;/ref-type&gt;&lt;contributors&gt;&lt;authors&gt;&lt;author&gt;Hittner, H M&lt;/author&gt;&lt;author&gt;Hirsch, N J&lt;/author&gt;&lt;author&gt;Kreh, G M&lt;/author&gt;&lt;author&gt;Rudolph, A J&lt;/author&gt;&lt;/authors&gt;&lt;/contributors&gt;&lt;titles&gt;&lt;title&gt;Colobomatous microphthalmia, heart disease, hearing loss, and mental retardation: a syndrome.&lt;/title&gt;&lt;secondary-title&gt;Journal of pediatric ophthalmology and strabismus&lt;/secondary-title&gt;&lt;/titles&gt;&lt;periodical&gt;&lt;full-title&gt;Journal of Pediatric Ophthalmology and Strabismus&lt;/full-title&gt;&lt;abbr-1&gt;J. Pediatr. Ophthalmol. Strabismus&lt;/abbr-1&gt;&lt;abbr-2&gt;J Pediatr Ophthalmol Strabismus&lt;/abbr-2&gt;&lt;abbr-3&gt;Journal of Pediatric Ophthalmology &amp;amp; Strabismus&lt;/abbr-3&gt;&lt;/periodical&gt;&lt;pages&gt;122-8&lt;/pages&gt;&lt;volume&gt;16&lt;/volume&gt;&lt;dates&gt;&lt;year&gt;1979&lt;/year&gt;&lt;/dates&gt;&lt;accession-num&gt;458518&lt;/accession-num&gt;&lt;urls&gt;&lt;/urls&gt;&lt;/record&gt;&lt;/Cite&gt;&lt;/EndNote&gt;</w:instrText>
      </w:r>
      <w:r w:rsidR="00D11897">
        <w:fldChar w:fldCharType="separate"/>
      </w:r>
      <w:r w:rsidR="00D11897">
        <w:rPr>
          <w:noProof/>
        </w:rPr>
        <w:t>(Hall, 1979; Hittner, Hirsch, Kreh, &amp; Rudolph, 1979)</w:t>
      </w:r>
      <w:r w:rsidR="00D11897">
        <w:fldChar w:fldCharType="end"/>
      </w:r>
      <w:r w:rsidR="004A1E72" w:rsidRPr="0085758D">
        <w:t>.</w:t>
      </w:r>
      <w:r w:rsidR="004A1E72" w:rsidRPr="0085758D">
        <w:rPr>
          <w:shd w:val="clear" w:color="auto" w:fill="FFFFFF"/>
        </w:rPr>
        <w:t xml:space="preserve"> </w:t>
      </w:r>
      <w:r w:rsidR="004A1E72" w:rsidRPr="0085758D">
        <w:t xml:space="preserve">Further case series were published based on the recognition of these associations leading to the proposition of the CHARGE </w:t>
      </w:r>
      <w:r w:rsidR="006D075E" w:rsidRPr="0085758D">
        <w:t>acronym and the first diagnostic criteria</w:t>
      </w:r>
      <w:r w:rsidR="00D11897">
        <w:t xml:space="preserve"> </w:t>
      </w:r>
      <w:r w:rsidR="00D11897">
        <w:fldChar w:fldCharType="begin"/>
      </w:r>
      <w:r w:rsidR="003731D7">
        <w:instrText xml:space="preserve"> ADDIN EN.CITE &lt;EndNote&gt;&lt;Cite&gt;&lt;Author&gt;Pagon&lt;/Author&gt;&lt;Year&gt;1981&lt;/Year&gt;&lt;RecNum&gt;44&lt;/RecNum&gt;&lt;DisplayText&gt;(Pagon, Graham, Zonana, &amp;amp; Yong, 1981)&lt;/DisplayText&gt;&lt;record&gt;&lt;rec-number&gt;44&lt;/rec-number&gt;&lt;foreign-keys&gt;&lt;key app="EN" db-id="esstvexdixvrplexv91x9frjevvps2pxzeer" timestamp="1522769941"&gt;44&lt;/key&gt;&lt;/foreign-keys&gt;&lt;ref-type name="Journal Article"&gt;17&lt;/ref-type&gt;&lt;contributors&gt;&lt;authors&gt;&lt;author&gt;Pagon, R A&lt;/author&gt;&lt;author&gt;Graham, J M&lt;/author&gt;&lt;author&gt;Zonana, J&lt;/author&gt;&lt;author&gt;Yong, S L&lt;/author&gt;&lt;/authors&gt;&lt;/contributors&gt;&lt;titles&gt;&lt;title&gt;Coloboma, congenital heart disease, and choanal atresia with multiple anomalies: CHARGE association.&lt;/title&gt;&lt;secondary-title&gt;The Journal of pediatrics&lt;/secondary-title&gt;&lt;/titles&gt;&lt;pages&gt;223-7&lt;/pages&gt;&lt;volume&gt;99&lt;/volume&gt;&lt;dates&gt;&lt;year&gt;1981&lt;/year&gt;&lt;/dates&gt;&lt;accession-num&gt;6166737&lt;/accession-num&gt;&lt;urls&gt;&lt;/urls&gt;&lt;electronic-resource-num&gt;10.1016/s0022-3476(81)80454-4&lt;/electronic-resource-num&gt;&lt;/record&gt;&lt;/Cite&gt;&lt;/EndNote&gt;</w:instrText>
      </w:r>
      <w:r w:rsidR="00D11897">
        <w:fldChar w:fldCharType="separate"/>
      </w:r>
      <w:r w:rsidR="00D11897">
        <w:rPr>
          <w:noProof/>
        </w:rPr>
        <w:t>(Pagon, Graham, Zonana, &amp; Yong, 1981)</w:t>
      </w:r>
      <w:r w:rsidR="00D11897">
        <w:fldChar w:fldCharType="end"/>
      </w:r>
      <w:r w:rsidR="006D075E" w:rsidRPr="0085758D">
        <w:rPr>
          <w:shd w:val="clear" w:color="auto" w:fill="FFFFFF"/>
        </w:rPr>
        <w:t>.</w:t>
      </w:r>
      <w:r w:rsidR="004A1E72" w:rsidRPr="0085758D">
        <w:t xml:space="preserve"> Attempts at </w:t>
      </w:r>
      <w:r w:rsidR="006D075E" w:rsidRPr="0085758D">
        <w:t xml:space="preserve">improving the criteria </w:t>
      </w:r>
      <w:r w:rsidR="004A1E72" w:rsidRPr="0085758D">
        <w:t>have been several</w:t>
      </w:r>
      <w:r w:rsidR="008F1758">
        <w:t xml:space="preserve">, from simply using larger case </w:t>
      </w:r>
      <w:r w:rsidR="006D075E" w:rsidRPr="0085758D">
        <w:t>series</w:t>
      </w:r>
      <w:r w:rsidR="00D11897">
        <w:t xml:space="preserve"> </w:t>
      </w:r>
      <w:r w:rsidR="00D11897">
        <w:fldChar w:fldCharType="begin"/>
      </w:r>
      <w:r w:rsidR="00F74710">
        <w:instrText xml:space="preserve"> ADDIN EN.CITE &lt;EndNote&gt;&lt;Cite&gt;&lt;Author&gt;Tellier&lt;/Author&gt;&lt;Year&gt;1998&lt;/Year&gt;&lt;RecNum&gt;33&lt;/RecNum&gt;&lt;DisplayText&gt;(Tellier et al., 1998)&lt;/DisplayText&gt;&lt;record&gt;&lt;rec-number&gt;33&lt;/rec-number&gt;&lt;foreign-keys&gt;&lt;key app="EN" db-id="esstvexdixvrplexv91x9frjevvps2pxzeer" timestamp="1522769940"&gt;33&lt;/key&gt;&lt;/foreign-keys&gt;&lt;ref-type name="Journal Article"&gt;17&lt;/ref-type&gt;&lt;contributors&gt;&lt;authors&gt;&lt;author&gt;Tellier, A L&lt;/author&gt;&lt;author&gt;Cormier-Daire, V&lt;/author&gt;&lt;author&gt;Abadie, V&lt;/author&gt;&lt;author&gt;Amiel, J&lt;/author&gt;&lt;author&gt;Sigaudy, S&lt;/author&gt;&lt;author&gt;Bonnet, D&lt;/author&gt;&lt;author&gt;de Lonlay-Debeney, P&lt;/author&gt;&lt;author&gt;Morrisseau-Durand, M P&lt;/author&gt;&lt;author&gt;Hubert, P&lt;/author&gt;&lt;author&gt;Michel, J L&lt;/author&gt;&lt;author&gt;Jan, D&lt;/author&gt;&lt;author&gt;Dollfus, H&lt;/author&gt;&lt;author&gt;Baumann, C&lt;/author&gt;&lt;author&gt;Labrune, P&lt;/author&gt;&lt;author&gt;Lacombe, D&lt;/author&gt;&lt;author&gt;Philip, N&lt;/author&gt;&lt;author&gt;LeMerrer, M&lt;/author&gt;&lt;author&gt;Briard, M L&lt;/author&gt;&lt;author&gt;Munnich, A&lt;/author&gt;&lt;author&gt;Lyonnet, S&lt;/author&gt;&lt;/authors&gt;&lt;/contributors&gt;&lt;titles&gt;&lt;title&gt;CHARGE syndrome: report of 47 cases and review.&lt;/title&gt;&lt;secondary-title&gt;American journal of medical genetics&lt;/secondary-title&gt;&lt;/titles&gt;&lt;periodical&gt;&lt;full-title&gt;American Journal of Medical Genetics&lt;/full-title&gt;&lt;abbr-1&gt;Am. J. Med. Genet.&lt;/abbr-1&gt;&lt;abbr-2&gt;Am J Med Genet&lt;/abbr-2&gt;&lt;/periodical&gt;&lt;pages&gt;402-9&lt;/pages&gt;&lt;volume&gt;76&lt;/volume&gt;&lt;dates&gt;&lt;year&gt;1998&lt;/year&gt;&lt;/dates&gt;&lt;accession-num&gt;9556299&lt;/accession-num&gt;&lt;urls&gt;&lt;/urls&gt;&lt;electronic-resource-num&gt;10.1002/(SICI)1096-8628(19980413)76:5&amp;lt;402::AID-AJMG7&amp;gt;3.0.CO;2-O&lt;/electronic-resource-num&gt;&lt;/record&gt;&lt;/Cite&gt;&lt;/EndNote&gt;</w:instrText>
      </w:r>
      <w:r w:rsidR="00D11897">
        <w:fldChar w:fldCharType="separate"/>
      </w:r>
      <w:r w:rsidR="00D11897">
        <w:rPr>
          <w:noProof/>
        </w:rPr>
        <w:t>(Tellier et al., 1998)</w:t>
      </w:r>
      <w:r w:rsidR="00D11897">
        <w:fldChar w:fldCharType="end"/>
      </w:r>
      <w:r w:rsidR="006D075E" w:rsidRPr="0085758D">
        <w:t xml:space="preserve">, to </w:t>
      </w:r>
      <w:r w:rsidR="004A1E72" w:rsidRPr="0085758D">
        <w:t xml:space="preserve">collecting </w:t>
      </w:r>
      <w:r w:rsidR="008F1758">
        <w:t>case reports</w:t>
      </w:r>
      <w:r w:rsidR="004A1E72" w:rsidRPr="0085758D">
        <w:t xml:space="preserve"> from various sources and applying a computer model</w:t>
      </w:r>
      <w:r w:rsidR="00D11897">
        <w:t xml:space="preserve"> </w:t>
      </w:r>
      <w:r w:rsidR="00D11897">
        <w:fldChar w:fldCharType="begin"/>
      </w:r>
      <w:r w:rsidR="003731D7">
        <w:instrText xml:space="preserve"> ADDIN EN.CITE &lt;EndNote&gt;&lt;Cite&gt;&lt;Author&gt;Mitchell&lt;/Author&gt;&lt;Year&gt;1985&lt;/Year&gt;&lt;RecNum&gt;36&lt;/RecNum&gt;&lt;DisplayText&gt;(Mitchell, Davenport, Hefner, &amp;amp; Shei, 1985)&lt;/DisplayText&gt;&lt;record&gt;&lt;rec-number&gt;36&lt;/rec-number&gt;&lt;foreign-keys&gt;&lt;key app="EN" db-id="esstvexdixvrplexv91x9frjevvps2pxzeer" timestamp="1522769941"&gt;36&lt;/key&gt;&lt;/foreign-keys&gt;&lt;ref-type name="Journal Article"&gt;17&lt;/ref-type&gt;&lt;contributors&gt;&lt;authors&gt;&lt;author&gt;Mitchell, J A&lt;/author&gt;&lt;author&gt;Davenport, S L&lt;/author&gt;&lt;author&gt;Hefner, M A&lt;/author&gt;&lt;author&gt;Shei, M M&lt;/author&gt;&lt;/authors&gt;&lt;/contributors&gt;&lt;titles&gt;&lt;title&gt;Use of an expert model to test diagnostic criteria in CHARGE syndrome.&lt;/title&gt;&lt;secondary-title&gt;Journal of medical systems&lt;/secondary-title&gt;&lt;/titles&gt;&lt;periodical&gt;&lt;full-title&gt;Journal of Medical Systems&lt;/full-title&gt;&lt;abbr-1&gt;J. Med. Syst.&lt;/abbr-1&gt;&lt;abbr-2&gt;J Med Syst&lt;/abbr-2&gt;&lt;/periodical&gt;&lt;pages&gt;425-36&lt;/pages&gt;&lt;volume&gt;9&lt;/volume&gt;&lt;dates&gt;&lt;year&gt;1985&lt;/year&gt;&lt;/dates&gt;&lt;accession-num&gt;3937879&lt;/accession-num&gt;&lt;urls&gt;&lt;/urls&gt;&lt;electronic-resource-num&gt;10.1007/bf00992578 &lt;/electronic-resource-num&gt;&lt;/record&gt;&lt;/Cite&gt;&lt;/EndNote&gt;</w:instrText>
      </w:r>
      <w:r w:rsidR="00D11897">
        <w:fldChar w:fldCharType="separate"/>
      </w:r>
      <w:r w:rsidR="00D11897">
        <w:rPr>
          <w:noProof/>
        </w:rPr>
        <w:t xml:space="preserve">(Mitchell, Davenport, </w:t>
      </w:r>
      <w:r w:rsidR="00D11897">
        <w:rPr>
          <w:noProof/>
        </w:rPr>
        <w:lastRenderedPageBreak/>
        <w:t>Hefner, &amp; Shei, 1985)</w:t>
      </w:r>
      <w:r w:rsidR="00D11897">
        <w:fldChar w:fldCharType="end"/>
      </w:r>
      <w:r w:rsidR="006D075E" w:rsidRPr="0085758D">
        <w:t>, or</w:t>
      </w:r>
      <w:r w:rsidR="004A1E72" w:rsidRPr="0085758D">
        <w:t xml:space="preserve"> </w:t>
      </w:r>
      <w:r w:rsidR="006D075E" w:rsidRPr="0085758D">
        <w:t>analysing</w:t>
      </w:r>
      <w:r w:rsidR="004A1E72" w:rsidRPr="0085758D">
        <w:t xml:space="preserve"> a large pool of </w:t>
      </w:r>
      <w:r w:rsidR="008F1758">
        <w:t>patients</w:t>
      </w:r>
      <w:r w:rsidR="004A1E72" w:rsidRPr="0085758D">
        <w:t xml:space="preserve"> from congenital malformations registries</w:t>
      </w:r>
      <w:r w:rsidR="00D11897">
        <w:t xml:space="preserve"> </w:t>
      </w:r>
      <w:r w:rsidR="00D11897">
        <w:fldChar w:fldCharType="begin"/>
      </w:r>
      <w:r w:rsidR="00182FFA">
        <w:instrText xml:space="preserve"> ADDIN EN.CITE &lt;EndNote&gt;&lt;Cite&gt;&lt;Author&gt;Harris&lt;/Author&gt;&lt;Year&gt;1997&lt;/Year&gt;&lt;RecNum&gt;40&lt;/RecNum&gt;&lt;DisplayText&gt;(Harris, Robert, &amp;amp; Källén, 1997)&lt;/DisplayText&gt;&lt;record&gt;&lt;rec-number&gt;40&lt;/rec-number&gt;&lt;foreign-keys&gt;&lt;key app="EN" db-id="esstvexdixvrplexv91x9frjevvps2pxzeer" timestamp="1522769941"&gt;40&lt;/key&gt;&lt;/foreign-keys&gt;&lt;ref-type name="Journal Article"&gt;17&lt;/ref-type&gt;&lt;contributors&gt;&lt;authors&gt;&lt;author&gt;Harris, J&lt;/author&gt;&lt;author&gt;Robert, E&lt;/author&gt;&lt;author&gt;Källén, B&lt;/author&gt;&lt;/authors&gt;&lt;/contributors&gt;&lt;titles&gt;&lt;title&gt;Epidemiology of choanal atresia with special reference to the CHARGE association.&lt;/title&gt;&lt;secondary-title&gt;Pediatrics&lt;/secondary-title&gt;&lt;/titles&gt;&lt;periodical&gt;&lt;full-title&gt;Pediatrics&lt;/full-title&gt;&lt;abbr-1&gt;Pediatrics&lt;/abbr-1&gt;&lt;abbr-2&gt;Pediatrics&lt;/abbr-2&gt;&lt;/periodical&gt;&lt;pages&gt;363-7&lt;/pages&gt;&lt;volume&gt;99&lt;/volume&gt;&lt;dates&gt;&lt;year&gt;1997&lt;/year&gt;&lt;/dates&gt;&lt;accession-num&gt;9041289&lt;/accession-num&gt;&lt;urls&gt;&lt;/urls&gt;&lt;electronic-resource-num&gt;10.1542/peds.99.3.363&lt;/electronic-resource-num&gt;&lt;/record&gt;&lt;/Cite&gt;&lt;/EndNote&gt;</w:instrText>
      </w:r>
      <w:r w:rsidR="00D11897">
        <w:fldChar w:fldCharType="separate"/>
      </w:r>
      <w:r w:rsidR="00D11897">
        <w:rPr>
          <w:noProof/>
        </w:rPr>
        <w:t>(Harris, Robert, &amp; Källén, 1997)</w:t>
      </w:r>
      <w:r w:rsidR="00D11897">
        <w:fldChar w:fldCharType="end"/>
      </w:r>
      <w:r w:rsidR="004A1E72" w:rsidRPr="0085758D">
        <w:t xml:space="preserve">. </w:t>
      </w:r>
      <w:r w:rsidR="00982CA0" w:rsidRPr="0085758D">
        <w:t>Thus later attempts at refinement into more clinically relevant and useful criteria had a bas</w:t>
      </w:r>
      <w:r w:rsidR="006D075E" w:rsidRPr="0085758D">
        <w:t>is in larger empirical studies</w:t>
      </w:r>
      <w:r w:rsidR="00D11897">
        <w:t xml:space="preserve"> </w:t>
      </w:r>
      <w:r w:rsidR="00065247" w:rsidRPr="00065247">
        <w:fldChar w:fldCharType="begin"/>
      </w:r>
      <w:r w:rsidR="00065247" w:rsidRPr="00065247">
        <w:instrText xml:space="preserve"> ADDIN EN.CITE &lt;EndNote&gt;&lt;Cite&gt;&lt;Author&gt;Blake&lt;/Author&gt;&lt;Year&gt;2008&lt;/Year&gt;&lt;RecNum&gt;38&lt;/RecNum&gt;&lt;DisplayText&gt;(Blake, Hartshorne, Lawand, Dailor, &amp;amp; Thelin, 2008; Verloes, 2005)&lt;/DisplayText&gt;&lt;record&gt;&lt;rec-number&gt;38&lt;/rec-number&gt;&lt;foreign-keys&gt;&lt;key app="EN" db-id="esstvexdixvrplexv91x9frjevvps2pxzeer" timestamp="1522769941"&gt;38&lt;/key&gt;&lt;/foreign-keys&gt;&lt;ref-type name="Journal Article"&gt;17&lt;/ref-type&gt;&lt;contributors&gt;&lt;authors&gt;&lt;author&gt;Blake, Kim D.&lt;/author&gt;&lt;author&gt;Hartshorne, Timothy S.&lt;/author&gt;&lt;author&gt;Lawand, Christopher&lt;/author&gt;&lt;author&gt;Dailor, A. Nichole&lt;/author&gt;&lt;author&gt;Thelin, James W.&lt;/author&gt;&lt;/authors&gt;&lt;/contributors&gt;&lt;titles&gt;&lt;title&gt;Cranial nerve manifestations in CHARGE syndrome&lt;/title&gt;&lt;secondary-title&gt;American Journal of Medical Genetics Part A&lt;/secondary-title&gt;&lt;/titles&gt;&lt;pages&gt;585-592&lt;/pages&gt;&lt;volume&gt;146A&lt;/volume&gt;&lt;dates&gt;&lt;year&gt;2008&lt;/year&gt;&lt;/dates&gt;&lt;accession-num&gt;18241060&lt;/accession-num&gt;&lt;urls&gt;&lt;/urls&gt;&lt;electronic-resource-num&gt;10.1002/ajmg.a.32179&lt;/electronic-resource-num&gt;&lt;/record&gt;&lt;/Cite&gt;&lt;Cite&gt;&lt;Author&gt;Verloes&lt;/Author&gt;&lt;Year&gt;2005&lt;/Year&gt;&lt;RecNum&gt;39&lt;/RecNum&gt;&lt;record&gt;&lt;rec-number&gt;39&lt;/rec-number&gt;&lt;foreign-keys&gt;&lt;key app="EN" db-id="esstvexdixvrplexv91x9frjevvps2pxzeer" timestamp="1522769941"&gt;39&lt;/key&gt;&lt;/foreign-keys&gt;&lt;ref-type name="Journal Article"&gt;17&lt;/ref-type&gt;&lt;contributors&gt;&lt;authors&gt;&lt;author&gt;Verloes, Alain&lt;/author&gt;&lt;/authors&gt;&lt;/contributors&gt;&lt;titles&gt;&lt;title&gt;Updated diagnostic criteria for CHARGE syndrome: A proposal&lt;/title&gt;&lt;secondary-title&gt;American Journal of Medical Genetics Part A&lt;/secondary-title&gt;&lt;/titles&gt;&lt;pages&gt;306-308&lt;/pages&gt;&lt;volume&gt;133A&lt;/volume&gt;&lt;dates&gt;&lt;year&gt;2005&lt;/year&gt;&lt;/dates&gt;&lt;accession-num&gt;15666308&lt;/accession-num&gt;&lt;urls&gt;&lt;/urls&gt;&lt;electronic-resource-num&gt;10.1002/ajmg.a.30559&lt;/electronic-resource-num&gt;&lt;/record&gt;&lt;/Cite&gt;&lt;/EndNote&gt;</w:instrText>
      </w:r>
      <w:r w:rsidR="00065247" w:rsidRPr="00065247">
        <w:fldChar w:fldCharType="separate"/>
      </w:r>
      <w:r w:rsidR="00065247" w:rsidRPr="00065247">
        <w:rPr>
          <w:noProof/>
        </w:rPr>
        <w:t>(Blake, Hartshorne, Lawand, Dailor, &amp; Thelin, 2008; Verloes, 2005)</w:t>
      </w:r>
      <w:r w:rsidR="00065247" w:rsidRPr="00065247">
        <w:fldChar w:fldCharType="end"/>
      </w:r>
      <w:r w:rsidR="006D075E" w:rsidRPr="0085758D">
        <w:t xml:space="preserve">. </w:t>
      </w:r>
      <w:r w:rsidR="00361D19" w:rsidRPr="0085758D">
        <w:t xml:space="preserve">Accurate diagnosis of CHARGE syndrome led to productive genetic discovery </w:t>
      </w:r>
      <w:r w:rsidR="00361D19" w:rsidRPr="002A412F">
        <w:t xml:space="preserve">and testing; </w:t>
      </w:r>
      <w:r w:rsidR="006D075E" w:rsidRPr="002A412F">
        <w:t>a specific genetic locus can now be identified in most cases of CHARGE syndrome</w:t>
      </w:r>
      <w:r w:rsidR="00065247" w:rsidRPr="002A412F">
        <w:t xml:space="preserve"> </w:t>
      </w:r>
      <w:r w:rsidR="00065247" w:rsidRPr="002A412F">
        <w:fldChar w:fldCharType="begin">
          <w:fldData xml:space="preserve">PEVuZE5vdGU+PENpdGU+PEF1dGhvcj5IYWxlPC9BdXRob3I+PFllYXI+MjAxNjwvWWVhcj48UmVj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</w:fldData>
        </w:fldChar>
      </w:r>
      <w:r w:rsidR="00065247" w:rsidRPr="00455DE2">
        <w:instrText xml:space="preserve"> ADDIN EN.CITE </w:instrText>
      </w:r>
      <w:r w:rsidR="00065247" w:rsidRPr="00455DE2">
        <w:fldChar w:fldCharType="begin">
          <w:fldData xml:space="preserve">PEVuZE5vdGU+PENpdGU+PEF1dGhvcj5IYWxlPC9BdXRob3I+PFllYXI+MjAxNjwvWWVhcj48UmVj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</w:fldData>
        </w:fldChar>
      </w:r>
      <w:r w:rsidR="00065247" w:rsidRPr="00455DE2">
        <w:instrText xml:space="preserve"> ADDIN EN.CITE.DATA </w:instrText>
      </w:r>
      <w:r w:rsidR="00065247" w:rsidRPr="00455DE2">
        <w:fldChar w:fldCharType="end"/>
      </w:r>
      <w:r w:rsidR="00065247" w:rsidRPr="002A412F">
        <w:fldChar w:fldCharType="separate"/>
      </w:r>
      <w:r w:rsidR="00065247" w:rsidRPr="002A412F">
        <w:rPr>
          <w:noProof/>
        </w:rPr>
        <w:t>(Hale, Niederriter, Green, &amp; Martin, 2016; Lalani et al., 2006)</w:t>
      </w:r>
      <w:r w:rsidR="00065247" w:rsidRPr="002A412F">
        <w:fldChar w:fldCharType="end"/>
      </w:r>
      <w:r w:rsidR="00CD1C03" w:rsidRPr="002A412F">
        <w:t>.</w:t>
      </w:r>
      <w:r w:rsidR="00CD1C03" w:rsidRPr="002A412F">
        <w:fldChar w:fldCharType="begin" w:fldLock="1"/>
      </w:r>
      <w:r w:rsidR="00061CC3" w:rsidRPr="002A412F">
        <w:instrText>ADDIN CSL_CITATION { "citationItems" : [ { "id" : "ITEM-1", "itemData" : { "DOI" : "10.1002/ajmg.a.37435", "ISSN" : "1552-4833", "PMID" : "26590800", "abstract" : "CHARGE syndrome (Coloboma of the eye, Heart defects, Atresia of the choanae, Retardation of growth and/or development, Genital and/or urinary anomalies, and Ear malformations, including deafness and vestibular disorders) is a genetic condition characterized by a specific and recognizable pattern of features. Heterozygous pathogenic variants in the chromodomain helicase DNA-binding protein 7 (CHD7) are the major cause of CHARGE syndrome, and have been identified in 70-90% of individuals fulfilling clinical diagnostic criteria. Since 2004, when CHD7 was discovered as the causative gene for CHARGE syndrome, the phenotypic spectrum associated with pathogenic CHD7 variants has expanded. Predicted pathogenic CHD7 variants have been identified in individuals with isolated features of CHARGE including autism and hypogonadotropic hypogonadism. Here, we present genotype and phenotype data from a cohort of 28 patients who were considered for a diagnosis of CHARGE syndrome, including one patient with atypical presentations and a pathogenic CHD7 variant. We also summarize published literature on pathogenic CHD7 variant positive individuals who have atypical clinical presentations. Lastly, we propose a revision to current clinical diagnostic criteria, including broadening of the major features associated with CHARGE syndrome and addition of pathogenic CHD7 variant status as a major criterion.", "author" : [ { "dropping-particle" : "", "family" : "Hale", "given" : "Caitlin L", "non-dropping-particle" : "", "parse-names" : false, "suffix" : "" }, { "dropping-particle" : "", "family" : "Niederriter", "given" : "Adrienne N", "non-dropping-particle" : "", "parse-names" : false, "suffix" : "" }, { "dropping-particle" : "", "family" : "Green", "given" : "Glenn E", "non-dropping-particle" : "", "parse-names" : false, "suffix" : "" }, { "dropping-particle" : "", "family" : "Martin", "given" : "Donna M", "non-dropping-particle" : "", "parse-names" : false, "suffix" : "" } ], "container-title" : "American journal of medical genetics. Part A", "id" : "ITEM-1", "issue" : "2", "issued" : { "date-parts" : [ [ "2016", "2" ] ] }, "page" : "344-54", "publisher" : "NIH Public Access", "title" : "Atypical phenotypes associated with pathogenic CHD7 variants and a proposal for broadening CHARGE syndrome clinical diagnostic criteria.", "type" : "article-journal", "volume" : "170A" }, "uris" : [ "http://www.mendeley.com/documents/?uuid=709c97be-193b-366a-beb8-4f5dbb81cdf6" ] }, { "id" : "ITEM-2", "itemData" : { "DOI" : "10.1086/500273", "ISSN" : "00029297", "PMID" : "16400610", "abstract" : "CHARGE syndrome is a well-established multiple-malformation syndrome with distinctive consensus diagnostic criteria. Characteristic associated anomalies include ocular coloboma, choanal atresia, cranial nerve defects, distinctive external and inner ear abnormalities, hearing loss, cardiovascular malformations, urogenital anomalies, and growth retardation. Recently, mutations of the chromodomain helicase DNA-binding protein gene CHD7 were reported to be a major cause of CHARGE syndrome. We sequenced the CHD7 gene in 110 individuals who had received the clinical diagnosis of CHARGE syndrome, and we detected mutations in 64 (58%). Mutations were distributed throughout the coding exons and conserved splice sites of CHD7. Of the 64 mutations, 47 (73%) predicted premature truncation of the protein. These included nonsense and frameshift mutations, which most likely lead to haploinsufficiency. Phenotypically, the mutation-positive group was more likely to exhibit cardiovascular malformations (54 of 59 in the mutation-positive group vs. 30 of 42 in the mutation-negative group; P=.014), coloboma of the eye (55 of 62 in the mutation-positive group vs. 30 of 43 in the mutation-negative group; P=.022), and facial asymmetry, often caused by seventh cranial nerve abnormalities (36 of 56 in the mutation-positive group vs. 13 of 39 in the mutation-negative group; P=.004). Mouse embryo whole-mount and section in situ hybridization showed the expression of Chd7 in the outflow tract of the heart, optic vesicle, facio-acoustic preganglion complex, brain, olfactory pit, and mandibular component of the first branchial arch. Microarray gene-expression analysis showed a signature pattern of gene-expression differences that distinguished the individuals with CHARGE syndrome with CHD7 mutation from the controls. We conclude that cardiovascular malformations, coloboma, and facial asymmetry are common findings in CHARGE syndrome caused by CHD7 mutation.", "author" : [ { "dropping-particle" : "", "family" : "Lalani", "given" : "Seema R.", "non-dropping-particle" : "", "parse-names" : false, "suffix" : "" }, { "dropping-particle" : "", "family" : "Safiullah", "given" : "Arsalan M.", "non-dropping-particle" : "", "parse-names" : false, "suffix" : "" }, { "dropping-particle" : "", "family" : "Fernbach", "given" : "Susan D.", "non-dropping-particle" : "", "parse-names" : false, "suffix" : "" }, { "dropping-particle" : "", "family" : "Harutyunyan", "given" : "Karine G.", "non-dropping-particle" : "", "parse-names" : false, "suffix" : "" }, { "dropping-particle" : "", "family" : "Thaller", "given" : "Christina", "non-dropping-particle" : "", "parse-names" : false, "suffix" : "" }, { "dropping-particle" : "", "family" : "Peterson", "given" : "Leif E.", "non-dropping-particle" : "", "parse-names" : false, "suffix" : "" }, { "dropping-particle" : "", "family" : "McPherson", "given" : "John D.", "non-dropping-particle" : "", "parse-names" : false, "suffix" : "" }, { "dropping-particle" : "", "family" : "Gibbs", "given" : "Richard A.", "non-dropping-particle" : "", "parse-names" : false, "suffix" : "" }, { "dropping-particle" : "", "family" : "White", "given" : "Lisa D.", "non-dropping-particle" : "", "parse-names" : false, "suffix" : "" }, { "dropping-particle" : "", "family" : "Hefner", "given" : "Margaret", "non-dropping-particle" : "", "parse-names" : false, "suffix" : "" }, { "dropping-particle" : "", "family" : "Davenport", "given" : "Sandra L.H.", "non-dropping-particle" : "", "parse-names" : false, "suffix" : "" }, { "dropping-particle" : "", "family" : "Graham", "given" : "John M.", "non-dropping-particle" : "", "parse-names" : false, "suffix" : "" }, { "dropping-particle" : "", "family" : "Bacino", "given" : "Carlos A.", "non-dropping-particle" : "", "parse-names" : false, "suffix" : "" }, { "dropping-particle" : "", "family" : "Glass", "given" : "Nancy L.", "non-dropping-particle" : "", "parse-names" : false, "suffix" : "" }, { "dropping-particle" : "", "family" : "Towbin", "given" : "Jeffrey A.", "non-dropping-particle" : "", "parse-names" : false, "suffix" : "" }, { "dropping-particle" : "", "family" : "Craigen", "given" : "William J.", "non-dropping-particle" : "", "parse-names" : false, "suffix" : "" }, { "dropping-particle" : "", "family" : "Neish", "given" : "Steven R.", "non-dropping-particle" : "", "parse-names" : false, "suffix" : "" }, { "dropping-particle" : "", "family" : "Lin", "given" : "Angela E.", "non-dropping-particle" : "", "parse-names" : false, "suffix" : "" }, { "dropping-particle" : "", "family" : "Belmont", "given" : "John W.", "non-dropping-particle" : "", "parse-names" : false, "suffix" : "" } ], "container-title" : "The American Journal of Human Genetics", "id" : "ITEM-2", "issue" : "2", "issued" : { "date-parts" : [ [ "2006", "2" ] ] }, "page" : "303-314", "title" : "Spectrum of CHD7 Mutations in 110 Individuals with CHARGE Syndrome and Genotype-Phenotype Correlation", "type" : "article-journal", "volume" : "78" }, "uris" : [ "http://www.mendeley.com/documents/?uuid=d019dace-8aa1-3bb8-93e7-ce6299ede830" ] } ], "mendeley" : { "formattedCitation" : "&lt;sup&gt;20,21&lt;/sup&gt;", "plainTextFormattedCitation" : "20,21", "previouslyFormattedCitation" : "&lt;sup&gt;20,21&lt;/sup&gt;" }, "properties" : {  }, "schema" : "https://github.com/citation-style-language/schema/raw/master/csl-citation.json" }</w:instrText>
      </w:r>
      <w:r w:rsidR="00CD1C03" w:rsidRPr="002A412F">
        <w:fldChar w:fldCharType="end"/>
      </w:r>
      <w:r w:rsidR="006742DF" w:rsidRPr="002A412F">
        <w:t xml:space="preserve"> Similar examples can be found in various other diseases</w:t>
      </w:r>
      <w:r w:rsidR="003E6356" w:rsidRPr="002A412F">
        <w:t>,</w:t>
      </w:r>
      <w:r w:rsidR="006742DF" w:rsidRPr="002A412F">
        <w:t xml:space="preserve"> for example APECED</w:t>
      </w:r>
      <w:r w:rsidR="009C0622">
        <w:t xml:space="preserve"> (autoimmune </w:t>
      </w:r>
      <w:proofErr w:type="spellStart"/>
      <w:r w:rsidR="009C0622">
        <w:t>polyendocrinopathy</w:t>
      </w:r>
      <w:proofErr w:type="spellEnd"/>
      <w:r w:rsidR="009C0622">
        <w:t>-ca</w:t>
      </w:r>
      <w:r w:rsidR="00443C7C">
        <w:t>ndidiasis-ectodermal dystrophy)</w:t>
      </w:r>
      <w:r w:rsidR="00443C7C">
        <w:rPr>
          <w:rFonts w:eastAsia="PMingLiU" w:hint="eastAsia"/>
          <w:lang w:eastAsia="zh-HK"/>
        </w:rPr>
        <w:t xml:space="preserve"> or LEOPARD </w:t>
      </w:r>
      <w:r w:rsidR="00443C7C">
        <w:rPr>
          <w:rFonts w:eastAsia="PMingLiU" w:hint="eastAsia"/>
          <w:lang w:eastAsia="zh-HK"/>
        </w:rPr>
        <w:t>(</w:t>
      </w:r>
      <w:r w:rsidR="00443C7C" w:rsidRPr="00C53074">
        <w:t xml:space="preserve">multiple </w:t>
      </w:r>
      <w:proofErr w:type="spellStart"/>
      <w:r w:rsidR="00443C7C" w:rsidRPr="00C53074">
        <w:t>lentigines</w:t>
      </w:r>
      <w:proofErr w:type="spellEnd"/>
      <w:r w:rsidR="00443C7C" w:rsidRPr="00C53074">
        <w:t xml:space="preserve">, electrocardiographic conduction abnormalities, ocular </w:t>
      </w:r>
      <w:proofErr w:type="spellStart"/>
      <w:r w:rsidR="00443C7C" w:rsidRPr="00C53074">
        <w:t>hypertelorism</w:t>
      </w:r>
      <w:proofErr w:type="spellEnd"/>
      <w:r w:rsidR="00443C7C" w:rsidRPr="00C53074">
        <w:t>, pulmonic stenosis, abnormal genitalia, retardation of growth, and sensorineural deafness</w:t>
      </w:r>
      <w:r w:rsidR="00443C7C">
        <w:rPr>
          <w:rFonts w:eastAsia="PMingLiU" w:hint="eastAsia"/>
          <w:lang w:eastAsia="zh-HK"/>
        </w:rPr>
        <w:t>)</w:t>
      </w:r>
      <w:r w:rsidR="00443C7C">
        <w:rPr>
          <w:rFonts w:eastAsia="PMingLiU" w:hint="eastAsia"/>
          <w:lang w:eastAsia="zh-HK"/>
        </w:rPr>
        <w:t xml:space="preserve">. </w:t>
      </w:r>
    </w:p>
    <w:p w:rsidR="00C53074" w:rsidRPr="00443C7C" w:rsidRDefault="00C53074" w:rsidP="00C53074">
      <w:pPr>
        <w:rPr>
          <w:rFonts w:eastAsia="PMingLiU" w:hint="eastAsia"/>
          <w:lang w:eastAsia="zh-HK"/>
        </w:rPr>
      </w:pPr>
      <w:r>
        <w:t xml:space="preserve">LEOPARD: </w:t>
      </w:r>
    </w:p>
    <w:p w:rsidR="00C53074" w:rsidRDefault="00443C7C" w:rsidP="0078724A">
      <w:pPr>
        <w:rPr>
          <w:rFonts w:eastAsia="PMingLiU" w:hint="eastAsia"/>
          <w:lang w:eastAsia="zh-HK"/>
        </w:rPr>
      </w:pPr>
      <w:proofErr w:type="spellStart"/>
      <w:r w:rsidRPr="00443C7C">
        <w:t>Gorlin</w:t>
      </w:r>
      <w:proofErr w:type="spellEnd"/>
      <w:r w:rsidRPr="00443C7C">
        <w:t xml:space="preserve">, R. J., Anderson, R. C., </w:t>
      </w:r>
      <w:proofErr w:type="spellStart"/>
      <w:r w:rsidRPr="00443C7C">
        <w:t>Blaw</w:t>
      </w:r>
      <w:proofErr w:type="spellEnd"/>
      <w:r w:rsidRPr="00443C7C">
        <w:t xml:space="preserve">, M. E. Multiple </w:t>
      </w:r>
      <w:proofErr w:type="spellStart"/>
      <w:r w:rsidRPr="00443C7C">
        <w:t>lentigines</w:t>
      </w:r>
      <w:proofErr w:type="spellEnd"/>
      <w:r w:rsidRPr="00443C7C">
        <w:t xml:space="preserve"> syndrome: complex comprising multiple </w:t>
      </w:r>
      <w:proofErr w:type="spellStart"/>
      <w:r w:rsidRPr="00443C7C">
        <w:t>lentigines</w:t>
      </w:r>
      <w:proofErr w:type="spellEnd"/>
      <w:r w:rsidRPr="00443C7C">
        <w:t xml:space="preserve">, electrocardiographic conduction abnormalities, ocular </w:t>
      </w:r>
      <w:proofErr w:type="spellStart"/>
      <w:r w:rsidRPr="00443C7C">
        <w:t>hypertelorism</w:t>
      </w:r>
      <w:proofErr w:type="spellEnd"/>
      <w:r w:rsidRPr="00443C7C">
        <w:t>, pulmonary stenosis, abnormalities of genitalia, retardation of growth, sensorineural deafness, and autosomal dominant hereditary pattern. Am. J. Dis. Child. 117: 652-662, 1969. [PubMed: 5771505]</w:t>
      </w:r>
    </w:p>
    <w:p w:rsidR="00443C7C" w:rsidRDefault="00443C7C" w:rsidP="0078724A">
      <w:pPr>
        <w:rPr>
          <w:rFonts w:ascii="Lucida Sans" w:eastAsia="PMingLiU" w:hAnsi="Lucida Sans" w:hint="eastAsia"/>
          <w:color w:val="333333"/>
          <w:sz w:val="21"/>
          <w:szCs w:val="21"/>
          <w:shd w:val="clear" w:color="auto" w:fill="FFFFFF"/>
          <w:lang w:eastAsia="zh-HK"/>
        </w:rPr>
      </w:pPr>
      <w:proofErr w:type="spellStart"/>
      <w:r>
        <w:rPr>
          <w:rFonts w:ascii="Lucida Sans" w:hAnsi="Lucida Sans"/>
          <w:color w:val="333333"/>
          <w:sz w:val="21"/>
          <w:szCs w:val="21"/>
          <w:shd w:val="clear" w:color="auto" w:fill="FFFFFF"/>
        </w:rPr>
        <w:t>Voron</w:t>
      </w:r>
      <w:proofErr w:type="spellEnd"/>
      <w:r>
        <w:rPr>
          <w:rFonts w:ascii="Lucida Sans" w:hAnsi="Lucida Sans"/>
          <w:color w:val="333333"/>
          <w:sz w:val="21"/>
          <w:szCs w:val="21"/>
          <w:shd w:val="clear" w:color="auto" w:fill="FFFFFF"/>
        </w:rPr>
        <w:t xml:space="preserve">, D. A., Hatfield, H. H., </w:t>
      </w:r>
      <w:proofErr w:type="spellStart"/>
      <w:r>
        <w:rPr>
          <w:rFonts w:ascii="Lucida Sans" w:hAnsi="Lucida Sans"/>
          <w:color w:val="333333"/>
          <w:sz w:val="21"/>
          <w:szCs w:val="21"/>
          <w:shd w:val="clear" w:color="auto" w:fill="FFFFFF"/>
        </w:rPr>
        <w:t>Kalkhoff</w:t>
      </w:r>
      <w:proofErr w:type="spellEnd"/>
      <w:r>
        <w:rPr>
          <w:rFonts w:ascii="Lucida Sans" w:hAnsi="Lucida Sans"/>
          <w:color w:val="333333"/>
          <w:sz w:val="21"/>
          <w:szCs w:val="21"/>
          <w:shd w:val="clear" w:color="auto" w:fill="FFFFFF"/>
        </w:rPr>
        <w:t xml:space="preserve">, R. K. Multiple </w:t>
      </w:r>
      <w:proofErr w:type="spellStart"/>
      <w:r>
        <w:rPr>
          <w:rFonts w:ascii="Lucida Sans" w:hAnsi="Lucida Sans"/>
          <w:color w:val="333333"/>
          <w:sz w:val="21"/>
          <w:szCs w:val="21"/>
          <w:shd w:val="clear" w:color="auto" w:fill="FFFFFF"/>
        </w:rPr>
        <w:t>lentigines</w:t>
      </w:r>
      <w:proofErr w:type="spellEnd"/>
      <w:r>
        <w:rPr>
          <w:rFonts w:ascii="Lucida Sans" w:hAnsi="Lucida Sans"/>
          <w:color w:val="333333"/>
          <w:sz w:val="21"/>
          <w:szCs w:val="21"/>
          <w:shd w:val="clear" w:color="auto" w:fill="FFFFFF"/>
        </w:rPr>
        <w:t xml:space="preserve"> syndrome: case report and review of the literature. Am. J. Med. 60: 447-456, 1976.</w:t>
      </w:r>
    </w:p>
    <w:p w:rsidR="00443C7C" w:rsidRDefault="00443C7C" w:rsidP="0078724A">
      <w:pPr>
        <w:rPr>
          <w:rFonts w:eastAsia="PMingLiU" w:hint="eastAsia"/>
          <w:lang w:eastAsia="zh-HK"/>
        </w:rPr>
      </w:pPr>
      <w:proofErr w:type="spellStart"/>
      <w:proofErr w:type="gramStart"/>
      <w:r w:rsidRPr="00443C7C">
        <w:rPr>
          <w:rFonts w:eastAsia="PMingLiU"/>
          <w:lang w:eastAsia="zh-HK"/>
        </w:rPr>
        <w:t>Coppin</w:t>
      </w:r>
      <w:proofErr w:type="spellEnd"/>
      <w:r w:rsidRPr="00443C7C">
        <w:rPr>
          <w:rFonts w:eastAsia="PMingLiU"/>
          <w:lang w:eastAsia="zh-HK"/>
        </w:rPr>
        <w:t xml:space="preserve">, B. D., Temple, I. K. Multiple </w:t>
      </w:r>
      <w:proofErr w:type="spellStart"/>
      <w:r w:rsidRPr="00443C7C">
        <w:rPr>
          <w:rFonts w:eastAsia="PMingLiU"/>
          <w:lang w:eastAsia="zh-HK"/>
        </w:rPr>
        <w:t>lentigines</w:t>
      </w:r>
      <w:proofErr w:type="spellEnd"/>
      <w:r w:rsidRPr="00443C7C">
        <w:rPr>
          <w:rFonts w:eastAsia="PMingLiU"/>
          <w:lang w:eastAsia="zh-HK"/>
        </w:rPr>
        <w:t xml:space="preserve"> syndrome (LEOPARD syndrome or progressive </w:t>
      </w:r>
      <w:proofErr w:type="spellStart"/>
      <w:r w:rsidRPr="00443C7C">
        <w:rPr>
          <w:rFonts w:eastAsia="PMingLiU"/>
          <w:lang w:eastAsia="zh-HK"/>
        </w:rPr>
        <w:t>cardiomyopathic</w:t>
      </w:r>
      <w:proofErr w:type="spellEnd"/>
      <w:r w:rsidRPr="00443C7C">
        <w:rPr>
          <w:rFonts w:eastAsia="PMingLiU"/>
          <w:lang w:eastAsia="zh-HK"/>
        </w:rPr>
        <w:t xml:space="preserve"> </w:t>
      </w:r>
      <w:proofErr w:type="spellStart"/>
      <w:r w:rsidRPr="00443C7C">
        <w:rPr>
          <w:rFonts w:eastAsia="PMingLiU"/>
          <w:lang w:eastAsia="zh-HK"/>
        </w:rPr>
        <w:t>lentiginosis</w:t>
      </w:r>
      <w:proofErr w:type="spellEnd"/>
      <w:r w:rsidRPr="00443C7C">
        <w:rPr>
          <w:rFonts w:eastAsia="PMingLiU"/>
          <w:lang w:eastAsia="zh-HK"/>
        </w:rPr>
        <w:t>).</w:t>
      </w:r>
      <w:proofErr w:type="gramEnd"/>
      <w:r w:rsidRPr="00443C7C">
        <w:rPr>
          <w:rFonts w:eastAsia="PMingLiU"/>
          <w:lang w:eastAsia="zh-HK"/>
        </w:rPr>
        <w:t xml:space="preserve"> J. Med. Genet. 34: 582-586, 1997. [PubMed: 9222968, related citations] [Full Text]</w:t>
      </w:r>
    </w:p>
    <w:p w:rsidR="00443C7C" w:rsidRDefault="00443C7C" w:rsidP="0078724A">
      <w:pPr>
        <w:rPr>
          <w:rFonts w:eastAsia="PMingLiU" w:hint="eastAsia"/>
          <w:lang w:eastAsia="zh-HK"/>
        </w:rPr>
      </w:pPr>
      <w:proofErr w:type="spellStart"/>
      <w:r w:rsidRPr="00443C7C">
        <w:rPr>
          <w:rFonts w:eastAsia="PMingLiU"/>
          <w:lang w:eastAsia="zh-HK"/>
        </w:rPr>
        <w:t>Digilio</w:t>
      </w:r>
      <w:proofErr w:type="spellEnd"/>
      <w:r w:rsidRPr="00443C7C">
        <w:rPr>
          <w:rFonts w:eastAsia="PMingLiU"/>
          <w:lang w:eastAsia="zh-HK"/>
        </w:rPr>
        <w:t xml:space="preserve">, M. C., Sarkozy, A., de </w:t>
      </w:r>
      <w:proofErr w:type="spellStart"/>
      <w:r w:rsidRPr="00443C7C">
        <w:rPr>
          <w:rFonts w:eastAsia="PMingLiU"/>
          <w:lang w:eastAsia="zh-HK"/>
        </w:rPr>
        <w:t>Zorzi</w:t>
      </w:r>
      <w:proofErr w:type="spellEnd"/>
      <w:r w:rsidRPr="00443C7C">
        <w:rPr>
          <w:rFonts w:eastAsia="PMingLiU"/>
          <w:lang w:eastAsia="zh-HK"/>
        </w:rPr>
        <w:t xml:space="preserve">, A., </w:t>
      </w:r>
      <w:proofErr w:type="spellStart"/>
      <w:r w:rsidRPr="00443C7C">
        <w:rPr>
          <w:rFonts w:eastAsia="PMingLiU"/>
          <w:lang w:eastAsia="zh-HK"/>
        </w:rPr>
        <w:t>Pacileo</w:t>
      </w:r>
      <w:proofErr w:type="spellEnd"/>
      <w:r w:rsidRPr="00443C7C">
        <w:rPr>
          <w:rFonts w:eastAsia="PMingLiU"/>
          <w:lang w:eastAsia="zh-HK"/>
        </w:rPr>
        <w:t xml:space="preserve">, G., </w:t>
      </w:r>
      <w:proofErr w:type="spellStart"/>
      <w:r w:rsidRPr="00443C7C">
        <w:rPr>
          <w:rFonts w:eastAsia="PMingLiU"/>
          <w:lang w:eastAsia="zh-HK"/>
        </w:rPr>
        <w:t>Limongelli</w:t>
      </w:r>
      <w:proofErr w:type="spellEnd"/>
      <w:r w:rsidRPr="00443C7C">
        <w:rPr>
          <w:rFonts w:eastAsia="PMingLiU"/>
          <w:lang w:eastAsia="zh-HK"/>
        </w:rPr>
        <w:t xml:space="preserve">, G., </w:t>
      </w:r>
      <w:proofErr w:type="spellStart"/>
      <w:r w:rsidRPr="00443C7C">
        <w:rPr>
          <w:rFonts w:eastAsia="PMingLiU"/>
          <w:lang w:eastAsia="zh-HK"/>
        </w:rPr>
        <w:t>Mingarelli</w:t>
      </w:r>
      <w:proofErr w:type="spellEnd"/>
      <w:r w:rsidRPr="00443C7C">
        <w:rPr>
          <w:rFonts w:eastAsia="PMingLiU"/>
          <w:lang w:eastAsia="zh-HK"/>
        </w:rPr>
        <w:t xml:space="preserve">, R., </w:t>
      </w:r>
      <w:proofErr w:type="spellStart"/>
      <w:r w:rsidRPr="00443C7C">
        <w:rPr>
          <w:rFonts w:eastAsia="PMingLiU"/>
          <w:lang w:eastAsia="zh-HK"/>
        </w:rPr>
        <w:t>Calabro</w:t>
      </w:r>
      <w:proofErr w:type="spellEnd"/>
      <w:r w:rsidRPr="00443C7C">
        <w:rPr>
          <w:rFonts w:eastAsia="PMingLiU"/>
          <w:lang w:eastAsia="zh-HK"/>
        </w:rPr>
        <w:t xml:space="preserve">, R., Marino, B., </w:t>
      </w:r>
      <w:proofErr w:type="spellStart"/>
      <w:r w:rsidRPr="00443C7C">
        <w:rPr>
          <w:rFonts w:eastAsia="PMingLiU"/>
          <w:lang w:eastAsia="zh-HK"/>
        </w:rPr>
        <w:t>Dallapiccola</w:t>
      </w:r>
      <w:proofErr w:type="spellEnd"/>
      <w:r w:rsidRPr="00443C7C">
        <w:rPr>
          <w:rFonts w:eastAsia="PMingLiU"/>
          <w:lang w:eastAsia="zh-HK"/>
        </w:rPr>
        <w:t>, B. LEOPARD syndrome: clinical diagnosis in the first year of life. Am. J. Med. Genet. 140A: 740-746, 2006. [PubMed: 16523510, related citations] [Full Text]</w:t>
      </w:r>
    </w:p>
    <w:p w:rsidR="00F81F93" w:rsidRPr="00F81F93" w:rsidRDefault="00F81F93" w:rsidP="00F81F93">
      <w:pPr>
        <w:rPr>
          <w:rFonts w:eastAsia="PMingLiU"/>
          <w:lang w:eastAsia="zh-HK"/>
        </w:rPr>
      </w:pPr>
      <w:r w:rsidRPr="00F81F93">
        <w:rPr>
          <w:rFonts w:eastAsia="PMingLiU"/>
          <w:lang w:eastAsia="zh-HK"/>
        </w:rPr>
        <w:t>LEOPARD Syndrome: Clinical Aspects and Molecular Pathogenesis</w:t>
      </w:r>
    </w:p>
    <w:p w:rsidR="00F81F93" w:rsidRPr="00F81F93" w:rsidRDefault="00F81F93" w:rsidP="00F81F93">
      <w:pPr>
        <w:rPr>
          <w:rFonts w:eastAsia="PMingLiU"/>
          <w:lang w:eastAsia="zh-HK"/>
        </w:rPr>
      </w:pPr>
      <w:r w:rsidRPr="00F81F93">
        <w:rPr>
          <w:rFonts w:eastAsia="PMingLiU"/>
          <w:lang w:eastAsia="zh-HK"/>
        </w:rPr>
        <w:t xml:space="preserve">Sarkozy </w:t>
      </w:r>
      <w:proofErr w:type="spellStart"/>
      <w:r w:rsidRPr="00F81F93">
        <w:rPr>
          <w:rFonts w:eastAsia="PMingLiU"/>
          <w:lang w:eastAsia="zh-HK"/>
        </w:rPr>
        <w:t>A.a</w:t>
      </w:r>
      <w:proofErr w:type="spellEnd"/>
      <w:r w:rsidRPr="00F81F93">
        <w:rPr>
          <w:rFonts w:eastAsia="PMingLiU"/>
          <w:lang w:eastAsia="zh-HK"/>
        </w:rPr>
        <w:t xml:space="preserve"> · </w:t>
      </w:r>
      <w:proofErr w:type="spellStart"/>
      <w:r w:rsidRPr="00F81F93">
        <w:rPr>
          <w:rFonts w:eastAsia="PMingLiU"/>
          <w:lang w:eastAsia="zh-HK"/>
        </w:rPr>
        <w:t>Digilio</w:t>
      </w:r>
      <w:proofErr w:type="spellEnd"/>
      <w:r w:rsidRPr="00F81F93">
        <w:rPr>
          <w:rFonts w:eastAsia="PMingLiU"/>
          <w:lang w:eastAsia="zh-HK"/>
        </w:rPr>
        <w:t xml:space="preserve"> </w:t>
      </w:r>
      <w:proofErr w:type="spellStart"/>
      <w:r w:rsidRPr="00F81F93">
        <w:rPr>
          <w:rFonts w:eastAsia="PMingLiU"/>
          <w:lang w:eastAsia="zh-HK"/>
        </w:rPr>
        <w:t>M.C.b</w:t>
      </w:r>
      <w:proofErr w:type="spellEnd"/>
      <w:r w:rsidRPr="00F81F93">
        <w:rPr>
          <w:rFonts w:eastAsia="PMingLiU"/>
          <w:lang w:eastAsia="zh-HK"/>
        </w:rPr>
        <w:t xml:space="preserve"> · </w:t>
      </w:r>
      <w:proofErr w:type="spellStart"/>
      <w:r w:rsidRPr="00F81F93">
        <w:rPr>
          <w:rFonts w:eastAsia="PMingLiU"/>
          <w:lang w:eastAsia="zh-HK"/>
        </w:rPr>
        <w:t>Zampino</w:t>
      </w:r>
      <w:proofErr w:type="spellEnd"/>
      <w:r w:rsidRPr="00F81F93">
        <w:rPr>
          <w:rFonts w:eastAsia="PMingLiU"/>
          <w:lang w:eastAsia="zh-HK"/>
        </w:rPr>
        <w:t xml:space="preserve"> </w:t>
      </w:r>
      <w:proofErr w:type="spellStart"/>
      <w:r w:rsidRPr="00F81F93">
        <w:rPr>
          <w:rFonts w:eastAsia="PMingLiU"/>
          <w:lang w:eastAsia="zh-HK"/>
        </w:rPr>
        <w:t>G.c</w:t>
      </w:r>
      <w:proofErr w:type="spellEnd"/>
      <w:r w:rsidRPr="00F81F93">
        <w:rPr>
          <w:rFonts w:eastAsia="PMingLiU"/>
          <w:lang w:eastAsia="zh-HK"/>
        </w:rPr>
        <w:t xml:space="preserve"> · </w:t>
      </w:r>
      <w:proofErr w:type="spellStart"/>
      <w:r w:rsidRPr="00F81F93">
        <w:rPr>
          <w:rFonts w:eastAsia="PMingLiU"/>
          <w:lang w:eastAsia="zh-HK"/>
        </w:rPr>
        <w:t>Dallapiccola</w:t>
      </w:r>
      <w:proofErr w:type="spellEnd"/>
      <w:r w:rsidRPr="00F81F93">
        <w:rPr>
          <w:rFonts w:eastAsia="PMingLiU"/>
          <w:lang w:eastAsia="zh-HK"/>
        </w:rPr>
        <w:t xml:space="preserve"> </w:t>
      </w:r>
      <w:proofErr w:type="spellStart"/>
      <w:r w:rsidRPr="00F81F93">
        <w:rPr>
          <w:rFonts w:eastAsia="PMingLiU"/>
          <w:lang w:eastAsia="zh-HK"/>
        </w:rPr>
        <w:t>B.a</w:t>
      </w:r>
      <w:proofErr w:type="spellEnd"/>
      <w:r w:rsidRPr="00F81F93">
        <w:rPr>
          <w:rFonts w:eastAsia="PMingLiU"/>
          <w:lang w:eastAsia="zh-HK"/>
        </w:rPr>
        <w:t xml:space="preserve"> · </w:t>
      </w:r>
      <w:proofErr w:type="spellStart"/>
      <w:r w:rsidRPr="00F81F93">
        <w:rPr>
          <w:rFonts w:eastAsia="PMingLiU"/>
          <w:lang w:eastAsia="zh-HK"/>
        </w:rPr>
        <w:t>Tartaglia</w:t>
      </w:r>
      <w:proofErr w:type="spellEnd"/>
      <w:r w:rsidRPr="00F81F93">
        <w:rPr>
          <w:rFonts w:eastAsia="PMingLiU"/>
          <w:lang w:eastAsia="zh-HK"/>
        </w:rPr>
        <w:t xml:space="preserve"> </w:t>
      </w:r>
      <w:proofErr w:type="spellStart"/>
      <w:r w:rsidRPr="00F81F93">
        <w:rPr>
          <w:rFonts w:eastAsia="PMingLiU"/>
          <w:lang w:eastAsia="zh-HK"/>
        </w:rPr>
        <w:t>M.d</w:t>
      </w:r>
      <w:proofErr w:type="spellEnd"/>
      <w:r w:rsidRPr="00F81F93">
        <w:rPr>
          <w:rFonts w:eastAsia="PMingLiU"/>
          <w:lang w:eastAsia="zh-HK"/>
        </w:rPr>
        <w:t xml:space="preserve"> · Gelb </w:t>
      </w:r>
      <w:proofErr w:type="spellStart"/>
      <w:r w:rsidRPr="00F81F93">
        <w:rPr>
          <w:rFonts w:eastAsia="PMingLiU"/>
          <w:lang w:eastAsia="zh-HK"/>
        </w:rPr>
        <w:t>B.D.e</w:t>
      </w:r>
      <w:proofErr w:type="spellEnd"/>
      <w:r w:rsidRPr="00F81F93">
        <w:rPr>
          <w:rFonts w:eastAsia="PMingLiU"/>
          <w:lang w:eastAsia="zh-HK"/>
        </w:rPr>
        <w:t xml:space="preserve"> </w:t>
      </w:r>
      <w:r>
        <w:rPr>
          <w:rFonts w:eastAsia="PMingLiU"/>
          <w:lang w:eastAsia="zh-HK"/>
        </w:rPr>
        <w:t>I</w:t>
      </w:r>
      <w:r>
        <w:rPr>
          <w:rFonts w:eastAsia="PMingLiU" w:hint="eastAsia"/>
          <w:lang w:eastAsia="zh-HK"/>
        </w:rPr>
        <w:t xml:space="preserve">n: </w:t>
      </w:r>
      <w:proofErr w:type="spellStart"/>
      <w:r w:rsidRPr="00F81F93">
        <w:rPr>
          <w:rFonts w:eastAsia="PMingLiU"/>
          <w:lang w:eastAsia="zh-HK"/>
        </w:rPr>
        <w:t>Zenker</w:t>
      </w:r>
      <w:proofErr w:type="spellEnd"/>
      <w:r w:rsidRPr="00F81F93">
        <w:rPr>
          <w:rFonts w:eastAsia="PMingLiU"/>
          <w:lang w:eastAsia="zh-HK"/>
        </w:rPr>
        <w:t xml:space="preserve"> M (</w:t>
      </w:r>
      <w:proofErr w:type="spellStart"/>
      <w:proofErr w:type="gramStart"/>
      <w:r w:rsidRPr="00F81F93">
        <w:rPr>
          <w:rFonts w:eastAsia="PMingLiU"/>
          <w:lang w:eastAsia="zh-HK"/>
        </w:rPr>
        <w:t>ed</w:t>
      </w:r>
      <w:proofErr w:type="spellEnd"/>
      <w:proofErr w:type="gramEnd"/>
      <w:r w:rsidRPr="00F81F93">
        <w:rPr>
          <w:rFonts w:eastAsia="PMingLiU"/>
          <w:lang w:eastAsia="zh-HK"/>
        </w:rPr>
        <w:t>) (</w:t>
      </w:r>
      <w:proofErr w:type="spellStart"/>
      <w:r w:rsidRPr="00F81F93">
        <w:rPr>
          <w:rFonts w:eastAsia="PMingLiU"/>
          <w:lang w:eastAsia="zh-HK"/>
        </w:rPr>
        <w:t>ed</w:t>
      </w:r>
      <w:proofErr w:type="spellEnd"/>
      <w:r w:rsidRPr="00F81F93">
        <w:rPr>
          <w:rFonts w:eastAsia="PMingLiU"/>
          <w:lang w:eastAsia="zh-HK"/>
        </w:rPr>
        <w:t xml:space="preserve">): Noonan Syndrome and Related Disorders - A Matter of Deregulated </w:t>
      </w:r>
      <w:proofErr w:type="spellStart"/>
      <w:r w:rsidRPr="00F81F93">
        <w:rPr>
          <w:rFonts w:eastAsia="PMingLiU"/>
          <w:lang w:eastAsia="zh-HK"/>
        </w:rPr>
        <w:t>Ras</w:t>
      </w:r>
      <w:proofErr w:type="spellEnd"/>
      <w:r w:rsidRPr="00F81F93">
        <w:rPr>
          <w:rFonts w:eastAsia="PMingLiU"/>
          <w:lang w:eastAsia="zh-HK"/>
        </w:rPr>
        <w:t xml:space="preserve"> </w:t>
      </w:r>
      <w:proofErr w:type="spellStart"/>
      <w:r w:rsidRPr="00F81F93">
        <w:rPr>
          <w:rFonts w:eastAsia="PMingLiU"/>
          <w:lang w:eastAsia="zh-HK"/>
        </w:rPr>
        <w:t>Signaling</w:t>
      </w:r>
      <w:proofErr w:type="spellEnd"/>
      <w:r w:rsidRPr="00F81F93">
        <w:rPr>
          <w:rFonts w:eastAsia="PMingLiU"/>
          <w:lang w:eastAsia="zh-HK"/>
        </w:rPr>
        <w:t xml:space="preserve">. </w:t>
      </w:r>
      <w:proofErr w:type="spellStart"/>
      <w:proofErr w:type="gramStart"/>
      <w:r w:rsidRPr="00F81F93">
        <w:rPr>
          <w:rFonts w:eastAsia="PMingLiU"/>
          <w:lang w:eastAsia="zh-HK"/>
        </w:rPr>
        <w:t>Monogr</w:t>
      </w:r>
      <w:proofErr w:type="spellEnd"/>
      <w:r w:rsidRPr="00F81F93">
        <w:rPr>
          <w:rFonts w:eastAsia="PMingLiU"/>
          <w:lang w:eastAsia="zh-HK"/>
        </w:rPr>
        <w:t xml:space="preserve"> Hum Genet.</w:t>
      </w:r>
      <w:proofErr w:type="gramEnd"/>
      <w:r w:rsidRPr="00F81F93">
        <w:rPr>
          <w:rFonts w:eastAsia="PMingLiU"/>
          <w:lang w:eastAsia="zh-HK"/>
        </w:rPr>
        <w:t xml:space="preserve"> Basel, </w:t>
      </w:r>
      <w:proofErr w:type="spellStart"/>
      <w:r w:rsidRPr="00F81F93">
        <w:rPr>
          <w:rFonts w:eastAsia="PMingLiU"/>
          <w:lang w:eastAsia="zh-HK"/>
        </w:rPr>
        <w:t>Karger</w:t>
      </w:r>
      <w:proofErr w:type="spellEnd"/>
      <w:r w:rsidRPr="00F81F93">
        <w:rPr>
          <w:rFonts w:eastAsia="PMingLiU"/>
          <w:lang w:eastAsia="zh-HK"/>
        </w:rPr>
        <w:t xml:space="preserve">, 2009, </w:t>
      </w:r>
      <w:proofErr w:type="spellStart"/>
      <w:r w:rsidRPr="00F81F93">
        <w:rPr>
          <w:rFonts w:eastAsia="PMingLiU"/>
          <w:lang w:eastAsia="zh-HK"/>
        </w:rPr>
        <w:t>vol</w:t>
      </w:r>
      <w:proofErr w:type="spellEnd"/>
      <w:r w:rsidRPr="00F81F93">
        <w:rPr>
          <w:rFonts w:eastAsia="PMingLiU"/>
          <w:lang w:eastAsia="zh-HK"/>
        </w:rPr>
        <w:t xml:space="preserve"> 17, pp 55-65</w:t>
      </w:r>
    </w:p>
    <w:p w:rsidR="00443C7C" w:rsidRDefault="00F81F93" w:rsidP="00F81F93">
      <w:pPr>
        <w:rPr>
          <w:rFonts w:eastAsia="PMingLiU" w:hint="eastAsia"/>
          <w:lang w:eastAsia="zh-HK"/>
        </w:rPr>
      </w:pPr>
      <w:hyperlink r:id="rId9" w:history="1">
        <w:r w:rsidRPr="00AF0612">
          <w:rPr>
            <w:rStyle w:val="Hyperlink"/>
            <w:rFonts w:eastAsia="PMingLiU"/>
            <w:lang w:eastAsia="zh-HK"/>
          </w:rPr>
          <w:t>https://doi.org/10.1159/000164839</w:t>
        </w:r>
      </w:hyperlink>
    </w:p>
    <w:p w:rsidR="00F81F93" w:rsidRDefault="00F81F93" w:rsidP="00F81F93">
      <w:pPr>
        <w:rPr>
          <w:rFonts w:eastAsia="PMingLiU" w:hint="eastAsia"/>
          <w:lang w:eastAsia="zh-HK"/>
        </w:rPr>
      </w:pPr>
    </w:p>
    <w:p w:rsidR="00443C7C" w:rsidRPr="00443C7C" w:rsidRDefault="00C53074" w:rsidP="0078724A">
      <w:pPr>
        <w:rPr>
          <w:rFonts w:eastAsia="PMingLiU" w:hint="eastAsia"/>
          <w:lang w:eastAsia="zh-HK"/>
        </w:rPr>
      </w:pPr>
      <w:r>
        <w:t>APECED:</w:t>
      </w:r>
      <w:bookmarkStart w:id="0" w:name="_GoBack"/>
      <w:bookmarkEnd w:id="0"/>
    </w:p>
    <w:p w:rsidR="00C53074" w:rsidRDefault="00C53074" w:rsidP="00C53074">
      <w:pPr>
        <w:rPr>
          <w:lang w:val="en-US"/>
        </w:rPr>
      </w:pPr>
      <w:proofErr w:type="gramStart"/>
      <w:r w:rsidRPr="00C53074">
        <w:rPr>
          <w:lang w:val="en-US"/>
        </w:rPr>
        <w:t>Neufeld, M., Maclaren, N. K., Blizzard, R. M.</w:t>
      </w:r>
      <w:proofErr w:type="gramEnd"/>
      <w:r w:rsidRPr="00C53074">
        <w:rPr>
          <w:lang w:val="en-US"/>
        </w:rPr>
        <w:t xml:space="preserve"> Two types of autoimmune Addison's disease associated with different </w:t>
      </w:r>
      <w:proofErr w:type="spellStart"/>
      <w:r w:rsidRPr="00C53074">
        <w:rPr>
          <w:lang w:val="en-US"/>
        </w:rPr>
        <w:t>polyglandular</w:t>
      </w:r>
      <w:proofErr w:type="spellEnd"/>
      <w:r w:rsidRPr="00C53074">
        <w:rPr>
          <w:lang w:val="en-US"/>
        </w:rPr>
        <w:t xml:space="preserve"> autoimmune (PGA) syndromes. Medicine 60: 355-362, 1981. [PubMed: 7024719]</w:t>
      </w:r>
    </w:p>
    <w:p w:rsidR="00C53074" w:rsidRPr="00C53074" w:rsidRDefault="00C53074" w:rsidP="00C53074">
      <w:pPr>
        <w:rPr>
          <w:lang w:val="en-US"/>
        </w:rPr>
      </w:pPr>
      <w:proofErr w:type="spellStart"/>
      <w:r>
        <w:rPr>
          <w:rFonts w:ascii="Lucida Sans" w:hAnsi="Lucida Sans"/>
          <w:color w:val="333333"/>
          <w:sz w:val="21"/>
          <w:szCs w:val="21"/>
          <w:shd w:val="clear" w:color="auto" w:fill="FFFFFF"/>
        </w:rPr>
        <w:t>Betterle</w:t>
      </w:r>
      <w:proofErr w:type="spellEnd"/>
      <w:r>
        <w:rPr>
          <w:rFonts w:ascii="Lucida Sans" w:hAnsi="Lucida Sans"/>
          <w:color w:val="333333"/>
          <w:sz w:val="21"/>
          <w:szCs w:val="21"/>
          <w:shd w:val="clear" w:color="auto" w:fill="FFFFFF"/>
        </w:rPr>
        <w:t xml:space="preserve">, C., </w:t>
      </w:r>
      <w:proofErr w:type="spellStart"/>
      <w:r>
        <w:rPr>
          <w:rFonts w:ascii="Lucida Sans" w:hAnsi="Lucida Sans"/>
          <w:color w:val="333333"/>
          <w:sz w:val="21"/>
          <w:szCs w:val="21"/>
          <w:shd w:val="clear" w:color="auto" w:fill="FFFFFF"/>
        </w:rPr>
        <w:t>Greggio</w:t>
      </w:r>
      <w:proofErr w:type="spellEnd"/>
      <w:r>
        <w:rPr>
          <w:rFonts w:ascii="Lucida Sans" w:hAnsi="Lucida Sans"/>
          <w:color w:val="333333"/>
          <w:sz w:val="21"/>
          <w:szCs w:val="21"/>
          <w:shd w:val="clear" w:color="auto" w:fill="FFFFFF"/>
        </w:rPr>
        <w:t xml:space="preserve">, N. A., </w:t>
      </w:r>
      <w:proofErr w:type="spellStart"/>
      <w:r>
        <w:rPr>
          <w:rFonts w:ascii="Lucida Sans" w:hAnsi="Lucida Sans"/>
          <w:color w:val="333333"/>
          <w:sz w:val="21"/>
          <w:szCs w:val="21"/>
          <w:shd w:val="clear" w:color="auto" w:fill="FFFFFF"/>
        </w:rPr>
        <w:t>Volpato</w:t>
      </w:r>
      <w:proofErr w:type="spellEnd"/>
      <w:r>
        <w:rPr>
          <w:rFonts w:ascii="Lucida Sans" w:hAnsi="Lucida Sans"/>
          <w:color w:val="333333"/>
          <w:sz w:val="21"/>
          <w:szCs w:val="21"/>
          <w:shd w:val="clear" w:color="auto" w:fill="FFFFFF"/>
        </w:rPr>
        <w:t xml:space="preserve">, M. Autoimmune </w:t>
      </w:r>
      <w:proofErr w:type="spellStart"/>
      <w:r>
        <w:rPr>
          <w:rFonts w:ascii="Lucida Sans" w:hAnsi="Lucida Sans"/>
          <w:color w:val="333333"/>
          <w:sz w:val="21"/>
          <w:szCs w:val="21"/>
          <w:shd w:val="clear" w:color="auto" w:fill="FFFFFF"/>
        </w:rPr>
        <w:t>polyglandular</w:t>
      </w:r>
      <w:proofErr w:type="spellEnd"/>
      <w:r>
        <w:rPr>
          <w:rFonts w:ascii="Lucida Sans" w:hAnsi="Lucida Sans"/>
          <w:color w:val="333333"/>
          <w:sz w:val="21"/>
          <w:szCs w:val="21"/>
          <w:shd w:val="clear" w:color="auto" w:fill="FFFFFF"/>
        </w:rPr>
        <w:t xml:space="preserve"> syndrome type 1. J. </w:t>
      </w:r>
      <w:proofErr w:type="spellStart"/>
      <w:r>
        <w:rPr>
          <w:rFonts w:ascii="Lucida Sans" w:hAnsi="Lucida Sans"/>
          <w:color w:val="333333"/>
          <w:sz w:val="21"/>
          <w:szCs w:val="21"/>
          <w:shd w:val="clear" w:color="auto" w:fill="FFFFFF"/>
        </w:rPr>
        <w:t>Clin</w:t>
      </w:r>
      <w:proofErr w:type="spellEnd"/>
      <w:r>
        <w:rPr>
          <w:rFonts w:ascii="Lucida Sans" w:hAnsi="Lucida Sans"/>
          <w:color w:val="333333"/>
          <w:sz w:val="21"/>
          <w:szCs w:val="21"/>
          <w:shd w:val="clear" w:color="auto" w:fill="FFFFFF"/>
        </w:rPr>
        <w:t xml:space="preserve">. </w:t>
      </w:r>
      <w:proofErr w:type="spellStart"/>
      <w:proofErr w:type="gramStart"/>
      <w:r>
        <w:rPr>
          <w:rFonts w:ascii="Lucida Sans" w:hAnsi="Lucida Sans"/>
          <w:color w:val="333333"/>
          <w:sz w:val="21"/>
          <w:szCs w:val="21"/>
          <w:shd w:val="clear" w:color="auto" w:fill="FFFFFF"/>
        </w:rPr>
        <w:t>Endocr</w:t>
      </w:r>
      <w:proofErr w:type="spellEnd"/>
      <w:r>
        <w:rPr>
          <w:rFonts w:ascii="Lucida Sans" w:hAnsi="Lucida Sans"/>
          <w:color w:val="333333"/>
          <w:sz w:val="21"/>
          <w:szCs w:val="21"/>
          <w:shd w:val="clear" w:color="auto" w:fill="FFFFFF"/>
        </w:rPr>
        <w:t>.</w:t>
      </w:r>
      <w:proofErr w:type="gramEnd"/>
      <w:r>
        <w:rPr>
          <w:rFonts w:ascii="Lucida Sans" w:hAnsi="Lucida Sans"/>
          <w:color w:val="333333"/>
          <w:sz w:val="21"/>
          <w:szCs w:val="21"/>
          <w:shd w:val="clear" w:color="auto" w:fill="FFFFFF"/>
        </w:rPr>
        <w:t xml:space="preserve"> </w:t>
      </w:r>
      <w:proofErr w:type="spellStart"/>
      <w:proofErr w:type="gramStart"/>
      <w:r>
        <w:rPr>
          <w:rFonts w:ascii="Lucida Sans" w:hAnsi="Lucida Sans"/>
          <w:color w:val="333333"/>
          <w:sz w:val="21"/>
          <w:szCs w:val="21"/>
          <w:shd w:val="clear" w:color="auto" w:fill="FFFFFF"/>
        </w:rPr>
        <w:t>Metab</w:t>
      </w:r>
      <w:proofErr w:type="spellEnd"/>
      <w:r>
        <w:rPr>
          <w:rFonts w:ascii="Lucida Sans" w:hAnsi="Lucida Sans"/>
          <w:color w:val="333333"/>
          <w:sz w:val="21"/>
          <w:szCs w:val="21"/>
          <w:shd w:val="clear" w:color="auto" w:fill="FFFFFF"/>
        </w:rPr>
        <w:t>.</w:t>
      </w:r>
      <w:proofErr w:type="gramEnd"/>
      <w:r>
        <w:rPr>
          <w:rFonts w:ascii="Lucida Sans" w:hAnsi="Lucida Sans"/>
          <w:color w:val="333333"/>
          <w:sz w:val="21"/>
          <w:szCs w:val="21"/>
          <w:shd w:val="clear" w:color="auto" w:fill="FFFFFF"/>
        </w:rPr>
        <w:t xml:space="preserve"> 83: 1049-1055, 1998. [PubMed: </w:t>
      </w:r>
      <w:hyperlink r:id="rId10" w:tgtFrame="_blank" w:history="1">
        <w:r>
          <w:rPr>
            <w:rStyle w:val="Hyperlink"/>
            <w:rFonts w:ascii="Lucida Sans" w:hAnsi="Lucida Sans"/>
            <w:color w:val="0C2EBB"/>
            <w:sz w:val="21"/>
            <w:szCs w:val="21"/>
            <w:shd w:val="clear" w:color="auto" w:fill="FFFFFF"/>
          </w:rPr>
          <w:t>9543115</w:t>
        </w:r>
      </w:hyperlink>
      <w:r>
        <w:rPr>
          <w:rFonts w:ascii="Lucida Sans" w:hAnsi="Lucida Sans"/>
          <w:color w:val="333333"/>
          <w:sz w:val="21"/>
          <w:szCs w:val="21"/>
          <w:shd w:val="clear" w:color="auto" w:fill="FFFFFF"/>
        </w:rPr>
        <w:t>] [</w:t>
      </w:r>
      <w:hyperlink r:id="rId11" w:tgtFrame="_blank" w:history="1">
        <w:r>
          <w:rPr>
            <w:rStyle w:val="Hyperlink"/>
            <w:rFonts w:ascii="Lucida Sans" w:hAnsi="Lucida Sans"/>
            <w:color w:val="0C2EBB"/>
            <w:sz w:val="21"/>
            <w:szCs w:val="21"/>
            <w:shd w:val="clear" w:color="auto" w:fill="FFFFFF"/>
          </w:rPr>
          <w:t>Full Text</w:t>
        </w:r>
      </w:hyperlink>
      <w:r>
        <w:rPr>
          <w:rFonts w:ascii="Lucida Sans" w:hAnsi="Lucida Sans"/>
          <w:color w:val="333333"/>
          <w:sz w:val="21"/>
          <w:szCs w:val="21"/>
          <w:shd w:val="clear" w:color="auto" w:fill="FFFFFF"/>
        </w:rPr>
        <w:t>]</w:t>
      </w:r>
    </w:p>
    <w:p w:rsidR="00C53074" w:rsidRDefault="00C53074" w:rsidP="00C53074">
      <w:pPr>
        <w:rPr>
          <w:lang w:val="en-US"/>
        </w:rPr>
      </w:pPr>
      <w:r w:rsidRPr="00C53074">
        <w:rPr>
          <w:lang w:val="en-US"/>
        </w:rPr>
        <w:t>Beyond APECED: An update on the role of the autoimmune regulator gene (</w:t>
      </w:r>
      <w:r>
        <w:rPr>
          <w:lang w:val="en-US"/>
        </w:rPr>
        <w:t xml:space="preserve">AIRE) in physiology and disease. </w:t>
      </w:r>
      <w:proofErr w:type="spellStart"/>
      <w:r w:rsidRPr="00C53074">
        <w:rPr>
          <w:lang w:val="en-US"/>
        </w:rPr>
        <w:t>Conteduca</w:t>
      </w:r>
      <w:proofErr w:type="spellEnd"/>
      <w:r w:rsidRPr="00C53074">
        <w:rPr>
          <w:lang w:val="en-US"/>
        </w:rPr>
        <w:t xml:space="preserve">, Giuseppina. Autoimmunity reviews Volume: 17 Issue 4 (2018) ISSN: </w:t>
      </w:r>
      <w:proofErr w:type="gramStart"/>
      <w:r w:rsidRPr="00C53074">
        <w:rPr>
          <w:lang w:val="en-US"/>
        </w:rPr>
        <w:t>1568-9972 Online ISSN: 1873-0183</w:t>
      </w:r>
      <w:proofErr w:type="gramEnd"/>
    </w:p>
    <w:p w:rsidR="00C53074" w:rsidRDefault="00C53074" w:rsidP="00C53074">
      <w:pPr>
        <w:rPr>
          <w:lang w:val="en-US"/>
        </w:rPr>
      </w:pPr>
    </w:p>
    <w:p w:rsidR="0022680C" w:rsidRPr="0085758D" w:rsidRDefault="0022680C" w:rsidP="0078724A"/>
    <w:p w:rsidR="00061CC3" w:rsidRPr="005111A8" w:rsidRDefault="00965EC9" w:rsidP="0078724A">
      <w:pPr>
        <w:rPr>
          <w:i/>
        </w:rPr>
      </w:pPr>
      <w:r w:rsidRPr="00E96C6B">
        <w:lastRenderedPageBreak/>
        <w:br/>
      </w:r>
      <w:r w:rsidR="005111A8" w:rsidRPr="005111A8">
        <w:rPr>
          <w:i/>
        </w:rPr>
        <w:t xml:space="preserve">Methodology </w:t>
      </w:r>
    </w:p>
    <w:p w:rsidR="00DB3015" w:rsidRDefault="00455DE2" w:rsidP="0078724A">
      <w:r>
        <w:t>Such</w:t>
      </w:r>
      <w:r w:rsidR="00965EC9" w:rsidRPr="0085758D">
        <w:t xml:space="preserve"> achievements have proven more difficult </w:t>
      </w:r>
      <w:r w:rsidR="00AE41F1">
        <w:t>for</w:t>
      </w:r>
      <w:r w:rsidR="00965EC9" w:rsidRPr="0085758D">
        <w:t xml:space="preserve"> MBS. Until recently</w:t>
      </w:r>
      <w:r w:rsidR="00793BA4">
        <w:t>,</w:t>
      </w:r>
      <w:r w:rsidR="00965EC9" w:rsidRPr="0085758D">
        <w:t xml:space="preserve"> the vast majority of studies have involved case reports or small series. Some slightly larger studies have focussed on one particular aspect, such as speech and language acquisition</w:t>
      </w:r>
      <w:r w:rsidR="00065247">
        <w:t xml:space="preserve"> </w:t>
      </w:r>
      <w:r w:rsidR="00065247">
        <w:fldChar w:fldCharType="begin"/>
      </w:r>
      <w:r w:rsidR="00182FFA">
        <w:instrText xml:space="preserve"> ADDIN EN.CITE &lt;EndNote&gt;&lt;Cite&gt;&lt;Author&gt;Meyerson&lt;/Author&gt;&lt;Year&gt;1978&lt;/Year&gt;&lt;RecNum&gt;32&lt;/RecNum&gt;&lt;DisplayText&gt;(Meyerson &amp;amp; Foushee, 1978)&lt;/DisplayText&gt;&lt;record&gt;&lt;rec-number&gt;32&lt;/rec-number&gt;&lt;foreign-keys&gt;&lt;key app="EN" db-id="esstvexdixvrplexv91x9frjevvps2pxzeer" timestamp="1522769940"&gt;32&lt;/key&gt;&lt;/foreign-keys&gt;&lt;ref-type name="Journal Article"&gt;17&lt;/ref-type&gt;&lt;contributors&gt;&lt;authors&gt;&lt;author&gt;Meyerson, M D&lt;/author&gt;&lt;author&gt;Foushee, D R&lt;/author&gt;&lt;/authors&gt;&lt;/contributors&gt;&lt;titles&gt;&lt;title&gt;Speech, language and hearing in Moebius syndrome: a study of 22 patients.&lt;/title&gt;&lt;secondary-title&gt;Developmental medicine and child neurology&lt;/secondary-title&gt;&lt;/titles&gt;&lt;periodical&gt;&lt;full-title&gt;Developmental Medicine and Child Neurology&lt;/full-title&gt;&lt;abbr-1&gt;Dev. Med. Child Neurol.&lt;/abbr-1&gt;&lt;abbr-2&gt;Dev Med Child Neurol&lt;/abbr-2&gt;&lt;abbr-3&gt;Developmental Medicine &amp;amp; Child Neurology&lt;/abbr-3&gt;&lt;/periodical&gt;&lt;pages&gt;357-65&lt;/pages&gt;&lt;volume&gt;20&lt;/volume&gt;&lt;dates&gt;&lt;year&gt;1978&lt;/year&gt;&lt;/dates&gt;&lt;accession-num&gt;208901&lt;/accession-num&gt;&lt;urls&gt;&lt;/urls&gt;&lt;electronic-resource-num&gt;10.1111/j.1469-8749.1978.tb15225.x &lt;/electronic-resource-num&gt;&lt;/record&gt;&lt;/Cite&gt;&lt;/EndNote&gt;</w:instrText>
      </w:r>
      <w:r w:rsidR="00065247">
        <w:fldChar w:fldCharType="separate"/>
      </w:r>
      <w:r w:rsidR="00065247">
        <w:rPr>
          <w:noProof/>
        </w:rPr>
        <w:t>(Meyerson &amp; Foushee, 1978)</w:t>
      </w:r>
      <w:r w:rsidR="00065247">
        <w:fldChar w:fldCharType="end"/>
      </w:r>
      <w:r w:rsidR="00965EC9" w:rsidRPr="0085758D">
        <w:t>, or autism spectrum disorder</w:t>
      </w:r>
      <w:r w:rsidR="00065247">
        <w:t xml:space="preserve"> </w:t>
      </w:r>
      <w:r w:rsidR="00065247">
        <w:fldChar w:fldCharType="begin"/>
      </w:r>
      <w:r w:rsidR="00065247">
        <w:instrText xml:space="preserve"> ADDIN EN.CITE &lt;EndNote&gt;&lt;Cite&gt;&lt;Author&gt;Briegel&lt;/Author&gt;&lt;Year&gt;2009&lt;/Year&gt;&lt;RecNum&gt;31&lt;/RecNum&gt;&lt;DisplayText&gt;(Briegel, Schimek, Kamp-Becker, Hofmann, &amp;amp; Schwab, 2009)&lt;/DisplayText&gt;&lt;record&gt;&lt;rec-number&gt;31&lt;/rec-number&gt;&lt;foreign-keys&gt;&lt;key app="EN" db-id="esstvexdixvrplexv91x9frjevvps2pxzeer" timestamp="1522769940"&gt;31&lt;/key&gt;&lt;/foreign-keys&gt;&lt;ref-type name="Journal Article"&gt;17&lt;/ref-type&gt;&lt;contributors&gt;&lt;authors&gt;&lt;author&gt;Briegel, Wolfgang&lt;/author&gt;&lt;author&gt;Schimek, Martina&lt;/author&gt;&lt;author&gt;Kamp-Becker, Inge&lt;/author&gt;&lt;author&gt;Hofmann, Christina&lt;/author&gt;&lt;author&gt;Schwab, K. Otfried&lt;/author&gt;&lt;/authors&gt;&lt;/contributors&gt;&lt;titles&gt;&lt;title&gt;Autism spectrum disorders in children and adolescents with Moebius sequence&lt;/title&gt;&lt;secondary-title&gt;European Child &amp;amp; Adolescent Psychiatry&lt;/secondary-title&gt;&lt;/titles&gt;&lt;periodical&gt;&lt;full-title&gt;European Child and Adolescent Psychiatry&lt;/full-title&gt;&lt;abbr-1&gt;Eur. Child Adolesc. Psychiatry&lt;/abbr-1&gt;&lt;abbr-2&gt;Eur Child Adolesc Psychiatry&lt;/abbr-2&gt;&lt;abbr-3&gt;European Child &amp;amp; Adolescent Psychiatry&lt;/abbr-3&gt;&lt;/periodical&gt;&lt;pages&gt;515-519&lt;/pages&gt;&lt;volume&gt;18&lt;/volume&gt;&lt;dates&gt;&lt;year&gt;2009&lt;/year&gt;&lt;/dates&gt;&lt;accession-num&gt;19255803&lt;/accession-num&gt;&lt;urls&gt;&lt;/urls&gt;&lt;electronic-resource-num&gt;10.1007/s00787-009-0003-1&lt;/electronic-resource-num&gt;&lt;/record&gt;&lt;/Cite&gt;&lt;/EndNote&gt;</w:instrText>
      </w:r>
      <w:r w:rsidR="00065247">
        <w:fldChar w:fldCharType="separate"/>
      </w:r>
      <w:r w:rsidR="00065247">
        <w:rPr>
          <w:noProof/>
        </w:rPr>
        <w:t>(Briegel, Schimek, Kamp-Becker, Hofmann, &amp; Schwab, 2009)</w:t>
      </w:r>
      <w:r w:rsidR="00065247">
        <w:fldChar w:fldCharType="end"/>
      </w:r>
      <w:r w:rsidR="00965EC9" w:rsidRPr="0085758D">
        <w:t xml:space="preserve">. </w:t>
      </w:r>
      <w:proofErr w:type="spellStart"/>
      <w:r w:rsidR="00965EC9" w:rsidRPr="0085758D">
        <w:t>Verzjil’s</w:t>
      </w:r>
      <w:proofErr w:type="spellEnd"/>
      <w:r w:rsidR="00965EC9" w:rsidRPr="0085758D">
        <w:t xml:space="preserve"> 2003 study of 37 patients was the largest at the time and provided detailed information on all clinical features of the patients</w:t>
      </w:r>
      <w:r w:rsidR="00065247">
        <w:t xml:space="preserve"> </w:t>
      </w:r>
      <w:r w:rsidR="00065247">
        <w:fldChar w:fldCharType="begin"/>
      </w:r>
      <w:r w:rsidR="00F74710">
        <w:instrText xml:space="preserve"> ADDIN EN.CITE &lt;EndNote&gt;&lt;Cite&gt;&lt;Author&gt;Verzijl&lt;/Author&gt;&lt;Year&gt;2003&lt;/Year&gt;&lt;RecNum&gt;3&lt;/RecNum&gt;&lt;DisplayText&gt;(Verzijl et al., 2003)&lt;/DisplayText&gt;&lt;record&gt;&lt;rec-number&gt;3&lt;/rec-number&gt;&lt;foreign-keys&gt;&lt;key app="EN" db-id="esstvexdixvrplexv91x9frjevvps2pxzeer" timestamp="1522769940"&gt;3&lt;/key&gt;&lt;/foreign-keys&gt;&lt;ref-type name="Journal Article"&gt;17&lt;/ref-type&gt;&lt;contributors&gt;&lt;authors&gt;&lt;author&gt;Verzijl, Harriëtte T. F. M.&lt;/author&gt;&lt;author&gt;van der Zwaag, Bert&lt;/author&gt;&lt;author&gt;Cruysberg, Johannes R. M.&lt;/author&gt;&lt;author&gt;Padberg, George W.&lt;/author&gt;&lt;/authors&gt;&lt;/contributors&gt;&lt;titles&gt;&lt;title&gt;Möbius syndrome redefined: a syndrome of rhombencephalic maldevelopment.&lt;/title&gt;&lt;secondary-title&gt;Neurology&lt;/secondary-title&gt;&lt;/titles&gt;&lt;periodical&gt;&lt;full-title&gt;Neurology&lt;/full-title&gt;&lt;abbr-1&gt;Neurology&lt;/abbr-1&gt;&lt;abbr-2&gt;Neurology&lt;/abbr-2&gt;&lt;/periodical&gt;&lt;pages&gt;327-33&lt;/pages&gt;&lt;volume&gt;61&lt;/volume&gt;&lt;dates&gt;&lt;year&gt;2003&lt;/year&gt;&lt;/dates&gt;&lt;accession-num&gt;12913192&lt;/accession-num&gt;&lt;urls&gt;&lt;/urls&gt;&lt;electronic-resource-num&gt;10.1212/01.wnl.0000076484.91275.cd&lt;/electronic-resource-num&gt;&lt;/record&gt;&lt;/Cite&gt;&lt;/EndNote&gt;</w:instrText>
      </w:r>
      <w:r w:rsidR="00065247">
        <w:fldChar w:fldCharType="separate"/>
      </w:r>
      <w:r w:rsidR="00065247">
        <w:rPr>
          <w:noProof/>
        </w:rPr>
        <w:t>(Verzijl et al., 2003)</w:t>
      </w:r>
      <w:r w:rsidR="00065247">
        <w:fldChar w:fldCharType="end"/>
      </w:r>
      <w:r w:rsidR="00965EC9" w:rsidRPr="0085758D">
        <w:t xml:space="preserve">. This has formed the basis of our current understanding of the </w:t>
      </w:r>
      <w:r w:rsidR="005913A0">
        <w:t>frequency of these features (e.g.</w:t>
      </w:r>
      <w:r w:rsidR="00965EC9" w:rsidRPr="0085758D">
        <w:t xml:space="preserve"> OMIM use</w:t>
      </w:r>
      <w:r w:rsidR="005913A0">
        <w:t>s</w:t>
      </w:r>
      <w:r w:rsidR="00965EC9" w:rsidRPr="0085758D">
        <w:t xml:space="preserve"> it).</w:t>
      </w:r>
      <w:r w:rsidR="007F4625">
        <w:t xml:space="preserve"> </w:t>
      </w:r>
      <w:r w:rsidR="00965EC9" w:rsidRPr="0085758D">
        <w:t>However, there has been an accumulation of case reports and series in the literature</w:t>
      </w:r>
      <w:r w:rsidR="00394D9D">
        <w:t>; our</w:t>
      </w:r>
      <w:r w:rsidR="00965EC9" w:rsidRPr="0085758D">
        <w:t xml:space="preserve"> analysis is the first to apply systematic review methodology to this repository of data to </w:t>
      </w:r>
      <w:r w:rsidR="00394D9D">
        <w:t xml:space="preserve">ascertain the phenotypic profile of </w:t>
      </w:r>
      <w:r w:rsidR="00F94F76">
        <w:t>MBS</w:t>
      </w:r>
      <w:r w:rsidR="00965EC9" w:rsidRPr="0085758D">
        <w:t xml:space="preserve">. </w:t>
      </w:r>
      <w:r w:rsidR="007F4625" w:rsidRPr="0085758D">
        <w:t xml:space="preserve">Although the kappa statistic for full-text article retrieval indicated excellent agreement, </w:t>
      </w:r>
      <w:r w:rsidR="00F94F76">
        <w:t>this</w:t>
      </w:r>
      <w:r w:rsidR="007F4625" w:rsidRPr="0085758D">
        <w:t xml:space="preserve"> may be </w:t>
      </w:r>
      <w:r w:rsidR="00F94F76">
        <w:t>due to</w:t>
      </w:r>
      <w:r w:rsidR="007F4625" w:rsidRPr="0085758D">
        <w:t xml:space="preserve"> the necessarily broad criteria. The exclusion of non-English articles does </w:t>
      </w:r>
      <w:r w:rsidR="007F4625">
        <w:t>not bias the analysis generally</w:t>
      </w:r>
      <w:r w:rsidR="00065247">
        <w:t xml:space="preserve"> </w:t>
      </w:r>
      <w:r w:rsidR="00065247">
        <w:fldChar w:fldCharType="begin"/>
      </w:r>
      <w:r w:rsidR="003731D7">
        <w:instrText xml:space="preserve"> ADDIN EN.CITE &lt;EndNote&gt;&lt;Cite&gt;&lt;Author&gt;Moher&lt;/Author&gt;&lt;Year&gt;2000&lt;/Year&gt;&lt;RecNum&gt;18&lt;/RecNum&gt;&lt;DisplayText&gt;(Moher et al., 2000)&lt;/DisplayText&gt;&lt;record&gt;&lt;rec-number&gt;18&lt;/rec-number&gt;&lt;foreign-keys&gt;&lt;key app="EN" db-id="esstvexdixvrplexv91x9frjevvps2pxzeer" timestamp="1522769940"&gt;18&lt;/key&gt;&lt;/foreign-keys&gt;&lt;ref-type name="Journal Article"&gt;17&lt;/ref-type&gt;&lt;contributors&gt;&lt;authors&gt;&lt;author&gt;Moher, D&lt;/author&gt;&lt;author&gt;Pham, B&lt;/author&gt;&lt;author&gt;Klassen, T P&lt;/author&gt;&lt;author&gt;Schulz, K F&lt;/author&gt;&lt;author&gt;Berlin, J A&lt;/author&gt;&lt;author&gt;Jadad, A R&lt;/author&gt;&lt;author&gt;Liberati, A&lt;/author&gt;&lt;/authors&gt;&lt;/contributors&gt;&lt;titles&gt;&lt;title&gt;What contributions do languages other than English make on the results of meta-analyses?&lt;/title&gt;&lt;secondary-title&gt;Journal of clinical epidemiology&lt;/secondary-title&gt;&lt;/titles&gt;&lt;periodical&gt;&lt;full-title&gt;Journal of Clinical Epidemiology&lt;/full-title&gt;&lt;abbr-1&gt;J. Clin. Epidemiol.&lt;/abbr-1&gt;&lt;abbr-2&gt;J Clin Epidemiol&lt;/abbr-2&gt;&lt;/periodical&gt;&lt;pages&gt;964-72&lt;/pages&gt;&lt;volume&gt;53&lt;/volume&gt;&lt;dates&gt;&lt;year&gt;2000&lt;/year&gt;&lt;/dates&gt;&lt;accession-num&gt;11004423&lt;/accession-num&gt;&lt;urls&gt;&lt;/urls&gt;&lt;electronic-resource-num&gt;10.1016/s0895-4356(00)00188-8&lt;/electronic-resource-num&gt;&lt;/record&gt;&lt;/Cite&gt;&lt;/EndNote&gt;</w:instrText>
      </w:r>
      <w:r w:rsidR="00065247">
        <w:fldChar w:fldCharType="separate"/>
      </w:r>
      <w:r w:rsidR="00065247">
        <w:rPr>
          <w:noProof/>
        </w:rPr>
        <w:t>(Moher et al., 2000)</w:t>
      </w:r>
      <w:r w:rsidR="00065247">
        <w:fldChar w:fldCharType="end"/>
      </w:r>
      <w:r w:rsidR="007F4625">
        <w:t>,</w:t>
      </w:r>
      <w:r w:rsidR="007F4625" w:rsidRPr="0085758D">
        <w:t xml:space="preserve"> but may</w:t>
      </w:r>
      <w:r w:rsidR="00DB3015">
        <w:t xml:space="preserve"> for</w:t>
      </w:r>
      <w:r w:rsidR="007F4625" w:rsidRPr="0085758D">
        <w:t xml:space="preserve"> specific areas where cultural issues are relevant, such as the use of </w:t>
      </w:r>
      <w:r w:rsidR="000D167D">
        <w:t xml:space="preserve">the </w:t>
      </w:r>
      <w:r w:rsidR="00F83C58">
        <w:t xml:space="preserve">abortifacient </w:t>
      </w:r>
      <w:r w:rsidR="007F4625" w:rsidRPr="0085758D">
        <w:t xml:space="preserve">misoprostol in South America. </w:t>
      </w:r>
    </w:p>
    <w:p w:rsidR="00DB3015" w:rsidRDefault="00DB3015" w:rsidP="0078724A"/>
    <w:p w:rsidR="007F4625" w:rsidRDefault="00F94F76" w:rsidP="0078724A">
      <w:r w:rsidRPr="00E96C6B">
        <w:t xml:space="preserve">The nature </w:t>
      </w:r>
      <w:r>
        <w:t>of secondary analysis</w:t>
      </w:r>
      <w:r w:rsidRPr="00E96C6B">
        <w:t xml:space="preserve"> means </w:t>
      </w:r>
      <w:r>
        <w:t>reporting</w:t>
      </w:r>
      <w:r w:rsidRPr="00E96C6B">
        <w:t xml:space="preserve"> biases are inevitable</w:t>
      </w:r>
      <w:r>
        <w:t xml:space="preserve"> – specifical</w:t>
      </w:r>
      <w:r w:rsidR="00065247">
        <w:t>ly manifest as under-reporting ‘</w:t>
      </w:r>
      <w:r>
        <w:t>important negatives</w:t>
      </w:r>
      <w:r w:rsidR="00065247">
        <w:t>’</w:t>
      </w:r>
      <w:r w:rsidRPr="00BC26CD">
        <w:t xml:space="preserve">. </w:t>
      </w:r>
      <w:r w:rsidR="007F4625" w:rsidRPr="0085758D">
        <w:t xml:space="preserve">Case reports tended to note features </w:t>
      </w:r>
      <w:r>
        <w:t>present rather than those</w:t>
      </w:r>
      <w:r w:rsidR="007F4625" w:rsidRPr="0085758D">
        <w:t xml:space="preserve"> </w:t>
      </w:r>
      <w:r>
        <w:t>absent</w:t>
      </w:r>
      <w:r w:rsidR="007F4625" w:rsidRPr="0085758D">
        <w:t>, reducing the quality and consistency of the total information gathered.</w:t>
      </w:r>
      <w:r w:rsidR="00057E7E">
        <w:t xml:space="preserve"> In order to minimise this, our cluster analysis used only features that were documented as ‘present’ or ‘absent’ and ignored studies in which absence of a feature was not documented.</w:t>
      </w:r>
    </w:p>
    <w:p w:rsidR="007F4625" w:rsidRDefault="007F4625" w:rsidP="0078724A"/>
    <w:p w:rsidR="00E123DB" w:rsidRDefault="00AE41F1" w:rsidP="0078724A">
      <w:r w:rsidRPr="00BC26CD">
        <w:t xml:space="preserve">Our reliance </w:t>
      </w:r>
      <w:r w:rsidR="00F83C58">
        <w:t xml:space="preserve">on </w:t>
      </w:r>
      <w:r w:rsidRPr="00BC26CD">
        <w:t xml:space="preserve">the literature removes the consistency of clinical examination by professionals experienced </w:t>
      </w:r>
      <w:r w:rsidR="00DB3015">
        <w:t>with</w:t>
      </w:r>
      <w:r w:rsidRPr="00BC26CD">
        <w:t xml:space="preserve"> the condition</w:t>
      </w:r>
      <w:r w:rsidR="0085502D">
        <w:t>.</w:t>
      </w:r>
      <w:r w:rsidR="0022680C">
        <w:t xml:space="preserve"> </w:t>
      </w:r>
      <w:r w:rsidR="0022680C" w:rsidRPr="0022680C">
        <w:rPr>
          <w:highlight w:val="yellow"/>
        </w:rPr>
        <w:t xml:space="preserve">For example, </w:t>
      </w:r>
      <w:proofErr w:type="spellStart"/>
      <w:r w:rsidR="0022680C" w:rsidRPr="0022680C">
        <w:rPr>
          <w:highlight w:val="yellow"/>
        </w:rPr>
        <w:t>esotropia</w:t>
      </w:r>
      <w:proofErr w:type="spellEnd"/>
      <w:r w:rsidR="0022680C" w:rsidRPr="0022680C">
        <w:rPr>
          <w:highlight w:val="yellow"/>
        </w:rPr>
        <w:t xml:space="preserve"> or strabismus can be confused with failure of abduction.</w:t>
      </w:r>
      <w:r w:rsidR="0085502D">
        <w:t xml:space="preserve"> In one study by experienced</w:t>
      </w:r>
      <w:r w:rsidR="00917A66">
        <w:t xml:space="preserve"> clinicians,</w:t>
      </w:r>
      <w:r w:rsidR="00965EC9" w:rsidRPr="00E96C6B">
        <w:t xml:space="preserve"> 18% of patients with a </w:t>
      </w:r>
      <w:r w:rsidR="00065247">
        <w:t>‘</w:t>
      </w:r>
      <w:r w:rsidR="00965EC9" w:rsidRPr="00E96C6B">
        <w:t>diagnosis</w:t>
      </w:r>
      <w:r w:rsidR="00065247">
        <w:t>’</w:t>
      </w:r>
      <w:r w:rsidR="00965EC9" w:rsidRPr="00E96C6B">
        <w:t xml:space="preserve"> of MBS had full eye abduction, and were subsequently re</w:t>
      </w:r>
      <w:r w:rsidR="002E442F">
        <w:t>-</w:t>
      </w:r>
      <w:r w:rsidR="00965EC9" w:rsidRPr="00E96C6B">
        <w:t xml:space="preserve">diagnosed with other conditions such as HCFP or congenital fibrosis of the extraocular </w:t>
      </w:r>
      <w:r w:rsidR="00965EC9" w:rsidRPr="0085758D">
        <w:t>muscles (CFEOM) type 3A</w:t>
      </w:r>
      <w:r w:rsidR="00065247">
        <w:t xml:space="preserve"> </w:t>
      </w:r>
      <w:r w:rsidR="00065247">
        <w:fldChar w:fldCharType="begin"/>
      </w:r>
      <w:r w:rsidR="00065247">
        <w:instrText xml:space="preserve"> ADDIN EN.CITE &lt;EndNote&gt;&lt;Cite&gt;&lt;Author&gt;Mackinnon&lt;/Author&gt;&lt;Year&gt;2014&lt;/Year&gt;&lt;RecNum&gt;43&lt;/RecNum&gt;&lt;DisplayText&gt;(Mackinnon et al., 2014)&lt;/DisplayText&gt;&lt;record&gt;&lt;rec-number&gt;43&lt;/rec-number&gt;&lt;foreign-keys&gt;&lt;key app="EN" db-id="esstvexdixvrplexv91x9frjevvps2pxzeer" timestamp="1522769941"&gt;43&lt;/key&gt;&lt;/foreign-keys&gt;&lt;ref-type name="Journal Article"&gt;17&lt;/ref-type&gt;&lt;contributors&gt;&lt;authors&gt;&lt;author&gt;Mackinnon, Sarah&lt;/author&gt;&lt;author&gt;Oystreck, Darren T.&lt;/author&gt;&lt;author&gt;Andrews, Caroline&lt;/author&gt;&lt;author&gt;Chan, Wai Man&lt;/author&gt;&lt;author&gt;Hunter, David G.&lt;/author&gt;&lt;author&gt;Engle, Elizabeth C.&lt;/author&gt;&lt;/authors&gt;&lt;/contributors&gt;&lt;titles&gt;&lt;title&gt;Diagnostic distinctions and genetic analysis of patients diagnosed with Moebius syndrome&lt;/title&gt;&lt;secondary-title&gt;Ophthalmology&lt;/secondary-title&gt;&lt;/titles&gt;&lt;periodical&gt;&lt;full-title&gt;Ophthalmology&lt;/full-title&gt;&lt;abbr-1&gt;Ophthalmology&lt;/abbr-1&gt;&lt;abbr-2&gt;Ophthalmology&lt;/abbr-2&gt;&lt;/periodical&gt;&lt;pages&gt;1461-1468&lt;/pages&gt;&lt;volume&gt;121&lt;/volume&gt;&lt;dates&gt;&lt;year&gt;2014&lt;/year&gt;&lt;/dates&gt;&lt;isbn&gt;1549-4713&lt;/isbn&gt;&lt;accession-num&gt;24612975&lt;/accession-num&gt;&lt;urls&gt;&lt;/urls&gt;&lt;electronic-resource-num&gt;10.1016/j.ophtha.2014.01.006&lt;/electronic-resource-num&gt;&lt;/record&gt;&lt;/Cite&gt;&lt;/EndNote&gt;</w:instrText>
      </w:r>
      <w:r w:rsidR="00065247">
        <w:fldChar w:fldCharType="separate"/>
      </w:r>
      <w:r w:rsidR="00065247">
        <w:rPr>
          <w:noProof/>
        </w:rPr>
        <w:t>(Mackinnon et al., 2014)</w:t>
      </w:r>
      <w:r w:rsidR="00065247">
        <w:fldChar w:fldCharType="end"/>
      </w:r>
      <w:r w:rsidR="00965EC9" w:rsidRPr="0085758D">
        <w:t xml:space="preserve">. </w:t>
      </w:r>
      <w:r w:rsidR="00057E7E">
        <w:t xml:space="preserve">In our own study, </w:t>
      </w:r>
      <w:r w:rsidR="00E22CF2" w:rsidRPr="00057E7E">
        <w:t xml:space="preserve">one </w:t>
      </w:r>
      <w:r w:rsidR="00E22CF2">
        <w:t xml:space="preserve">patient had a </w:t>
      </w:r>
      <w:r w:rsidR="00E22CF2" w:rsidRPr="00F83C58">
        <w:rPr>
          <w:i/>
        </w:rPr>
        <w:t>KIF21</w:t>
      </w:r>
      <w:r w:rsidR="005913A0">
        <w:rPr>
          <w:i/>
        </w:rPr>
        <w:t>A</w:t>
      </w:r>
      <w:r w:rsidR="00E22CF2" w:rsidRPr="00057E7E">
        <w:t xml:space="preserve"> </w:t>
      </w:r>
      <w:r w:rsidR="00E22CF2">
        <w:t xml:space="preserve">mutation consistent with CFEOM and </w:t>
      </w:r>
      <w:r w:rsidR="00757700" w:rsidRPr="00057E7E">
        <w:t xml:space="preserve">7 </w:t>
      </w:r>
      <w:r w:rsidR="008F1758">
        <w:t>patients</w:t>
      </w:r>
      <w:r w:rsidR="008F1758" w:rsidRPr="0085758D">
        <w:t xml:space="preserve"> </w:t>
      </w:r>
      <w:r w:rsidR="00065247">
        <w:t>had an ‘additional’</w:t>
      </w:r>
      <w:r w:rsidR="00057E7E">
        <w:t xml:space="preserve"> diagnosis of </w:t>
      </w:r>
      <w:r w:rsidR="00757700" w:rsidRPr="00057E7E">
        <w:t>CFEOM</w:t>
      </w:r>
      <w:r w:rsidR="00E22CF2">
        <w:t>.</w:t>
      </w:r>
      <w:r w:rsidR="00757700" w:rsidRPr="00057E7E">
        <w:t xml:space="preserve"> </w:t>
      </w:r>
      <w:r w:rsidR="00455DE2" w:rsidRPr="00455DE2">
        <w:t xml:space="preserve">Thus the use of the Moebius Syndrome Foundation criteria </w:t>
      </w:r>
      <w:r w:rsidR="00455DE2" w:rsidRPr="00455DE2">
        <w:fldChar w:fldCharType="begin"/>
      </w:r>
      <w:r w:rsidR="00455DE2" w:rsidRPr="00455DE2">
        <w:instrText xml:space="preserve"> ADDIN EN.CITE &lt;EndNote&gt;&lt;Cite&gt;&lt;Author&gt;Miller&lt;/Author&gt;&lt;Year&gt;2007&lt;/Year&gt;&lt;RecNum&gt;2&lt;/RecNum&gt;&lt;DisplayText&gt;(Miller, 2007)&lt;/DisplayText&gt;&lt;record&gt;&lt;rec-number&gt;2&lt;/rec-number&gt;&lt;foreign-keys&gt;&lt;key app="EN" db-id="esstvexdixvrplexv91x9frjevvps2pxzeer" timestamp="1522769940"&gt;2&lt;/key&gt;&lt;/foreign-keys&gt;&lt;ref-type name="Journal Article"&gt;17&lt;/ref-type&gt;&lt;contributors&gt;&lt;authors&gt;&lt;author&gt;Miller, Greg&lt;/author&gt;&lt;/authors&gt;&lt;/contributors&gt;&lt;titles&gt;&lt;title&gt;The mystery of the missing smile.&lt;/title&gt;&lt;secondary-title&gt;Science (New York, N.Y.)&lt;/secondary-title&gt;&lt;/titles&gt;&lt;pages&gt;826-7&lt;/pages&gt;&lt;volume&gt;316&lt;/volume&gt;&lt;dates&gt;&lt;year&gt;2007&lt;/year&gt;&lt;/dates&gt;&lt;publisher&gt;American Association for the Advancement of Science&lt;/publisher&gt;&lt;accession-num&gt;17495152&lt;/accession-num&gt;&lt;urls&gt;&lt;/urls&gt;&lt;electronic-resource-num&gt;10.1126/science.316.5826.826&lt;/electronic-resource-num&gt;&lt;/record&gt;&lt;/Cite&gt;&lt;/EndNote&gt;</w:instrText>
      </w:r>
      <w:r w:rsidR="00455DE2" w:rsidRPr="00455DE2">
        <w:fldChar w:fldCharType="separate"/>
      </w:r>
      <w:r w:rsidR="00455DE2" w:rsidRPr="00455DE2">
        <w:rPr>
          <w:noProof/>
        </w:rPr>
        <w:t>(Miller, 2007)</w:t>
      </w:r>
      <w:r w:rsidR="00455DE2" w:rsidRPr="00455DE2">
        <w:fldChar w:fldCharType="end"/>
      </w:r>
      <w:r w:rsidR="00455DE2" w:rsidRPr="00455DE2">
        <w:t xml:space="preserve"> in our methodology meant that some syndromes we would not consider MBS were included (as ‘reported MBS’): they are sensitive but not specific.</w:t>
      </w:r>
      <w:r w:rsidR="00455DE2">
        <w:t xml:space="preserve"> As</w:t>
      </w:r>
      <w:r w:rsidR="00A60A2A">
        <w:t xml:space="preserve"> such we support the assertion that intact vertical gaze be adopted as a diagnostic criterion</w:t>
      </w:r>
      <w:r w:rsidR="00057E7E">
        <w:t xml:space="preserve">. </w:t>
      </w:r>
      <w:r w:rsidR="0073439F" w:rsidRPr="002A412F">
        <w:t>We</w:t>
      </w:r>
      <w:r w:rsidR="004163E4">
        <w:t xml:space="preserve"> believe</w:t>
      </w:r>
      <w:r w:rsidR="0073439F" w:rsidRPr="002A412F">
        <w:t xml:space="preserve"> that this will help to exclude the majority of genetically distinct diagnoses such as HCFP or CFEOM, and prompt further investigation in the clinical setting. </w:t>
      </w:r>
      <w:r w:rsidR="00057E7E" w:rsidRPr="00E96C6B">
        <w:t>Despite these weaknesses</w:t>
      </w:r>
      <w:r w:rsidR="00DD2AE1">
        <w:t>,</w:t>
      </w:r>
      <w:r w:rsidR="00057E7E" w:rsidRPr="00E96C6B">
        <w:t xml:space="preserve"> this study remains the single largest composite series </w:t>
      </w:r>
      <w:r w:rsidR="00057E7E">
        <w:t>compiled in the literature.</w:t>
      </w:r>
    </w:p>
    <w:p w:rsidR="000443A7" w:rsidRPr="000443A7" w:rsidRDefault="000443A7" w:rsidP="0078724A"/>
    <w:p w:rsidR="0085758D" w:rsidRPr="005111A8" w:rsidRDefault="0085758D" w:rsidP="0078724A">
      <w:pPr>
        <w:rPr>
          <w:i/>
        </w:rPr>
      </w:pPr>
      <w:r w:rsidRPr="005111A8">
        <w:rPr>
          <w:i/>
        </w:rPr>
        <w:t>Prevalence data</w:t>
      </w:r>
    </w:p>
    <w:p w:rsidR="00CE7314" w:rsidRDefault="00FF2DB7" w:rsidP="0078724A">
      <w:r>
        <w:t xml:space="preserve">In this study we have examined the prevalence of clinical findings associated with a diagnosis of MBS with VI and VII nerve palsy. </w:t>
      </w:r>
      <w:r w:rsidR="00147104">
        <w:t xml:space="preserve">A </w:t>
      </w:r>
      <w:r w:rsidR="00677104">
        <w:t xml:space="preserve">slight </w:t>
      </w:r>
      <w:r w:rsidR="00147104">
        <w:t xml:space="preserve">male preponderance has never been commented upon previously, demonstrating the utility of examining larger case </w:t>
      </w:r>
      <w:r w:rsidR="00147104" w:rsidRPr="00A60A2A">
        <w:t>series.</w:t>
      </w:r>
      <w:r w:rsidR="00DD2AE1" w:rsidRPr="00DD2AE1">
        <w:t xml:space="preserve"> </w:t>
      </w:r>
      <w:r w:rsidR="00A60A2A">
        <w:t xml:space="preserve">The prevalence of </w:t>
      </w:r>
      <w:r w:rsidR="000D167D">
        <w:t>some</w:t>
      </w:r>
      <w:r w:rsidR="00A60A2A">
        <w:t xml:space="preserve"> features </w:t>
      </w:r>
      <w:r w:rsidR="00A60A2A">
        <w:lastRenderedPageBreak/>
        <w:t xml:space="preserve">reported in the </w:t>
      </w:r>
      <w:proofErr w:type="spellStart"/>
      <w:r w:rsidR="00A60A2A">
        <w:t>Verzjil</w:t>
      </w:r>
      <w:proofErr w:type="spellEnd"/>
      <w:r w:rsidR="00A60A2A">
        <w:t xml:space="preserve"> study are broadly reflected in our </w:t>
      </w:r>
      <w:r w:rsidR="003D4CEA">
        <w:t>data</w:t>
      </w:r>
      <w:r w:rsidR="000D167D">
        <w:t>,</w:t>
      </w:r>
      <w:r w:rsidR="00A60A2A" w:rsidRPr="00A60A2A">
        <w:t xml:space="preserve"> </w:t>
      </w:r>
      <w:r w:rsidR="003D4CEA">
        <w:t>but t</w:t>
      </w:r>
      <w:r>
        <w:t>he two studies are not</w:t>
      </w:r>
      <w:r w:rsidR="00DA4A14">
        <w:t xml:space="preserve"> directly</w:t>
      </w:r>
      <w:r>
        <w:t xml:space="preserve"> comparable due to reporting</w:t>
      </w:r>
      <w:r w:rsidR="00352B23">
        <w:t xml:space="preserve"> bias and different diagnostic criteria between studies.</w:t>
      </w:r>
      <w:r w:rsidR="00A60A2A">
        <w:t xml:space="preserve"> </w:t>
      </w:r>
      <w:r w:rsidR="00DD2AE1">
        <w:t>Similarly, t</w:t>
      </w:r>
      <w:r w:rsidR="00CE7314">
        <w:t>hose features described</w:t>
      </w:r>
      <w:r w:rsidR="00DD2AE1">
        <w:t xml:space="preserve"> as 100% </w:t>
      </w:r>
      <w:r w:rsidR="000D167D">
        <w:t>prevalent in</w:t>
      </w:r>
      <w:r w:rsidR="00DD2AE1">
        <w:t xml:space="preserve"> small case series</w:t>
      </w:r>
      <w:r w:rsidR="00CE7314">
        <w:t xml:space="preserve"> (e</w:t>
      </w:r>
      <w:r w:rsidR="00057A4A">
        <w:t>.</w:t>
      </w:r>
      <w:r w:rsidR="00CE7314">
        <w:t xml:space="preserve">g. hypogonadism, sleep disturbance) were </w:t>
      </w:r>
      <w:r w:rsidR="00661E5D">
        <w:t xml:space="preserve">regarded </w:t>
      </w:r>
      <w:r w:rsidR="00CE7314">
        <w:t xml:space="preserve">due to reporting bias and their true prevalence remains to be determined.  </w:t>
      </w:r>
      <w:r>
        <w:t>Anecdotally, sleep disturbance is a commonly reported feature but no large case series examines this.</w:t>
      </w:r>
    </w:p>
    <w:p w:rsidR="00DB5EBF" w:rsidRDefault="00DB5EBF" w:rsidP="0078724A"/>
    <w:p w:rsidR="00F340FC" w:rsidRDefault="00476D03" w:rsidP="0078724A">
      <w:r>
        <w:t xml:space="preserve">A constellation of </w:t>
      </w:r>
      <w:proofErr w:type="spellStart"/>
      <w:r w:rsidR="003D70FC">
        <w:t>oro</w:t>
      </w:r>
      <w:proofErr w:type="spellEnd"/>
      <w:r w:rsidR="00223692">
        <w:t>-</w:t>
      </w:r>
      <w:r w:rsidR="003D70FC">
        <w:t xml:space="preserve">motor </w:t>
      </w:r>
      <w:r>
        <w:t xml:space="preserve">clinical signs </w:t>
      </w:r>
      <w:r w:rsidR="003D70FC">
        <w:t xml:space="preserve">such as </w:t>
      </w:r>
      <w:proofErr w:type="spellStart"/>
      <w:r w:rsidR="003D70FC">
        <w:t>micrognathia</w:t>
      </w:r>
      <w:proofErr w:type="spellEnd"/>
      <w:r w:rsidR="003D70FC">
        <w:t>, swallowing difficulty, small (atrophic) tongue and hypoglossal</w:t>
      </w:r>
      <w:r w:rsidR="005F2612">
        <w:t xml:space="preserve"> nerve palsy were very common; cleft palate was present in 38% of </w:t>
      </w:r>
      <w:r w:rsidR="008F1758">
        <w:t>patients</w:t>
      </w:r>
      <w:r w:rsidR="005F2612">
        <w:t xml:space="preserve">. </w:t>
      </w:r>
      <w:r w:rsidR="003D70FC">
        <w:t xml:space="preserve">These likely account for the high prevalence of failure to thrive </w:t>
      </w:r>
      <w:r w:rsidR="00114A9E">
        <w:t xml:space="preserve">(FTT) </w:t>
      </w:r>
      <w:r w:rsidR="003D70FC">
        <w:t>and dysarthria</w:t>
      </w:r>
      <w:r w:rsidR="00E62DDF">
        <w:t xml:space="preserve"> but this study cannot confirm causation</w:t>
      </w:r>
      <w:r w:rsidR="00A8269A">
        <w:t xml:space="preserve">. </w:t>
      </w:r>
      <w:proofErr w:type="spellStart"/>
      <w:r w:rsidR="00DB3015">
        <w:t>Micrognathia</w:t>
      </w:r>
      <w:proofErr w:type="spellEnd"/>
      <w:r w:rsidR="00DB3015">
        <w:t xml:space="preserve"> and swallowing difficulty</w:t>
      </w:r>
      <w:r w:rsidR="003D70FC">
        <w:t xml:space="preserve"> are subjective signs without clear diagnostic criteria and are difficult to quantify. However, both dysarthria and FTT are objective determinants and should prompt further examination for </w:t>
      </w:r>
      <w:r w:rsidR="00DB3015">
        <w:t>additional</w:t>
      </w:r>
      <w:r w:rsidR="003D70FC">
        <w:t xml:space="preserve"> features. </w:t>
      </w:r>
    </w:p>
    <w:p w:rsidR="003D70FC" w:rsidRDefault="003D70FC" w:rsidP="0078724A"/>
    <w:p w:rsidR="00114A9E" w:rsidRPr="00E71E4D" w:rsidRDefault="000D167D" w:rsidP="0078724A">
      <w:pPr>
        <w:rPr>
          <w:shd w:val="clear" w:color="auto" w:fill="FFFFFF"/>
        </w:rPr>
      </w:pPr>
      <w:r w:rsidRPr="000647B1">
        <w:t>Limb anomalies were</w:t>
      </w:r>
      <w:r w:rsidR="00195550" w:rsidRPr="000647B1">
        <w:t xml:space="preserve"> present in 75</w:t>
      </w:r>
      <w:r w:rsidR="003D70FC" w:rsidRPr="000647B1">
        <w:t xml:space="preserve">% of </w:t>
      </w:r>
      <w:r w:rsidR="008F1758" w:rsidRPr="000647B1">
        <w:t xml:space="preserve">patients </w:t>
      </w:r>
      <w:r w:rsidR="003D70FC" w:rsidRPr="000647B1">
        <w:t>with the prevalence</w:t>
      </w:r>
      <w:r w:rsidR="001D2F85" w:rsidRPr="000647B1">
        <w:t xml:space="preserve"> </w:t>
      </w:r>
      <w:r w:rsidR="00DB3015" w:rsidRPr="000647B1">
        <w:t xml:space="preserve">of </w:t>
      </w:r>
      <w:r w:rsidR="001D2F85" w:rsidRPr="000647B1">
        <w:t>lower limb anom</w:t>
      </w:r>
      <w:r w:rsidR="00223692" w:rsidRPr="000647B1">
        <w:t>al</w:t>
      </w:r>
      <w:r w:rsidR="00195550" w:rsidRPr="000647B1">
        <w:t>ies being 62</w:t>
      </w:r>
      <w:r w:rsidR="001D2F85" w:rsidRPr="000647B1">
        <w:t xml:space="preserve">%. </w:t>
      </w:r>
      <w:proofErr w:type="spellStart"/>
      <w:r w:rsidR="001D2F85" w:rsidRPr="000647B1">
        <w:t>Talipes</w:t>
      </w:r>
      <w:proofErr w:type="spellEnd"/>
      <w:r w:rsidR="001D2F85" w:rsidRPr="000647B1">
        <w:t xml:space="preserve"> was present in ove</w:t>
      </w:r>
      <w:r w:rsidRPr="000647B1">
        <w:t xml:space="preserve">r 50% of </w:t>
      </w:r>
      <w:r w:rsidR="008F1758" w:rsidRPr="000647B1">
        <w:t>patients</w:t>
      </w:r>
      <w:r w:rsidRPr="000647B1">
        <w:t>, more common than Poland anomaly which was</w:t>
      </w:r>
      <w:r w:rsidR="001D2F85" w:rsidRPr="000647B1">
        <w:t xml:space="preserve"> present in 38% of </w:t>
      </w:r>
      <w:r w:rsidR="008F1758" w:rsidRPr="000647B1">
        <w:t>patients</w:t>
      </w:r>
      <w:r w:rsidR="001D2F85" w:rsidRPr="000647B1">
        <w:t xml:space="preserve">. </w:t>
      </w:r>
      <w:r w:rsidR="00E71E4D" w:rsidRPr="000647B1">
        <w:rPr>
          <w:shd w:val="clear" w:color="auto" w:fill="FFFFFF"/>
        </w:rPr>
        <w:t>We confirm the previously documented association between male sex and Poland syndrome in the context of MBS</w:t>
      </w:r>
      <w:r w:rsidR="00FD07F9" w:rsidRPr="000647B1">
        <w:rPr>
          <w:shd w:val="clear" w:color="auto" w:fill="FFFFFF"/>
        </w:rPr>
        <w:t xml:space="preserve"> </w:t>
      </w:r>
      <w:r w:rsidR="00FD07F9" w:rsidRPr="000647B1">
        <w:rPr>
          <w:shd w:val="clear" w:color="auto" w:fill="FFFFFF"/>
        </w:rPr>
        <w:fldChar w:fldCharType="begin"/>
      </w:r>
      <w:r w:rsidR="003731D7" w:rsidRPr="000647B1">
        <w:rPr>
          <w:shd w:val="clear" w:color="auto" w:fill="FFFFFF"/>
        </w:rPr>
        <w:instrText xml:space="preserve"> ADDIN EN.CITE &lt;EndNote&gt;&lt;Cite&gt;&lt;Author&gt;Parker&lt;/Author&gt;&lt;Year&gt;1981&lt;/Year&gt;&lt;RecNum&gt;9&lt;/RecNum&gt;&lt;DisplayText&gt;(Parker, Mitchell, &amp;amp; Holmes, 1981; Verzijl et al., 2003)&lt;/DisplayText&gt;&lt;record&gt;&lt;rec-number&gt;9&lt;/rec-number&gt;&lt;foreign-keys&gt;&lt;key app="EN" db-id="esstvexdixvrplexv91x9frjevvps2pxzeer" timestamp="1522769940"&gt;9&lt;/key&gt;&lt;/foreign-keys&gt;&lt;ref-type name="Journal Article"&gt;17&lt;/ref-type&gt;&lt;contributors&gt;&lt;authors&gt;&lt;author&gt;Parker, D L&lt;/author&gt;&lt;author&gt;Mitchell, P R&lt;/author&gt;&lt;author&gt;Holmes, G L&lt;/author&gt;&lt;/authors&gt;&lt;/contributors&gt;&lt;titles&gt;&lt;title&gt;Poland-Möbius syndrome.&lt;/title&gt;&lt;secondary-title&gt;Journal of medical genetics&lt;/secondary-title&gt;&lt;/titles&gt;&lt;periodical&gt;&lt;full-title&gt;Journal of Medical Genetics&lt;/full-title&gt;&lt;abbr-1&gt;J. Med. Genet.&lt;/abbr-1&gt;&lt;abbr-2&gt;J Med Genet&lt;/abbr-2&gt;&lt;/periodical&gt;&lt;pages&gt;317-20&lt;/pages&gt;&lt;volume&gt;18&lt;/volume&gt;&lt;dates&gt;&lt;year&gt;1981&lt;/year&gt;&lt;/dates&gt;&lt;publisher&gt;BMJ Publishing Group&lt;/publisher&gt;&lt;accession-num&gt;7024548&lt;/accession-num&gt;&lt;urls&gt;&lt;/urls&gt;&lt;electronic-resource-num&gt;10.1136/jmg.18.4.317&lt;/electronic-resource-num&gt;&lt;/record&gt;&lt;/Cite&gt;&lt;Cite&gt;&lt;Author&gt;Verzijl&lt;/Author&gt;&lt;Year&gt;2003&lt;/Year&gt;&lt;RecNum&gt;3&lt;/RecNum&gt;&lt;record&gt;&lt;rec-number&gt;3&lt;/rec-number&gt;&lt;foreign-keys&gt;&lt;key app="EN" db-id="esstvexdixvrplexv91x9frjevvps2pxzeer" timestamp="1522769940"&gt;3&lt;/key&gt;&lt;/foreign-keys&gt;&lt;ref-type name="Journal Article"&gt;17&lt;/ref-type&gt;&lt;contributors&gt;&lt;authors&gt;&lt;author&gt;Verzijl, Harriëtte T. F. M.&lt;/author&gt;&lt;author&gt;van der Zwaag, Bert&lt;/author&gt;&lt;author&gt;Cruysberg, Johannes R. M.&lt;/author&gt;&lt;author&gt;Padberg, George W.&lt;/author&gt;&lt;/authors&gt;&lt;/contributors&gt;&lt;titles&gt;&lt;title&gt;Möbius syndrome redefined: a syndrome of rhombencephalic maldevelopment.&lt;/title&gt;&lt;secondary-title&gt;Neurology&lt;/secondary-title&gt;&lt;/titles&gt;&lt;periodical&gt;&lt;full-title&gt;Neurology&lt;/full-title&gt;&lt;abbr-1&gt;Neurology&lt;/abbr-1&gt;&lt;abbr-2&gt;Neurology&lt;/abbr-2&gt;&lt;/periodical&gt;&lt;pages&gt;327-33&lt;/pages&gt;&lt;volume&gt;61&lt;/volume&gt;&lt;dates&gt;&lt;year&gt;2003&lt;/year&gt;&lt;/dates&gt;&lt;accession-num&gt;12913192&lt;/accession-num&gt;&lt;urls&gt;&lt;/urls&gt;&lt;electronic-resource-num&gt;10.1212/01.wnl.0000076484.91275.cd&lt;/electronic-resource-num&gt;&lt;/record&gt;&lt;/Cite&gt;&lt;/EndNote&gt;</w:instrText>
      </w:r>
      <w:r w:rsidR="00FD07F9" w:rsidRPr="000647B1">
        <w:rPr>
          <w:shd w:val="clear" w:color="auto" w:fill="FFFFFF"/>
        </w:rPr>
        <w:fldChar w:fldCharType="separate"/>
      </w:r>
      <w:r w:rsidR="00FD07F9" w:rsidRPr="000647B1">
        <w:rPr>
          <w:noProof/>
          <w:shd w:val="clear" w:color="auto" w:fill="FFFFFF"/>
        </w:rPr>
        <w:t>(Parker, Mitchell, &amp; Holmes, 1981; Verzijl et al., 2003)</w:t>
      </w:r>
      <w:r w:rsidR="00FD07F9" w:rsidRPr="000647B1">
        <w:rPr>
          <w:shd w:val="clear" w:color="auto" w:fill="FFFFFF"/>
        </w:rPr>
        <w:fldChar w:fldCharType="end"/>
      </w:r>
      <w:r w:rsidR="00E71E4D" w:rsidRPr="000647B1">
        <w:rPr>
          <w:shd w:val="clear" w:color="auto" w:fill="FFFFFF"/>
        </w:rPr>
        <w:t>. We</w:t>
      </w:r>
      <w:r w:rsidR="004163E4" w:rsidRPr="000647B1">
        <w:rPr>
          <w:shd w:val="clear" w:color="auto" w:fill="FFFFFF"/>
        </w:rPr>
        <w:t xml:space="preserve"> will</w:t>
      </w:r>
      <w:r w:rsidR="00E71E4D" w:rsidRPr="000647B1">
        <w:rPr>
          <w:shd w:val="clear" w:color="auto" w:fill="FFFFFF"/>
        </w:rPr>
        <w:t xml:space="preserve"> explore the relationship between MBS and Poland syndrome further in a separate study.</w:t>
      </w:r>
    </w:p>
    <w:p w:rsidR="00114A9E" w:rsidRDefault="00114A9E" w:rsidP="0078724A"/>
    <w:p w:rsidR="00114A9E" w:rsidRDefault="00114A9E" w:rsidP="0078724A">
      <w:proofErr w:type="spellStart"/>
      <w:r>
        <w:t>Hypotonia</w:t>
      </w:r>
      <w:proofErr w:type="spellEnd"/>
      <w:r>
        <w:t xml:space="preserve"> in younger children and abnormal motor coordination were present in 80-90% of </w:t>
      </w:r>
      <w:r w:rsidR="008F1758">
        <w:t>patients</w:t>
      </w:r>
      <w:r>
        <w:t xml:space="preserve">. This poor coordination is generally greater than one would expect from any associated physical disability and may indicate </w:t>
      </w:r>
      <w:r w:rsidR="008021BD">
        <w:t>generalised neuronal dysgenesis.</w:t>
      </w:r>
      <w:r>
        <w:t xml:space="preserve"> </w:t>
      </w:r>
      <w:r w:rsidR="00CE7314">
        <w:rPr>
          <w:i/>
        </w:rPr>
        <w:t>PLXN</w:t>
      </w:r>
      <w:r w:rsidRPr="00CE7314">
        <w:rPr>
          <w:i/>
        </w:rPr>
        <w:t>D1</w:t>
      </w:r>
      <w:r>
        <w:t xml:space="preserve"> </w:t>
      </w:r>
      <w:r w:rsidR="0022680C">
        <w:t xml:space="preserve">is </w:t>
      </w:r>
      <w:r>
        <w:t xml:space="preserve">a member of the </w:t>
      </w:r>
      <w:proofErr w:type="spellStart"/>
      <w:r>
        <w:t>plexin</w:t>
      </w:r>
      <w:proofErr w:type="spellEnd"/>
      <w:r>
        <w:t xml:space="preserve"> family of transmembrane receptor</w:t>
      </w:r>
      <w:r w:rsidR="00CE7314">
        <w:t>s</w:t>
      </w:r>
      <w:r>
        <w:t xml:space="preserve"> involved in axon guidance and cell-cell contact</w:t>
      </w:r>
      <w:r w:rsidR="0022680C">
        <w:t xml:space="preserve">. </w:t>
      </w:r>
      <w:r w:rsidR="0022680C" w:rsidRPr="0022680C">
        <w:rPr>
          <w:highlight w:val="yellow"/>
        </w:rPr>
        <w:t>Although previously excluded as a cause of MBS (</w:t>
      </w:r>
      <w:r w:rsidR="0022680C" w:rsidRPr="0022680C">
        <w:rPr>
          <w:noProof/>
          <w:highlight w:val="yellow"/>
        </w:rPr>
        <w:t>van der Zwaag et al., 2004)</w:t>
      </w:r>
      <w:r w:rsidR="0022680C" w:rsidRPr="0022680C">
        <w:rPr>
          <w:noProof/>
          <w:highlight w:val="yellow"/>
        </w:rPr>
        <w:t>,</w:t>
      </w:r>
      <w:r w:rsidR="0022680C" w:rsidRPr="0022680C">
        <w:rPr>
          <w:highlight w:val="yellow"/>
        </w:rPr>
        <w:t xml:space="preserve"> it </w:t>
      </w:r>
      <w:r w:rsidRPr="0022680C">
        <w:rPr>
          <w:highlight w:val="yellow"/>
        </w:rPr>
        <w:t>has been shown to be mutated in MBS</w:t>
      </w:r>
      <w:r w:rsidR="0022680C" w:rsidRPr="0022680C">
        <w:rPr>
          <w:highlight w:val="yellow"/>
        </w:rPr>
        <w:t xml:space="preserve"> and is probably a rare cause</w:t>
      </w:r>
      <w:r w:rsidRPr="0022680C">
        <w:rPr>
          <w:highlight w:val="yellow"/>
        </w:rPr>
        <w:t xml:space="preserve"> </w:t>
      </w:r>
      <w:r w:rsidR="00FD07F9" w:rsidRPr="0022680C">
        <w:rPr>
          <w:highlight w:val="yellow"/>
        </w:rPr>
        <w:fldChar w:fldCharType="begin">
          <w:fldData xml:space="preserve">PEVuZE5vdGU+PENpdGU+PEF1dGhvcj5Ub21hcy1Sb2NhPC9BdXRob3I+PFllYXI+MjAxNTwvWWVh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=
</w:fldData>
        </w:fldChar>
      </w:r>
      <w:r w:rsidR="00FD07F9" w:rsidRPr="0022680C">
        <w:rPr>
          <w:highlight w:val="yellow"/>
        </w:rPr>
        <w:instrText xml:space="preserve"> ADDIN EN.CITE </w:instrText>
      </w:r>
      <w:r w:rsidR="00FD07F9" w:rsidRPr="0022680C">
        <w:rPr>
          <w:highlight w:val="yellow"/>
        </w:rPr>
        <w:fldChar w:fldCharType="begin">
          <w:fldData xml:space="preserve">PEVuZE5vdGU+PENpdGU+PEF1dGhvcj5Ub21hcy1Sb2NhPC9BdXRob3I+PFllYXI+MjAxNTwvWWVh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=
</w:fldData>
        </w:fldChar>
      </w:r>
      <w:r w:rsidR="00FD07F9" w:rsidRPr="0022680C">
        <w:rPr>
          <w:highlight w:val="yellow"/>
        </w:rPr>
        <w:instrText xml:space="preserve"> ADDIN EN.CITE.DATA </w:instrText>
      </w:r>
      <w:r w:rsidR="00FD07F9" w:rsidRPr="0022680C">
        <w:rPr>
          <w:highlight w:val="yellow"/>
        </w:rPr>
      </w:r>
      <w:r w:rsidR="00FD07F9" w:rsidRPr="0022680C">
        <w:rPr>
          <w:highlight w:val="yellow"/>
        </w:rPr>
        <w:fldChar w:fldCharType="end"/>
      </w:r>
      <w:r w:rsidR="00FD07F9" w:rsidRPr="0022680C">
        <w:rPr>
          <w:highlight w:val="yellow"/>
        </w:rPr>
      </w:r>
      <w:r w:rsidR="00FD07F9" w:rsidRPr="0022680C">
        <w:rPr>
          <w:highlight w:val="yellow"/>
        </w:rPr>
        <w:fldChar w:fldCharType="separate"/>
      </w:r>
      <w:r w:rsidR="0022680C" w:rsidRPr="0022680C">
        <w:rPr>
          <w:noProof/>
          <w:highlight w:val="yellow"/>
        </w:rPr>
        <w:t>(Tomas-Roca et al., 2015).</w:t>
      </w:r>
      <w:r w:rsidR="00FD07F9" w:rsidRPr="0022680C">
        <w:rPr>
          <w:noProof/>
          <w:highlight w:val="yellow"/>
        </w:rPr>
        <w:t xml:space="preserve"> </w:t>
      </w:r>
      <w:r w:rsidR="00FD07F9" w:rsidRPr="0022680C">
        <w:rPr>
          <w:highlight w:val="yellow"/>
        </w:rPr>
        <w:fldChar w:fldCharType="end"/>
      </w:r>
      <w:r w:rsidR="00FF2DB7">
        <w:t xml:space="preserve"> This </w:t>
      </w:r>
      <w:r>
        <w:t>suggest</w:t>
      </w:r>
      <w:r w:rsidR="00FF2DB7">
        <w:t>s</w:t>
      </w:r>
      <w:r>
        <w:t xml:space="preserve"> that </w:t>
      </w:r>
      <w:r w:rsidR="00886158">
        <w:t xml:space="preserve">the disorder may encompass neural connection issues in addition to anatomically detectable abnormalities of cranial nerve nuclei. </w:t>
      </w:r>
    </w:p>
    <w:p w:rsidR="00965EC9" w:rsidRPr="00631CAB" w:rsidRDefault="00965EC9" w:rsidP="0078724A"/>
    <w:p w:rsidR="002E442F" w:rsidRPr="005111A8" w:rsidRDefault="002E442F" w:rsidP="0078724A">
      <w:pPr>
        <w:rPr>
          <w:i/>
          <w:shd w:val="clear" w:color="auto" w:fill="FFFFFF"/>
        </w:rPr>
      </w:pPr>
      <w:r w:rsidRPr="005111A8">
        <w:rPr>
          <w:i/>
          <w:shd w:val="clear" w:color="auto" w:fill="FFFFFF"/>
        </w:rPr>
        <w:t>Cluster analysis</w:t>
      </w:r>
    </w:p>
    <w:p w:rsidR="00DE273B" w:rsidRPr="008021BD" w:rsidRDefault="00C80C7C" w:rsidP="0078724A">
      <w:pPr>
        <w:rPr>
          <w:shd w:val="clear" w:color="auto" w:fill="FFFFFF"/>
        </w:rPr>
      </w:pPr>
      <w:r w:rsidRPr="0085758D">
        <w:rPr>
          <w:shd w:val="clear" w:color="auto" w:fill="FFFFFF"/>
        </w:rPr>
        <w:t xml:space="preserve">Patterns within the MBS spectrum have been recognised and proposed. </w:t>
      </w:r>
      <w:proofErr w:type="spellStart"/>
      <w:r w:rsidR="00C2470F" w:rsidRPr="00E96C6B">
        <w:rPr>
          <w:shd w:val="clear" w:color="auto" w:fill="FFFFFF"/>
        </w:rPr>
        <w:t>Verzijl</w:t>
      </w:r>
      <w:proofErr w:type="spellEnd"/>
      <w:r w:rsidR="00C2470F" w:rsidRPr="00E96C6B">
        <w:rPr>
          <w:shd w:val="clear" w:color="auto" w:fill="FFFFFF"/>
        </w:rPr>
        <w:t xml:space="preserve"> et al showed that </w:t>
      </w:r>
      <w:r w:rsidRPr="00E96C6B">
        <w:rPr>
          <w:shd w:val="clear" w:color="auto" w:fill="FFFFFF"/>
        </w:rPr>
        <w:t xml:space="preserve">in </w:t>
      </w:r>
      <w:r w:rsidR="00C2470F" w:rsidRPr="00E96C6B">
        <w:rPr>
          <w:shd w:val="clear" w:color="auto" w:fill="FFFFFF"/>
        </w:rPr>
        <w:t>a majority of their patients</w:t>
      </w:r>
      <w:r w:rsidRPr="0085758D">
        <w:rPr>
          <w:shd w:val="clear" w:color="auto" w:fill="FFFFFF"/>
        </w:rPr>
        <w:t xml:space="preserve"> there was a co-occurrence of bilateral facial nerve and </w:t>
      </w:r>
      <w:r w:rsidR="00DB3015">
        <w:rPr>
          <w:shd w:val="clear" w:color="auto" w:fill="FFFFFF"/>
        </w:rPr>
        <w:t xml:space="preserve">eye </w:t>
      </w:r>
      <w:r w:rsidRPr="0085758D">
        <w:rPr>
          <w:shd w:val="clear" w:color="auto" w:fill="FFFFFF"/>
        </w:rPr>
        <w:t xml:space="preserve">abduction impairment, </w:t>
      </w:r>
      <w:proofErr w:type="spellStart"/>
      <w:r w:rsidRPr="0085758D">
        <w:rPr>
          <w:shd w:val="clear" w:color="auto" w:fill="FFFFFF"/>
        </w:rPr>
        <w:t>hypoglossia</w:t>
      </w:r>
      <w:proofErr w:type="spellEnd"/>
      <w:r w:rsidRPr="0085758D">
        <w:rPr>
          <w:shd w:val="clear" w:color="auto" w:fill="FFFFFF"/>
        </w:rPr>
        <w:t>, craniofacial and limb malformations, and long tract symptoms</w:t>
      </w:r>
      <w:r w:rsidR="00FD07F9">
        <w:rPr>
          <w:shd w:val="clear" w:color="auto" w:fill="FFFFFF"/>
        </w:rPr>
        <w:t xml:space="preserve"> </w:t>
      </w:r>
      <w:r w:rsidR="00FD07F9">
        <w:rPr>
          <w:shd w:val="clear" w:color="auto" w:fill="FFFFFF"/>
        </w:rPr>
        <w:fldChar w:fldCharType="begin"/>
      </w:r>
      <w:r w:rsidR="00F74710">
        <w:rPr>
          <w:shd w:val="clear" w:color="auto" w:fill="FFFFFF"/>
        </w:rPr>
        <w:instrText xml:space="preserve"> ADDIN EN.CITE &lt;EndNote&gt;&lt;Cite&gt;&lt;Author&gt;Verzijl&lt;/Author&gt;&lt;Year&gt;2003&lt;/Year&gt;&lt;RecNum&gt;3&lt;/RecNum&gt;&lt;DisplayText&gt;(Verzijl et al., 2003)&lt;/DisplayText&gt;&lt;record&gt;&lt;rec-number&gt;3&lt;/rec-number&gt;&lt;foreign-keys&gt;&lt;key app="EN" db-id="esstvexdixvrplexv91x9frjevvps2pxzeer" timestamp="1522769940"&gt;3&lt;/key&gt;&lt;/foreign-keys&gt;&lt;ref-type name="Journal Article"&gt;17&lt;/ref-type&gt;&lt;contributors&gt;&lt;authors&gt;&lt;author&gt;Verzijl, Harriëtte T. F. M.&lt;/author&gt;&lt;author&gt;van der Zwaag, Bert&lt;/author&gt;&lt;author&gt;Cruysberg, Johannes R. M.&lt;/author&gt;&lt;author&gt;Padberg, George W.&lt;/author&gt;&lt;/authors&gt;&lt;/contributors&gt;&lt;titles&gt;&lt;title&gt;Möbius syndrome redefined: a syndrome of rhombencephalic maldevelopment.&lt;/title&gt;&lt;secondary-title&gt;Neurology&lt;/secondary-title&gt;&lt;/titles&gt;&lt;periodical&gt;&lt;full-title&gt;Neurology&lt;/full-title&gt;&lt;abbr-1&gt;Neurology&lt;/abbr-1&gt;&lt;abbr-2&gt;Neurology&lt;/abbr-2&gt;&lt;/periodical&gt;&lt;pages&gt;327-33&lt;/pages&gt;&lt;volume&gt;61&lt;/volume&gt;&lt;dates&gt;&lt;year&gt;2003&lt;/year&gt;&lt;/dates&gt;&lt;accession-num&gt;12913192&lt;/accession-num&gt;&lt;urls&gt;&lt;/urls&gt;&lt;electronic-resource-num&gt;10.1212/01.wnl.0000076484.91275.cd&lt;/electronic-resource-num&gt;&lt;/record&gt;&lt;/Cite&gt;&lt;/EndNote&gt;</w:instrText>
      </w:r>
      <w:r w:rsidR="00FD07F9">
        <w:rPr>
          <w:shd w:val="clear" w:color="auto" w:fill="FFFFFF"/>
        </w:rPr>
        <w:fldChar w:fldCharType="separate"/>
      </w:r>
      <w:r w:rsidR="00FD07F9">
        <w:rPr>
          <w:noProof/>
          <w:shd w:val="clear" w:color="auto" w:fill="FFFFFF"/>
        </w:rPr>
        <w:t>(Verzijl et al., 2003)</w:t>
      </w:r>
      <w:r w:rsidR="00FD07F9">
        <w:rPr>
          <w:shd w:val="clear" w:color="auto" w:fill="FFFFFF"/>
        </w:rPr>
        <w:fldChar w:fldCharType="end"/>
      </w:r>
      <w:r w:rsidR="00455DE2">
        <w:rPr>
          <w:shd w:val="clear" w:color="auto" w:fill="FFFFFF"/>
        </w:rPr>
        <w:t xml:space="preserve"> and suggest t</w:t>
      </w:r>
      <w:r w:rsidRPr="0085758D">
        <w:rPr>
          <w:shd w:val="clear" w:color="auto" w:fill="FFFFFF"/>
        </w:rPr>
        <w:t xml:space="preserve">his could represent </w:t>
      </w:r>
      <w:r w:rsidR="00057E7E">
        <w:rPr>
          <w:shd w:val="clear" w:color="auto" w:fill="FFFFFF"/>
        </w:rPr>
        <w:t>a</w:t>
      </w:r>
      <w:r w:rsidRPr="0085758D">
        <w:rPr>
          <w:shd w:val="clear" w:color="auto" w:fill="FFFFFF"/>
        </w:rPr>
        <w:t xml:space="preserve"> distinct phenotype. </w:t>
      </w:r>
      <w:r w:rsidR="00455DE2">
        <w:rPr>
          <w:shd w:val="clear" w:color="auto" w:fill="FFFFFF"/>
        </w:rPr>
        <w:t>They found</w:t>
      </w:r>
      <w:r w:rsidR="00A8269A">
        <w:rPr>
          <w:shd w:val="clear" w:color="auto" w:fill="FFFFFF"/>
        </w:rPr>
        <w:t xml:space="preserve"> no association</w:t>
      </w:r>
      <w:r w:rsidR="008021BD">
        <w:rPr>
          <w:shd w:val="clear" w:color="auto" w:fill="FFFFFF"/>
        </w:rPr>
        <w:t xml:space="preserve"> found</w:t>
      </w:r>
      <w:r w:rsidRPr="0085758D">
        <w:rPr>
          <w:shd w:val="clear" w:color="auto" w:fill="FFFFFF"/>
        </w:rPr>
        <w:t xml:space="preserve"> within these broad </w:t>
      </w:r>
      <w:r w:rsidR="00A8269A">
        <w:rPr>
          <w:shd w:val="clear" w:color="auto" w:fill="FFFFFF"/>
        </w:rPr>
        <w:t>categories of clinical features</w:t>
      </w:r>
      <w:r w:rsidR="004C1FA4">
        <w:rPr>
          <w:shd w:val="clear" w:color="auto" w:fill="FFFFFF"/>
        </w:rPr>
        <w:t>;</w:t>
      </w:r>
      <w:r w:rsidR="004C1FA4" w:rsidRPr="004C1FA4">
        <w:rPr>
          <w:shd w:val="clear" w:color="auto" w:fill="FFFFFF"/>
        </w:rPr>
        <w:t xml:space="preserve"> </w:t>
      </w:r>
      <w:r w:rsidR="004C1FA4">
        <w:rPr>
          <w:shd w:val="clear" w:color="auto" w:fill="FFFFFF"/>
        </w:rPr>
        <w:t>but the</w:t>
      </w:r>
      <w:r w:rsidR="008021BD">
        <w:rPr>
          <w:shd w:val="clear" w:color="auto" w:fill="FFFFFF"/>
        </w:rPr>
        <w:t>ir</w:t>
      </w:r>
      <w:r w:rsidR="004C1FA4">
        <w:rPr>
          <w:shd w:val="clear" w:color="auto" w:fill="FFFFFF"/>
        </w:rPr>
        <w:t xml:space="preserve"> analysis is limited by the number of </w:t>
      </w:r>
      <w:r w:rsidR="008F1758">
        <w:t>patients</w:t>
      </w:r>
      <w:r w:rsidR="003A1964">
        <w:rPr>
          <w:shd w:val="clear" w:color="auto" w:fill="FFFFFF"/>
        </w:rPr>
        <w:t>.</w:t>
      </w:r>
      <w:r w:rsidR="00DB3015">
        <w:rPr>
          <w:shd w:val="clear" w:color="auto" w:fill="FFFFFF"/>
        </w:rPr>
        <w:t xml:space="preserve"> T</w:t>
      </w:r>
      <w:r w:rsidR="002201FC">
        <w:rPr>
          <w:shd w:val="clear" w:color="auto" w:fill="FFFFFF"/>
        </w:rPr>
        <w:t>his study</w:t>
      </w:r>
      <w:r w:rsidR="00DB3015">
        <w:rPr>
          <w:shd w:val="clear" w:color="auto" w:fill="FFFFFF"/>
        </w:rPr>
        <w:t xml:space="preserve"> has</w:t>
      </w:r>
      <w:r w:rsidR="00E96C6B">
        <w:rPr>
          <w:shd w:val="clear" w:color="auto" w:fill="FFFFFF"/>
        </w:rPr>
        <w:t xml:space="preserve"> gone one step further and </w:t>
      </w:r>
      <w:r w:rsidR="00E71E4D">
        <w:rPr>
          <w:shd w:val="clear" w:color="auto" w:fill="FFFFFF"/>
        </w:rPr>
        <w:t>is</w:t>
      </w:r>
      <w:r w:rsidR="002201FC">
        <w:rPr>
          <w:shd w:val="clear" w:color="auto" w:fill="FFFFFF"/>
        </w:rPr>
        <w:t xml:space="preserve"> the first to </w:t>
      </w:r>
      <w:r w:rsidR="00E96C6B">
        <w:rPr>
          <w:shd w:val="clear" w:color="auto" w:fill="FFFFFF"/>
        </w:rPr>
        <w:t>examin</w:t>
      </w:r>
      <w:r w:rsidR="002201FC">
        <w:rPr>
          <w:shd w:val="clear" w:color="auto" w:fill="FFFFFF"/>
        </w:rPr>
        <w:t>e</w:t>
      </w:r>
      <w:r w:rsidR="00E96C6B">
        <w:rPr>
          <w:shd w:val="clear" w:color="auto" w:fill="FFFFFF"/>
        </w:rPr>
        <w:t xml:space="preserve"> the majorit</w:t>
      </w:r>
      <w:r w:rsidR="008F1758">
        <w:rPr>
          <w:shd w:val="clear" w:color="auto" w:fill="FFFFFF"/>
        </w:rPr>
        <w:t>y of published case reports</w:t>
      </w:r>
      <w:r w:rsidR="003A1964">
        <w:rPr>
          <w:shd w:val="clear" w:color="auto" w:fill="FFFFFF"/>
        </w:rPr>
        <w:t xml:space="preserve"> and apply</w:t>
      </w:r>
      <w:r w:rsidR="00E96C6B">
        <w:rPr>
          <w:shd w:val="clear" w:color="auto" w:fill="FFFFFF"/>
        </w:rPr>
        <w:t xml:space="preserve"> statistical method</w:t>
      </w:r>
      <w:r w:rsidR="006C0342">
        <w:rPr>
          <w:shd w:val="clear" w:color="auto" w:fill="FFFFFF"/>
        </w:rPr>
        <w:t>ology</w:t>
      </w:r>
      <w:r w:rsidR="00E96C6B">
        <w:rPr>
          <w:shd w:val="clear" w:color="auto" w:fill="FFFFFF"/>
        </w:rPr>
        <w:t xml:space="preserve"> to search for associations</w:t>
      </w:r>
      <w:r w:rsidR="007A0D50">
        <w:rPr>
          <w:shd w:val="clear" w:color="auto" w:fill="FFFFFF"/>
        </w:rPr>
        <w:t>.</w:t>
      </w:r>
      <w:r w:rsidR="00DF317A">
        <w:rPr>
          <w:rStyle w:val="CommentReference"/>
        </w:rPr>
        <w:t xml:space="preserve"> </w:t>
      </w:r>
      <w:r w:rsidR="000263CF" w:rsidRPr="0085758D">
        <w:rPr>
          <w:shd w:val="clear" w:color="auto" w:fill="FFFFFF"/>
        </w:rPr>
        <w:t xml:space="preserve">We found strong clustering of </w:t>
      </w:r>
      <w:proofErr w:type="spellStart"/>
      <w:r w:rsidR="000263CF" w:rsidRPr="0085758D">
        <w:rPr>
          <w:shd w:val="clear" w:color="auto" w:fill="FFFFFF"/>
        </w:rPr>
        <w:t>micrognathia</w:t>
      </w:r>
      <w:proofErr w:type="spellEnd"/>
      <w:r w:rsidR="000263CF" w:rsidRPr="0085758D">
        <w:rPr>
          <w:shd w:val="clear" w:color="auto" w:fill="FFFFFF"/>
        </w:rPr>
        <w:t>, limb deformities,</w:t>
      </w:r>
      <w:r w:rsidR="00BB7CB6">
        <w:rPr>
          <w:shd w:val="clear" w:color="auto" w:fill="FFFFFF"/>
        </w:rPr>
        <w:t xml:space="preserve"> </w:t>
      </w:r>
      <w:r w:rsidR="00D61A43">
        <w:rPr>
          <w:shd w:val="clear" w:color="auto" w:fill="FFFFFF"/>
        </w:rPr>
        <w:t>and feeding / swallowing difficulties</w:t>
      </w:r>
      <w:r w:rsidR="000263CF" w:rsidRPr="0085758D">
        <w:rPr>
          <w:shd w:val="clear" w:color="auto" w:fill="FFFFFF"/>
        </w:rPr>
        <w:t xml:space="preserve">. </w:t>
      </w:r>
      <w:r w:rsidR="00446A5B" w:rsidRPr="0085758D">
        <w:rPr>
          <w:shd w:val="clear" w:color="auto" w:fill="FFFFFF"/>
        </w:rPr>
        <w:t xml:space="preserve">This suggests a specific pattern in a number of </w:t>
      </w:r>
      <w:r w:rsidR="00E11CDD">
        <w:rPr>
          <w:shd w:val="clear" w:color="auto" w:fill="FFFFFF"/>
        </w:rPr>
        <w:t xml:space="preserve">patients with these </w:t>
      </w:r>
      <w:r w:rsidR="00E11CDD" w:rsidRPr="000647B1">
        <w:rPr>
          <w:shd w:val="clear" w:color="auto" w:fill="FFFFFF"/>
        </w:rPr>
        <w:t>findings (</w:t>
      </w:r>
      <w:r w:rsidR="00195550" w:rsidRPr="000647B1">
        <w:rPr>
          <w:shd w:val="clear" w:color="auto" w:fill="FFFFFF"/>
        </w:rPr>
        <w:t>63</w:t>
      </w:r>
      <w:r w:rsidR="00446A5B" w:rsidRPr="000647B1">
        <w:rPr>
          <w:shd w:val="clear" w:color="auto" w:fill="FFFFFF"/>
        </w:rPr>
        <w:t xml:space="preserve">% of </w:t>
      </w:r>
      <w:r w:rsidR="008F1758" w:rsidRPr="000647B1">
        <w:t xml:space="preserve">patients </w:t>
      </w:r>
      <w:r w:rsidR="00446A5B" w:rsidRPr="000647B1">
        <w:rPr>
          <w:shd w:val="clear" w:color="auto" w:fill="FFFFFF"/>
        </w:rPr>
        <w:t xml:space="preserve">with </w:t>
      </w:r>
      <w:r w:rsidR="00446A5B" w:rsidRPr="000647B1">
        <w:rPr>
          <w:i/>
          <w:shd w:val="clear" w:color="auto" w:fill="FFFFFF"/>
        </w:rPr>
        <w:t xml:space="preserve">any </w:t>
      </w:r>
      <w:r w:rsidR="00446A5B" w:rsidRPr="000647B1">
        <w:rPr>
          <w:shd w:val="clear" w:color="auto" w:fill="FFFFFF"/>
        </w:rPr>
        <w:t xml:space="preserve">of these features had </w:t>
      </w:r>
      <w:r w:rsidR="00446A5B" w:rsidRPr="000647B1">
        <w:rPr>
          <w:i/>
          <w:shd w:val="clear" w:color="auto" w:fill="FFFFFF"/>
        </w:rPr>
        <w:t xml:space="preserve">all </w:t>
      </w:r>
      <w:r w:rsidR="008021BD" w:rsidRPr="000647B1">
        <w:rPr>
          <w:shd w:val="clear" w:color="auto" w:fill="FFFFFF"/>
        </w:rPr>
        <w:t>of th</w:t>
      </w:r>
      <w:r w:rsidR="00FD07F9" w:rsidRPr="000647B1">
        <w:rPr>
          <w:shd w:val="clear" w:color="auto" w:fill="FFFFFF"/>
        </w:rPr>
        <w:t>ese features;</w:t>
      </w:r>
      <w:r w:rsidR="008021BD" w:rsidRPr="000647B1">
        <w:rPr>
          <w:shd w:val="clear" w:color="auto" w:fill="FFFFFF"/>
        </w:rPr>
        <w:t xml:space="preserve"> </w:t>
      </w:r>
      <w:r w:rsidR="00736E36" w:rsidRPr="000647B1">
        <w:rPr>
          <w:shd w:val="clear" w:color="auto" w:fill="FFFFFF"/>
        </w:rPr>
        <w:t>t</w:t>
      </w:r>
      <w:r w:rsidR="00446A5B" w:rsidRPr="000647B1">
        <w:rPr>
          <w:shd w:val="clear" w:color="auto" w:fill="FFFFFF"/>
        </w:rPr>
        <w:t xml:space="preserve">able </w:t>
      </w:r>
      <w:r w:rsidR="000D4B73" w:rsidRPr="000647B1">
        <w:rPr>
          <w:shd w:val="clear" w:color="auto" w:fill="FFFFFF"/>
        </w:rPr>
        <w:t>4</w:t>
      </w:r>
      <w:r w:rsidR="00446A5B" w:rsidRPr="000647B1">
        <w:rPr>
          <w:shd w:val="clear" w:color="auto" w:fill="FFFFFF"/>
        </w:rPr>
        <w:t xml:space="preserve">). </w:t>
      </w:r>
      <w:r w:rsidR="001D6A6A" w:rsidRPr="000647B1">
        <w:rPr>
          <w:shd w:val="clear" w:color="auto" w:fill="FFFFFF"/>
        </w:rPr>
        <w:t>T</w:t>
      </w:r>
      <w:r w:rsidR="00446A5B" w:rsidRPr="000647B1">
        <w:rPr>
          <w:shd w:val="clear" w:color="auto" w:fill="FFFFFF"/>
        </w:rPr>
        <w:t xml:space="preserve">his is the first time this relationship has been </w:t>
      </w:r>
      <w:r w:rsidR="00A04638" w:rsidRPr="000647B1">
        <w:rPr>
          <w:shd w:val="clear" w:color="auto" w:fill="FFFFFF"/>
        </w:rPr>
        <w:t>reported</w:t>
      </w:r>
      <w:r w:rsidR="00446A5B" w:rsidRPr="0085758D">
        <w:rPr>
          <w:shd w:val="clear" w:color="auto" w:fill="FFFFFF"/>
        </w:rPr>
        <w:t xml:space="preserve">. </w:t>
      </w:r>
    </w:p>
    <w:p w:rsidR="00061CC3" w:rsidRDefault="00061CC3" w:rsidP="0078724A"/>
    <w:p w:rsidR="00221219" w:rsidRDefault="001D6A6A" w:rsidP="0078724A">
      <w:r>
        <w:lastRenderedPageBreak/>
        <w:t>By contrast, c</w:t>
      </w:r>
      <w:r w:rsidR="00061CC3">
        <w:t>lustering in the more severe group was present but weaker</w:t>
      </w:r>
      <w:r w:rsidR="000D4B73">
        <w:t xml:space="preserve"> (table 5</w:t>
      </w:r>
      <w:r w:rsidR="00E11CDD">
        <w:t>)</w:t>
      </w:r>
      <w:r w:rsidR="00061CC3">
        <w:t xml:space="preserve">. Family history or genetic abnormality was not clearly associated with </w:t>
      </w:r>
      <w:r>
        <w:t xml:space="preserve">Type 2 </w:t>
      </w:r>
      <w:r w:rsidR="00061CC3">
        <w:t>patients</w:t>
      </w:r>
      <w:r w:rsidR="00A04638">
        <w:t>. This is</w:t>
      </w:r>
      <w:r w:rsidR="00793BA4">
        <w:t xml:space="preserve"> </w:t>
      </w:r>
      <w:r w:rsidR="003A1964">
        <w:t>likely</w:t>
      </w:r>
      <w:r w:rsidR="00061CC3">
        <w:t xml:space="preserve"> due to </w:t>
      </w:r>
      <w:r>
        <w:t xml:space="preserve">the </w:t>
      </w:r>
      <w:r w:rsidR="00061CC3">
        <w:t xml:space="preserve">low numbers of patients with </w:t>
      </w:r>
      <w:r w:rsidR="003A1964">
        <w:t xml:space="preserve">such </w:t>
      </w:r>
      <w:r w:rsidR="00061CC3">
        <w:t>data recorded and a large number of studies conducted before sophisticated genetic testing was widely available.</w:t>
      </w:r>
      <w:r w:rsidR="00BA4F4A" w:rsidRPr="00BA4F4A">
        <w:rPr>
          <w:shd w:val="clear" w:color="auto" w:fill="FFFFFF"/>
        </w:rPr>
        <w:t xml:space="preserve"> </w:t>
      </w:r>
      <w:r w:rsidR="00BA4F4A">
        <w:rPr>
          <w:shd w:val="clear" w:color="auto" w:fill="FFFFFF"/>
        </w:rPr>
        <w:t xml:space="preserve">Reappraisal of the prevalence </w:t>
      </w:r>
      <w:r w:rsidR="00FF2DB7">
        <w:rPr>
          <w:shd w:val="clear" w:color="auto" w:fill="FFFFFF"/>
        </w:rPr>
        <w:t xml:space="preserve">and clustering </w:t>
      </w:r>
      <w:r w:rsidR="00BA4F4A">
        <w:rPr>
          <w:shd w:val="clear" w:color="auto" w:fill="FFFFFF"/>
        </w:rPr>
        <w:t xml:space="preserve">of the clinical features will allow clinicians to target their examination and investigations more precisely. </w:t>
      </w:r>
      <w:r w:rsidR="00BA4F4A">
        <w:t xml:space="preserve">Imaging and pathologic presence of brain abnormality was common (66%; </w:t>
      </w:r>
      <w:r w:rsidR="00AB5D9B">
        <w:t xml:space="preserve">supplementary table </w:t>
      </w:r>
      <w:r w:rsidR="003008CA">
        <w:t>A</w:t>
      </w:r>
      <w:r w:rsidR="00BA4F4A">
        <w:t>) and we now pe</w:t>
      </w:r>
      <w:r w:rsidR="00D05146">
        <w:t>rform a</w:t>
      </w:r>
      <w:r w:rsidR="00E22CF2">
        <w:t xml:space="preserve"> MRI scan on all </w:t>
      </w:r>
      <w:r w:rsidR="00BA4F4A">
        <w:t>patients to support diagnosis or</w:t>
      </w:r>
      <w:r w:rsidR="005913A0">
        <w:t xml:space="preserve"> look for associated anomalies. </w:t>
      </w:r>
      <w:r w:rsidR="005913A0" w:rsidRPr="002A412F">
        <w:t>A further paper is currently in preparation to more fully discuss the practical recommendations that result from this analysis.</w:t>
      </w:r>
    </w:p>
    <w:p w:rsidR="00CE7314" w:rsidRPr="0085758D" w:rsidRDefault="00CE7314" w:rsidP="0078724A">
      <w:pPr>
        <w:rPr>
          <w:shd w:val="clear" w:color="auto" w:fill="FFFFFF"/>
        </w:rPr>
      </w:pPr>
    </w:p>
    <w:p w:rsidR="00BA4F4A" w:rsidRPr="00BA4F4A" w:rsidRDefault="00BA4F4A" w:rsidP="0078724A">
      <w:pPr>
        <w:rPr>
          <w:i/>
        </w:rPr>
      </w:pPr>
      <w:r w:rsidRPr="00BA4F4A">
        <w:rPr>
          <w:i/>
        </w:rPr>
        <w:t>Genetics</w:t>
      </w:r>
    </w:p>
    <w:p w:rsidR="005719F8" w:rsidRDefault="00BA4F4A" w:rsidP="0078724A">
      <w:r w:rsidRPr="00F108DF">
        <w:t>Although most cases of MBS have been considered sporadic, that MBS can be heritable has been appreciated for decades</w:t>
      </w:r>
      <w:r w:rsidR="00FD07F9">
        <w:t xml:space="preserve"> </w:t>
      </w:r>
      <w:r w:rsidR="00FD07F9">
        <w:fldChar w:fldCharType="begin">
          <w:fldData xml:space="preserve">PEVuZE5vdGU+PENpdGU+PEF1dGhvcj5CZWNrZXItQ2hyaXN0ZW5zZW48L0F1dGhvcj48WWVhcj4x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</w:fldData>
        </w:fldChar>
      </w:r>
      <w:r w:rsidR="00182FFA" w:rsidRPr="00455DE2">
        <w:instrText xml:space="preserve"> ADDIN EN.CITE </w:instrText>
      </w:r>
      <w:r w:rsidR="00182FFA" w:rsidRPr="00455DE2">
        <w:fldChar w:fldCharType="begin">
          <w:fldData xml:space="preserve">PEVuZE5vdGU+PENpdGU+PEF1dGhvcj5CZWNrZXItQ2hyaXN0ZW5zZW48L0F1dGhvcj48WWVhcj4x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</w:fldData>
        </w:fldChar>
      </w:r>
      <w:r w:rsidR="00182FFA" w:rsidRPr="00455DE2">
        <w:instrText xml:space="preserve"> ADDIN EN.CITE.DATA </w:instrText>
      </w:r>
      <w:r w:rsidR="00182FFA" w:rsidRPr="00455DE2">
        <w:fldChar w:fldCharType="end"/>
      </w:r>
      <w:r w:rsidR="00FD07F9">
        <w:fldChar w:fldCharType="separate"/>
      </w:r>
      <w:r w:rsidR="00FD07F9">
        <w:rPr>
          <w:noProof/>
        </w:rPr>
        <w:t>(Becker-Christensen &amp; Lund, 1974; Legum, Godel, &amp; Nemet, 1981; Stabile et al., 1984; Wishnick, Nelsona, Huppert, &amp; Reich, 1983)</w:t>
      </w:r>
      <w:r w:rsidR="00FD07F9">
        <w:fldChar w:fldCharType="end"/>
      </w:r>
      <w:r w:rsidRPr="00F108DF">
        <w:t xml:space="preserve">. Although progress has been made in the understanding of the genetics of MBS, no single gene locus has been identified in a large number of </w:t>
      </w:r>
      <w:r w:rsidR="008F1758">
        <w:t>patients</w:t>
      </w:r>
      <w:r w:rsidRPr="00F108DF">
        <w:t xml:space="preserve">. </w:t>
      </w:r>
      <w:r>
        <w:t xml:space="preserve">The majority of </w:t>
      </w:r>
      <w:r w:rsidR="008F1758">
        <w:t>case reports</w:t>
      </w:r>
      <w:r>
        <w:t xml:space="preserve"> in the literature did not have the benefit of modern sequencing technology. As a result, we do not believe that we can use these reports to evaluate the frequency of genetic mutations with any accuracy. </w:t>
      </w:r>
      <w:r w:rsidRPr="00F108DF">
        <w:t xml:space="preserve">However, the wide spectrum of the MBS phenotype does not rule out a unifying cause: genes do not code for anatomic structures, and </w:t>
      </w:r>
      <w:r>
        <w:t>disrupting different</w:t>
      </w:r>
      <w:r w:rsidR="00081300">
        <w:t xml:space="preserve"> </w:t>
      </w:r>
      <w:r w:rsidRPr="00F108DF">
        <w:t>developmental processes can lead to a single common outcome</w:t>
      </w:r>
      <w:r w:rsidR="00FD07F9">
        <w:t xml:space="preserve"> </w:t>
      </w:r>
      <w:r w:rsidR="00FD07F9">
        <w:fldChar w:fldCharType="begin"/>
      </w:r>
      <w:r w:rsidR="00182FFA">
        <w:instrText xml:space="preserve"> ADDIN EN.CITE &lt;EndNote&gt;&lt;Cite&gt;&lt;Author&gt;Fattah&lt;/Author&gt;&lt;Year&gt;2017&lt;/Year&gt;&lt;RecNum&gt;19&lt;/RecNum&gt;&lt;DisplayText&gt;(Fattah, 2017; Verzijl et al., 2003)&lt;/DisplayText&gt;&lt;record&gt;&lt;rec-number&gt;19&lt;/rec-number&gt;&lt;foreign-keys&gt;&lt;key app="EN" db-id="esstvexdixvrplexv91x9frjevvps2pxzeer" timestamp="1522769940"&gt;19&lt;/key&gt;&lt;/foreign-keys&gt;&lt;ref-type name="Book Section"&gt;5&lt;/ref-type&gt;&lt;contributors&gt;&lt;authors&gt;&lt;author&gt;Fattah, A. Y.&lt;/author&gt;&lt;/authors&gt;&lt;secondary-authors&gt;&lt;author&gt;Bentz, M L&lt;/author&gt;&lt;author&gt;Bauer, B S&lt;/author&gt;&lt;author&gt;Zuker, R M&lt;/author&gt;&lt;/secondary-authors&gt;&lt;/contributors&gt;&lt;titles&gt;&lt;title&gt;Craniofacial syndromes: genetics, embryology and clinical relevance&lt;/title&gt;&lt;secondary-title&gt;Principles and practice of pediatric plastic surgery&lt;/secondary-title&gt;&lt;/titles&gt;&lt;edition&gt;2nd&lt;/edition&gt;&lt;dates&gt;&lt;year&gt;2017&lt;/year&gt;&lt;/dates&gt;&lt;pub-location&gt;Boca Raton, FL&lt;/pub-location&gt;&lt;publisher&gt;CRC Press&lt;/publisher&gt;&lt;urls&gt;&lt;/urls&gt;&lt;/record&gt;&lt;/Cite&gt;&lt;Cite&gt;&lt;Author&gt;Verzijl&lt;/Author&gt;&lt;Year&gt;2003&lt;/Year&gt;&lt;RecNum&gt;3&lt;/RecNum&gt;&lt;record&gt;&lt;rec-number&gt;3&lt;/rec-number&gt;&lt;foreign-keys&gt;&lt;key app="EN" db-id="esstvexdixvrplexv91x9frjevvps2pxzeer" timestamp="1522769940"&gt;3&lt;/key&gt;&lt;/foreign-keys&gt;&lt;ref-type name="Journal Article"&gt;17&lt;/ref-type&gt;&lt;contributors&gt;&lt;authors&gt;&lt;author&gt;Verzijl, Harriëtte T. F. M.&lt;/author&gt;&lt;author&gt;van der Zwaag, Bert&lt;/author&gt;&lt;author&gt;Cruysberg, Johannes R. M.&lt;/author&gt;&lt;author&gt;Padberg, George W.&lt;/author&gt;&lt;/authors&gt;&lt;/contributors&gt;&lt;titles&gt;&lt;title&gt;Möbius syndrome redefined: a syndrome of rhombencephalic maldevelopment.&lt;/title&gt;&lt;secondary-title&gt;Neurology&lt;/secondary-title&gt;&lt;/titles&gt;&lt;periodical&gt;&lt;full-title&gt;Neurology&lt;/full-title&gt;&lt;abbr-1&gt;Neurology&lt;/abbr-1&gt;&lt;abbr-2&gt;Neurology&lt;/abbr-2&gt;&lt;/periodical&gt;&lt;pages&gt;327-33&lt;/pages&gt;&lt;volume&gt;61&lt;/volume&gt;&lt;dates&gt;&lt;year&gt;2003&lt;/year&gt;&lt;/dates&gt;&lt;accession-num&gt;12913192&lt;/accession-num&gt;&lt;urls&gt;&lt;/urls&gt;&lt;electronic-resource-num&gt;10.1212/01.wnl.0000076484.91275.cd&lt;/electronic-resource-num&gt;&lt;/record&gt;&lt;/Cite&gt;&lt;/EndNote&gt;</w:instrText>
      </w:r>
      <w:r w:rsidR="00FD07F9">
        <w:fldChar w:fldCharType="separate"/>
      </w:r>
      <w:r w:rsidR="00FD07F9">
        <w:rPr>
          <w:noProof/>
        </w:rPr>
        <w:t>(Fattah, 2017; Verzijl et al., 2003)</w:t>
      </w:r>
      <w:r w:rsidR="00FD07F9">
        <w:fldChar w:fldCharType="end"/>
      </w:r>
      <w:r w:rsidR="00DA7F6A">
        <w:t>.</w:t>
      </w:r>
      <w:r w:rsidR="00BB596E">
        <w:t xml:space="preserve"> </w:t>
      </w:r>
      <w:r w:rsidR="005719F8">
        <w:t xml:space="preserve">For example, </w:t>
      </w:r>
      <w:r w:rsidR="005719F8" w:rsidRPr="00E76980">
        <w:rPr>
          <w:i/>
        </w:rPr>
        <w:t>MYMK</w:t>
      </w:r>
      <w:r w:rsidR="005719F8">
        <w:t xml:space="preserve"> mutation leads to disruption of muscle formation (failure of myoblast fusion) </w:t>
      </w:r>
      <w:r w:rsidR="00DB4C50">
        <w:t xml:space="preserve">and </w:t>
      </w:r>
      <w:r w:rsidR="005719F8">
        <w:t>has been shown to result in Carey-</w:t>
      </w:r>
      <w:proofErr w:type="spellStart"/>
      <w:r w:rsidR="005719F8">
        <w:t>Fineman</w:t>
      </w:r>
      <w:proofErr w:type="spellEnd"/>
      <w:r w:rsidR="005719F8">
        <w:t>-</w:t>
      </w:r>
      <w:proofErr w:type="spellStart"/>
      <w:r w:rsidR="005719F8">
        <w:t>Ziter</w:t>
      </w:r>
      <w:proofErr w:type="spellEnd"/>
      <w:r w:rsidR="005719F8">
        <w:t xml:space="preserve"> Syndrome</w:t>
      </w:r>
      <w:r w:rsidR="00532D21">
        <w:t xml:space="preserve"> </w:t>
      </w:r>
      <w:r w:rsidR="007647A3">
        <w:fldChar w:fldCharType="begin">
          <w:fldData xml:space="preserve">PEVuZE5vdGU+PENpdGU+PEF1dGhvcj5EaSBHaW9pYTwvQXV0aG9yPjxZZWFyPjIwMTc8L1llYXI+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==
</w:fldData>
        </w:fldChar>
      </w:r>
      <w:r w:rsidR="007647A3" w:rsidRPr="007647A3">
        <w:instrText xml:space="preserve"> ADDIN EN.CITE </w:instrText>
      </w:r>
      <w:r w:rsidR="007647A3" w:rsidRPr="007647A3">
        <w:fldChar w:fldCharType="begin">
          <w:fldData xml:space="preserve">PEVuZE5vdGU+PENpdGU+PEF1dGhvcj5EaSBHaW9pYTwvQXV0aG9yPjxZZWFyPjIwMTc8L1llYXI+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==
</w:fldData>
        </w:fldChar>
      </w:r>
      <w:r w:rsidR="007647A3" w:rsidRPr="007647A3">
        <w:instrText xml:space="preserve"> ADDIN EN.CITE.DATA </w:instrText>
      </w:r>
      <w:r w:rsidR="007647A3" w:rsidRPr="007647A3">
        <w:fldChar w:fldCharType="end"/>
      </w:r>
      <w:r w:rsidR="007647A3">
        <w:fldChar w:fldCharType="separate"/>
      </w:r>
      <w:r w:rsidR="007647A3">
        <w:rPr>
          <w:noProof/>
        </w:rPr>
        <w:t>(Di Gioia et al., 2017)</w:t>
      </w:r>
      <w:r w:rsidR="007647A3">
        <w:fldChar w:fldCharType="end"/>
      </w:r>
      <w:r w:rsidR="005719F8">
        <w:t xml:space="preserve"> </w:t>
      </w:r>
      <w:r w:rsidR="00081300">
        <w:t xml:space="preserve">and </w:t>
      </w:r>
      <w:r w:rsidR="00081300" w:rsidRPr="007647A3">
        <w:rPr>
          <w:i/>
        </w:rPr>
        <w:t>STAC3</w:t>
      </w:r>
      <w:r w:rsidR="00081300">
        <w:t xml:space="preserve"> underlies Native American Myopathy</w:t>
      </w:r>
      <w:r w:rsidR="007647A3">
        <w:t xml:space="preserve"> </w:t>
      </w:r>
      <w:r w:rsidR="007647A3">
        <w:fldChar w:fldCharType="begin">
          <w:fldData xml:space="preserve">PEVuZE5vdGU+PENpdGU+PEF1dGhvcj5UZWxlZ3JhZmk8L0F1dGhvcj48WWVhcj4yMDE3PC9ZZWFy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</w:fldData>
        </w:fldChar>
      </w:r>
      <w:r w:rsidR="007647A3">
        <w:instrText xml:space="preserve"> ADDIN EN.CITE </w:instrText>
      </w:r>
      <w:r w:rsidR="007647A3">
        <w:fldChar w:fldCharType="begin">
          <w:fldData xml:space="preserve">PEVuZE5vdGU+PENpdGU+PEF1dGhvcj5UZWxlZ3JhZmk8L0F1dGhvcj48WWVhcj4yMDE3PC9ZZWFy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</w:fldData>
        </w:fldChar>
      </w:r>
      <w:r w:rsidR="007647A3">
        <w:instrText xml:space="preserve"> ADDIN EN.CITE.DATA </w:instrText>
      </w:r>
      <w:r w:rsidR="007647A3">
        <w:fldChar w:fldCharType="end"/>
      </w:r>
      <w:r w:rsidR="007647A3">
        <w:fldChar w:fldCharType="separate"/>
      </w:r>
      <w:r w:rsidR="007647A3">
        <w:rPr>
          <w:noProof/>
        </w:rPr>
        <w:t>(Telegrafi et al., 2017)</w:t>
      </w:r>
      <w:r w:rsidR="007647A3">
        <w:fldChar w:fldCharType="end"/>
      </w:r>
      <w:r w:rsidR="007647A3">
        <w:t>.</w:t>
      </w:r>
      <w:r w:rsidR="005719F8">
        <w:t xml:space="preserve"> </w:t>
      </w:r>
      <w:r w:rsidR="00760310">
        <w:t>Whereas genes coding for microtubule function (</w:t>
      </w:r>
      <w:proofErr w:type="spellStart"/>
      <w:r w:rsidR="00760310">
        <w:t>eg</w:t>
      </w:r>
      <w:proofErr w:type="spellEnd"/>
      <w:r w:rsidR="00760310">
        <w:t xml:space="preserve">. </w:t>
      </w:r>
      <w:r w:rsidR="00760310" w:rsidRPr="007647A3">
        <w:rPr>
          <w:i/>
        </w:rPr>
        <w:t>TUBB3, KIF21A</w:t>
      </w:r>
      <w:r w:rsidR="00760310">
        <w:t xml:space="preserve">) result in </w:t>
      </w:r>
      <w:proofErr w:type="spellStart"/>
      <w:r w:rsidR="00760310">
        <w:t>dysinnervation</w:t>
      </w:r>
      <w:proofErr w:type="spellEnd"/>
      <w:r w:rsidR="00760310">
        <w:t xml:space="preserve"> of the extraocular muscles resulting in CFEOM</w:t>
      </w:r>
      <w:r w:rsidR="001B7743">
        <w:t xml:space="preserve"> or</w:t>
      </w:r>
      <w:r w:rsidR="005F064D">
        <w:t xml:space="preserve"> a</w:t>
      </w:r>
      <w:r w:rsidR="00760310">
        <w:t xml:space="preserve"> hereditary non-progressive facial palsy (</w:t>
      </w:r>
      <w:r w:rsidR="00760310" w:rsidRPr="00E76980">
        <w:rPr>
          <w:i/>
        </w:rPr>
        <w:t>TUBB6</w:t>
      </w:r>
      <w:r w:rsidR="00760310">
        <w:t xml:space="preserve">; </w:t>
      </w:r>
      <w:r w:rsidR="007647A3">
        <w:fldChar w:fldCharType="begin">
          <w:fldData xml:space="preserve">PEVuZE5vdGU+PENpdGU+PEF1dGhvcj5GYXplbGk8L0F1dGhvcj48WWVhcj4yMDE3PC9ZZWFyPjxS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</w:fldData>
        </w:fldChar>
      </w:r>
      <w:r w:rsidR="007647A3" w:rsidRPr="00A20AAB">
        <w:instrText xml:space="preserve"> ADDIN EN.CITE </w:instrText>
      </w:r>
      <w:r w:rsidR="007647A3" w:rsidRPr="00A20AAB">
        <w:fldChar w:fldCharType="begin">
          <w:fldData xml:space="preserve">PEVuZE5vdGU+PENpdGU+PEF1dGhvcj5GYXplbGk8L0F1dGhvcj48WWVhcj4yMDE3PC9ZZWFyPjxS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</w:fldData>
        </w:fldChar>
      </w:r>
      <w:r w:rsidR="007647A3" w:rsidRPr="00A20AAB">
        <w:instrText xml:space="preserve"> ADDIN EN.CITE.DATA </w:instrText>
      </w:r>
      <w:r w:rsidR="007647A3" w:rsidRPr="00A20AAB">
        <w:fldChar w:fldCharType="end"/>
      </w:r>
      <w:r w:rsidR="007647A3">
        <w:fldChar w:fldCharType="separate"/>
      </w:r>
      <w:r w:rsidR="007647A3">
        <w:rPr>
          <w:noProof/>
        </w:rPr>
        <w:t>Fazeli et al., 2017)</w:t>
      </w:r>
      <w:r w:rsidR="007647A3">
        <w:fldChar w:fldCharType="end"/>
      </w:r>
      <w:r w:rsidR="00760310">
        <w:t xml:space="preserve">. </w:t>
      </w:r>
      <w:r w:rsidR="00081300" w:rsidRPr="00E85241">
        <w:rPr>
          <w:highlight w:val="yellow"/>
        </w:rPr>
        <w:t xml:space="preserve">All of </w:t>
      </w:r>
      <w:r w:rsidR="001674F6" w:rsidRPr="00E85241">
        <w:rPr>
          <w:highlight w:val="yellow"/>
        </w:rPr>
        <w:t>these</w:t>
      </w:r>
      <w:r w:rsidR="00081300" w:rsidRPr="00E85241">
        <w:rPr>
          <w:highlight w:val="yellow"/>
        </w:rPr>
        <w:t xml:space="preserve"> have features overlapping with M</w:t>
      </w:r>
      <w:r w:rsidR="001674F6" w:rsidRPr="00E85241">
        <w:rPr>
          <w:highlight w:val="yellow"/>
        </w:rPr>
        <w:t xml:space="preserve">BS </w:t>
      </w:r>
      <w:r w:rsidR="009C0622" w:rsidRPr="00E85241">
        <w:rPr>
          <w:highlight w:val="yellow"/>
        </w:rPr>
        <w:t>and if found have important impli</w:t>
      </w:r>
      <w:r w:rsidR="00E30D34" w:rsidRPr="00E85241">
        <w:rPr>
          <w:highlight w:val="yellow"/>
        </w:rPr>
        <w:t>cation for genetic counselling</w:t>
      </w:r>
      <w:r w:rsidR="00A20AAB" w:rsidRPr="00E85241">
        <w:rPr>
          <w:highlight w:val="yellow"/>
        </w:rPr>
        <w:t xml:space="preserve"> as they have autosomal recessive (</w:t>
      </w:r>
      <w:r w:rsidR="00E30D34" w:rsidRPr="00E85241">
        <w:rPr>
          <w:highlight w:val="yellow"/>
        </w:rPr>
        <w:t>Carey-</w:t>
      </w:r>
      <w:proofErr w:type="spellStart"/>
      <w:r w:rsidR="00E30D34" w:rsidRPr="00E85241">
        <w:rPr>
          <w:highlight w:val="yellow"/>
        </w:rPr>
        <w:t>Fineman</w:t>
      </w:r>
      <w:proofErr w:type="spellEnd"/>
      <w:r w:rsidR="00E30D34" w:rsidRPr="00E85241">
        <w:rPr>
          <w:highlight w:val="yellow"/>
        </w:rPr>
        <w:t>-</w:t>
      </w:r>
      <w:proofErr w:type="spellStart"/>
      <w:r w:rsidR="00E30D34" w:rsidRPr="00E85241">
        <w:rPr>
          <w:highlight w:val="yellow"/>
        </w:rPr>
        <w:t>Ziter</w:t>
      </w:r>
      <w:proofErr w:type="spellEnd"/>
      <w:r w:rsidR="00E30D34" w:rsidRPr="00E85241">
        <w:rPr>
          <w:highlight w:val="yellow"/>
        </w:rPr>
        <w:t xml:space="preserve"> Syndrome and Native American Myopathy</w:t>
      </w:r>
      <w:r w:rsidR="00A20AAB" w:rsidRPr="00E85241">
        <w:rPr>
          <w:highlight w:val="yellow"/>
        </w:rPr>
        <w:t>)</w:t>
      </w:r>
      <w:r w:rsidR="00E30D34" w:rsidRPr="00E85241">
        <w:rPr>
          <w:highlight w:val="yellow"/>
        </w:rPr>
        <w:t xml:space="preserve"> </w:t>
      </w:r>
      <w:r w:rsidR="00A20AAB" w:rsidRPr="00E85241">
        <w:rPr>
          <w:highlight w:val="yellow"/>
        </w:rPr>
        <w:t>or</w:t>
      </w:r>
      <w:r w:rsidR="00E30D34" w:rsidRPr="00E85241">
        <w:rPr>
          <w:highlight w:val="yellow"/>
        </w:rPr>
        <w:t xml:space="preserve"> autosomal </w:t>
      </w:r>
      <w:r w:rsidR="00A20AAB" w:rsidRPr="00E85241">
        <w:rPr>
          <w:highlight w:val="yellow"/>
        </w:rPr>
        <w:t xml:space="preserve">dominant (CFEOM </w:t>
      </w:r>
      <w:r w:rsidR="00E85241" w:rsidRPr="00E85241">
        <w:rPr>
          <w:highlight w:val="yellow"/>
        </w:rPr>
        <w:t>caused</w:t>
      </w:r>
      <w:r w:rsidR="00A20AAB" w:rsidRPr="00E85241">
        <w:rPr>
          <w:highlight w:val="yellow"/>
        </w:rPr>
        <w:t xml:space="preserve"> by </w:t>
      </w:r>
      <w:r w:rsidR="00A20AAB" w:rsidRPr="00E85241">
        <w:rPr>
          <w:i/>
          <w:highlight w:val="yellow"/>
        </w:rPr>
        <w:t>TUBB3</w:t>
      </w:r>
      <w:r w:rsidR="00E85241" w:rsidRPr="00E85241">
        <w:rPr>
          <w:i/>
          <w:highlight w:val="yellow"/>
        </w:rPr>
        <w:t xml:space="preserve"> </w:t>
      </w:r>
      <w:r w:rsidR="00E85241" w:rsidRPr="00E85241">
        <w:rPr>
          <w:highlight w:val="yellow"/>
        </w:rPr>
        <w:t xml:space="preserve">or </w:t>
      </w:r>
      <w:r w:rsidR="00E85241" w:rsidRPr="00E85241">
        <w:rPr>
          <w:i/>
          <w:highlight w:val="yellow"/>
        </w:rPr>
        <w:t>KIF21A</w:t>
      </w:r>
      <w:r w:rsidR="00E85241" w:rsidRPr="00E85241">
        <w:rPr>
          <w:highlight w:val="yellow"/>
        </w:rPr>
        <w:t xml:space="preserve"> mutations and </w:t>
      </w:r>
      <w:r w:rsidR="00E85241" w:rsidRPr="00E85241">
        <w:rPr>
          <w:highlight w:val="yellow"/>
        </w:rPr>
        <w:t>hereditary non-progressive facial palsy</w:t>
      </w:r>
      <w:r w:rsidR="00E85241" w:rsidRPr="00E85241">
        <w:rPr>
          <w:highlight w:val="yellow"/>
        </w:rPr>
        <w:t xml:space="preserve"> caused by </w:t>
      </w:r>
      <w:r w:rsidR="00E85241" w:rsidRPr="00E85241">
        <w:rPr>
          <w:i/>
          <w:highlight w:val="yellow"/>
        </w:rPr>
        <w:t>TUBB6</w:t>
      </w:r>
      <w:r w:rsidR="00E85241" w:rsidRPr="00E85241">
        <w:rPr>
          <w:highlight w:val="yellow"/>
        </w:rPr>
        <w:t xml:space="preserve"> mutation) inheritance. Therefore they </w:t>
      </w:r>
      <w:r w:rsidR="001674F6" w:rsidRPr="00E85241">
        <w:rPr>
          <w:highlight w:val="yellow"/>
        </w:rPr>
        <w:t>should be excluded pr</w:t>
      </w:r>
      <w:r w:rsidR="004163E4" w:rsidRPr="00E85241">
        <w:rPr>
          <w:highlight w:val="yellow"/>
        </w:rPr>
        <w:t>ior to a diagnosis of “Moebius syndrome” being</w:t>
      </w:r>
      <w:r w:rsidR="001674F6" w:rsidRPr="00E85241">
        <w:rPr>
          <w:highlight w:val="yellow"/>
        </w:rPr>
        <w:t xml:space="preserve"> made.</w:t>
      </w:r>
      <w:r w:rsidR="001674F6">
        <w:t xml:space="preserve"> </w:t>
      </w:r>
    </w:p>
    <w:p w:rsidR="00BA4F4A" w:rsidRDefault="00BA4F4A" w:rsidP="0078724A"/>
    <w:p w:rsidR="00BA4F4A" w:rsidRDefault="00BA4F4A" w:rsidP="0078724A"/>
    <w:p w:rsidR="00BA4F4A" w:rsidRPr="00BA4F4A" w:rsidRDefault="00BA4F4A" w:rsidP="0078724A">
      <w:pPr>
        <w:rPr>
          <w:i/>
        </w:rPr>
      </w:pPr>
      <w:proofErr w:type="spellStart"/>
      <w:r w:rsidRPr="00BA4F4A">
        <w:rPr>
          <w:i/>
        </w:rPr>
        <w:t>Etiology</w:t>
      </w:r>
      <w:proofErr w:type="spellEnd"/>
    </w:p>
    <w:p w:rsidR="00BA4F4A" w:rsidRPr="00E22CF2" w:rsidRDefault="00A60A2A" w:rsidP="0078724A">
      <w:pPr>
        <w:rPr>
          <w:shd w:val="clear" w:color="auto" w:fill="FFFFFF"/>
        </w:rPr>
      </w:pPr>
      <w:r>
        <w:rPr>
          <w:shd w:val="clear" w:color="auto" w:fill="FFFFFF"/>
        </w:rPr>
        <w:t>We</w:t>
      </w:r>
      <w:r w:rsidR="00E22CF2" w:rsidRPr="00FD109D">
        <w:rPr>
          <w:shd w:val="clear" w:color="auto" w:fill="FFFFFF"/>
        </w:rPr>
        <w:t xml:space="preserve"> </w:t>
      </w:r>
      <w:r w:rsidR="00236636">
        <w:rPr>
          <w:shd w:val="clear" w:color="auto" w:fill="FFFFFF"/>
        </w:rPr>
        <w:t>provide statistical evidence for a</w:t>
      </w:r>
      <w:r w:rsidR="00E22CF2" w:rsidRPr="00FD109D">
        <w:rPr>
          <w:shd w:val="clear" w:color="auto" w:fill="FFFFFF"/>
        </w:rPr>
        <w:t xml:space="preserve"> strong </w:t>
      </w:r>
      <w:r w:rsidR="00236636">
        <w:rPr>
          <w:shd w:val="clear" w:color="auto" w:fill="FFFFFF"/>
        </w:rPr>
        <w:t>association of multiple cranial nerve palsies</w:t>
      </w:r>
      <w:r>
        <w:rPr>
          <w:shd w:val="clear" w:color="auto" w:fill="FFFFFF"/>
        </w:rPr>
        <w:t>,</w:t>
      </w:r>
      <w:r w:rsidR="00236636">
        <w:rPr>
          <w:shd w:val="clear" w:color="auto" w:fill="FFFFFF"/>
        </w:rPr>
        <w:t xml:space="preserve"> a</w:t>
      </w:r>
      <w:r w:rsidR="00E22CF2" w:rsidRPr="00FD109D">
        <w:rPr>
          <w:shd w:val="clear" w:color="auto" w:fill="FFFFFF"/>
        </w:rPr>
        <w:t xml:space="preserve"> relationship </w:t>
      </w:r>
      <w:r w:rsidR="00DB3015">
        <w:rPr>
          <w:shd w:val="clear" w:color="auto" w:fill="FFFFFF"/>
        </w:rPr>
        <w:t xml:space="preserve">that </w:t>
      </w:r>
      <w:r w:rsidR="00E22CF2" w:rsidRPr="00FD109D">
        <w:rPr>
          <w:shd w:val="clear" w:color="auto" w:fill="FFFFFF"/>
        </w:rPr>
        <w:t xml:space="preserve">has been </w:t>
      </w:r>
      <w:r w:rsidR="00DB3015">
        <w:rPr>
          <w:shd w:val="clear" w:color="auto" w:fill="FFFFFF"/>
        </w:rPr>
        <w:t xml:space="preserve">anecdotally </w:t>
      </w:r>
      <w:r w:rsidR="00E22CF2" w:rsidRPr="00FD109D">
        <w:rPr>
          <w:shd w:val="clear" w:color="auto" w:fill="FFFFFF"/>
        </w:rPr>
        <w:t>recognised previously</w:t>
      </w:r>
      <w:r w:rsidR="00FD07F9">
        <w:rPr>
          <w:shd w:val="clear" w:color="auto" w:fill="FFFFFF"/>
        </w:rPr>
        <w:t xml:space="preserve"> </w:t>
      </w:r>
      <w:r w:rsidR="00FD07F9">
        <w:rPr>
          <w:shd w:val="clear" w:color="auto" w:fill="FFFFFF"/>
        </w:rPr>
        <w:fldChar w:fldCharType="begin"/>
      </w:r>
      <w:r w:rsidR="00234C5D">
        <w:rPr>
          <w:shd w:val="clear" w:color="auto" w:fill="FFFFFF"/>
        </w:rPr>
        <w:instrText xml:space="preserve"> ADDIN EN.CITE &lt;EndNote&gt;&lt;Cite&gt;&lt;Author&gt;Henderson&lt;/Author&gt;&lt;Year&gt;1939&lt;/Year&gt;&lt;RecNum&gt;25&lt;/RecNum&gt;&lt;DisplayText&gt;(Henderson, 1939; Sudarshan &amp;amp; Goldie, 1985)&lt;/DisplayText&gt;&lt;record&gt;&lt;rec-number&gt;25&lt;/rec-number&gt;&lt;foreign-keys&gt;&lt;key app="EN" db-id="esstvexdixvrplexv91x9frjevvps2pxzeer" timestamp="1522769940"&gt;25&lt;/key&gt;&lt;/foreign-keys&gt;&lt;ref-type name="Journal Article"&gt;17&lt;/ref-type&gt;&lt;contributors&gt;&lt;authors&gt;&lt;author&gt;Henderson, J. L.&lt;/author&gt;&lt;/authors&gt;&lt;/contributors&gt;&lt;titles&gt;&lt;title&gt;The congenital facial diplegia syndrome: clinical features, pathology and aetiology: A review of sixty-one cases&lt;/title&gt;&lt;secondary-title&gt;Brain&lt;/secondary-title&gt;&lt;/titles&gt;&lt;periodical&gt;&lt;full-title&gt;Brain&lt;/full-title&gt;&lt;abbr-1&gt;Brain&lt;/abbr-1&gt;&lt;abbr-2&gt;Brain&lt;/abbr-2&gt;&lt;/periodical&gt;&lt;pages&gt;381-403&lt;/pages&gt;&lt;volume&gt;62&lt;/volume&gt;&lt;keywords&gt;&lt;keyword&gt;causality&lt;/keyword&gt;&lt;keyword&gt;mobius syndrome&lt;/keyword&gt;&lt;keyword&gt;pathology&lt;/keyword&gt;&lt;keyword&gt;signs and symptoms&lt;/keyword&gt;&lt;/keywords&gt;&lt;dates&gt;&lt;year&gt;1939&lt;/year&gt;&lt;/dates&gt;&lt;publisher&gt;Oxford University Press&lt;/publisher&gt;&lt;urls&gt;&lt;/urls&gt;&lt;electronic-resource-num&gt;10.1093/brain/62.4.381&lt;/electronic-resource-num&gt;&lt;/record&gt;&lt;/Cite&gt;&lt;Cite&gt;&lt;Author&gt;Sudarshan&lt;/Author&gt;&lt;RecNum&gt;1&lt;/RecNum&gt;&lt;record&gt;&lt;rec-number&gt;1&lt;/rec-number&gt;&lt;foreign-keys&gt;&lt;key app="EN" db-id="esstvexdixvrplexv91x9frjevvps2pxzeer" timestamp="1522769940"&gt;1&lt;/key&gt;&lt;/foreign-keys&gt;&lt;ref-type name="Journal Article"&gt;17&lt;/ref-type&gt;&lt;contributors&gt;&lt;authors&gt;&lt;author&gt;Sudarshan, A&lt;/author&gt;&lt;author&gt;Goldie, W D&lt;/author&gt;&lt;/authors&gt;&lt;/contributors&gt;&lt;titles&gt;&lt;title&gt;The spectrum of congenital facial diplegia (Moebius syndrome).&lt;/title&gt;&lt;secondary-title&gt;Pediatric neurology&lt;/secondary-title&gt;&lt;/titles&gt;&lt;periodical&gt;&lt;full-title&gt;Pediatric Neurology&lt;/full-title&gt;&lt;abbr-1&gt;Pediatr. Neurol.&lt;/abbr-1&gt;&lt;abbr-2&gt;Pediatr Neurol&lt;/abbr-2&gt;&lt;/periodical&gt;&lt;pages&gt;180-4&lt;/pages&gt;&lt;volume&gt;1&lt;/volume&gt;&lt;number&gt;3&lt;/number&gt;&lt;dates&gt;&lt;year&gt;1985&lt;/year&gt;&lt;/dates&gt;&lt;accession-num&gt;3880403&lt;/accession-num&gt;&lt;urls&gt;&lt;/urls&gt;&lt;electronic-resource-num&gt;10.1016/0887-8994(85)90061-x&lt;/electronic-resource-num&gt;&lt;/record&gt;&lt;/Cite&gt;&lt;/EndNote&gt;</w:instrText>
      </w:r>
      <w:r w:rsidR="00FD07F9">
        <w:rPr>
          <w:shd w:val="clear" w:color="auto" w:fill="FFFFFF"/>
        </w:rPr>
        <w:fldChar w:fldCharType="separate"/>
      </w:r>
      <w:r w:rsidR="00234C5D">
        <w:rPr>
          <w:noProof/>
          <w:shd w:val="clear" w:color="auto" w:fill="FFFFFF"/>
        </w:rPr>
        <w:t>(Henderson, 1939; Sudarshan &amp; Goldie, 1985)</w:t>
      </w:r>
      <w:r w:rsidR="00FD07F9">
        <w:rPr>
          <w:shd w:val="clear" w:color="auto" w:fill="FFFFFF"/>
        </w:rPr>
        <w:fldChar w:fldCharType="end"/>
      </w:r>
      <w:r w:rsidR="00FD07F9">
        <w:rPr>
          <w:shd w:val="clear" w:color="auto" w:fill="FFFFFF"/>
        </w:rPr>
        <w:t>.</w:t>
      </w:r>
      <w:r w:rsidR="00E22CF2" w:rsidRPr="00FD109D">
        <w:rPr>
          <w:shd w:val="clear" w:color="auto" w:fill="FFFFFF"/>
        </w:rPr>
        <w:t xml:space="preserve"> </w:t>
      </w:r>
      <w:r w:rsidR="00236636">
        <w:rPr>
          <w:shd w:val="clear" w:color="auto" w:fill="FFFFFF"/>
        </w:rPr>
        <w:t>Given the anatomic proximity of the nuclei this</w:t>
      </w:r>
      <w:r w:rsidR="00E22CF2">
        <w:rPr>
          <w:shd w:val="clear" w:color="auto" w:fill="FFFFFF"/>
        </w:rPr>
        <w:t xml:space="preserve"> support</w:t>
      </w:r>
      <w:r w:rsidR="00236636">
        <w:rPr>
          <w:shd w:val="clear" w:color="auto" w:fill="FFFFFF"/>
        </w:rPr>
        <w:t>s</w:t>
      </w:r>
      <w:r w:rsidR="00E22CF2" w:rsidRPr="00FD109D">
        <w:rPr>
          <w:shd w:val="clear" w:color="auto" w:fill="FFFFFF"/>
        </w:rPr>
        <w:t xml:space="preserve"> the argument for a </w:t>
      </w:r>
      <w:r w:rsidR="00E22CF2">
        <w:rPr>
          <w:shd w:val="clear" w:color="auto" w:fill="FFFFFF"/>
        </w:rPr>
        <w:t xml:space="preserve">generalized </w:t>
      </w:r>
      <w:r w:rsidR="002A412F">
        <w:rPr>
          <w:shd w:val="clear" w:color="auto" w:fill="FFFFFF"/>
        </w:rPr>
        <w:t xml:space="preserve">midbrain-hindbrain </w:t>
      </w:r>
      <w:proofErr w:type="spellStart"/>
      <w:r w:rsidR="00E22CF2" w:rsidRPr="00FD109D">
        <w:rPr>
          <w:shd w:val="clear" w:color="auto" w:fill="FFFFFF"/>
        </w:rPr>
        <w:t>etiology</w:t>
      </w:r>
      <w:proofErr w:type="spellEnd"/>
      <w:r w:rsidR="00E22CF2" w:rsidRPr="00FD109D">
        <w:rPr>
          <w:shd w:val="clear" w:color="auto" w:fill="FFFFFF"/>
        </w:rPr>
        <w:t xml:space="preserve">, at least in some </w:t>
      </w:r>
      <w:r w:rsidR="008F1758">
        <w:t>patients</w:t>
      </w:r>
      <w:r w:rsidR="00FD07F9">
        <w:t xml:space="preserve"> </w:t>
      </w:r>
      <w:r w:rsidR="00FD07F9">
        <w:fldChar w:fldCharType="begin">
          <w:fldData xml:space="preserve">PEVuZE5vdGU+PENpdGU+PEF1dGhvcj5CYXJrb3ZpY2g8L0F1dGhvcj48WWVhcj4yMDEyPC9ZZWFy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</w:fldData>
        </w:fldChar>
      </w:r>
      <w:r w:rsidR="00F74710" w:rsidRPr="00455DE2">
        <w:instrText xml:space="preserve"> ADDIN EN.CITE </w:instrText>
      </w:r>
      <w:r w:rsidR="00F74710" w:rsidRPr="00455DE2">
        <w:fldChar w:fldCharType="begin">
          <w:fldData xml:space="preserve">PEVuZE5vdGU+PENpdGU+PEF1dGhvcj5CYXJrb3ZpY2g8L0F1dGhvcj48WWVhcj4yMDEyPC9ZZWFy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</w:fldData>
        </w:fldChar>
      </w:r>
      <w:r w:rsidR="00F74710" w:rsidRPr="00455DE2">
        <w:instrText xml:space="preserve"> ADDIN EN.CITE.DATA </w:instrText>
      </w:r>
      <w:r w:rsidR="00F74710" w:rsidRPr="00455DE2">
        <w:fldChar w:fldCharType="end"/>
      </w:r>
      <w:r w:rsidR="00FD07F9">
        <w:fldChar w:fldCharType="separate"/>
      </w:r>
      <w:r w:rsidR="00FD07F9">
        <w:rPr>
          <w:noProof/>
        </w:rPr>
        <w:t>(Barkovich, 2012; Towfighi, Marks, Palmer, &amp; Vannucci, 1979; Verzijl et al., 2003)</w:t>
      </w:r>
      <w:r w:rsidR="00FD07F9">
        <w:fldChar w:fldCharType="end"/>
      </w:r>
      <w:r w:rsidR="00E22CF2" w:rsidRPr="00FD109D">
        <w:rPr>
          <w:shd w:val="clear" w:color="auto" w:fill="FFFFFF"/>
        </w:rPr>
        <w:t xml:space="preserve">. </w:t>
      </w:r>
      <w:r w:rsidR="008021BD">
        <w:t>A</w:t>
      </w:r>
      <w:r w:rsidR="008021BD" w:rsidRPr="00F108DF">
        <w:t xml:space="preserve"> complex </w:t>
      </w:r>
      <w:r w:rsidR="00DB3015">
        <w:t xml:space="preserve">patterning </w:t>
      </w:r>
      <w:r w:rsidR="008021BD" w:rsidRPr="00F108DF">
        <w:t>disorder of the brains</w:t>
      </w:r>
      <w:r w:rsidR="008021BD">
        <w:t xml:space="preserve">tem still </w:t>
      </w:r>
      <w:r w:rsidR="00E22CF2">
        <w:t>remains</w:t>
      </w:r>
      <w:r w:rsidR="008021BD">
        <w:t xml:space="preserve"> </w:t>
      </w:r>
      <w:r w:rsidR="00A04638">
        <w:t>a more</w:t>
      </w:r>
      <w:r w:rsidR="00E22CF2">
        <w:t xml:space="preserve"> likely </w:t>
      </w:r>
      <w:proofErr w:type="spellStart"/>
      <w:r w:rsidR="008021BD" w:rsidRPr="00F108DF">
        <w:t>etiology</w:t>
      </w:r>
      <w:proofErr w:type="spellEnd"/>
      <w:r w:rsidR="008021BD" w:rsidRPr="00F108DF">
        <w:t xml:space="preserve"> rather than simple absence or hypoplasia of the cranial nerves</w:t>
      </w:r>
      <w:r w:rsidR="00FD07F9">
        <w:t xml:space="preserve"> </w:t>
      </w:r>
      <w:r w:rsidR="00FD07F9">
        <w:fldChar w:fldCharType="begin"/>
      </w:r>
      <w:r w:rsidR="00F74710">
        <w:instrText xml:space="preserve"> ADDIN EN.CITE &lt;EndNote&gt;&lt;Cite&gt;&lt;Author&gt;Towfighi&lt;/Author&gt;&lt;Year&gt;1979&lt;/Year&gt;&lt;RecNum&gt;7&lt;/RecNum&gt;&lt;DisplayText&gt;(Towfighi et al., 1979; Verzijl et al., 2003)&lt;/DisplayText&gt;&lt;record&gt;&lt;rec-number&gt;7&lt;/rec-number&gt;&lt;foreign-keys&gt;&lt;key app="EN" db-id="esstvexdixvrplexv91x9frjevvps2pxzeer" timestamp="1522769940"&gt;7&lt;/key&gt;&lt;/foreign-keys&gt;&lt;ref-type name="Journal Article"&gt;17&lt;/ref-type&gt;&lt;contributors&gt;&lt;authors&gt;&lt;author&gt;Towfighi, J&lt;/author&gt;&lt;author&gt;Marks, K&lt;/author&gt;&lt;author&gt;Palmer, E&lt;/author&gt;&lt;author&gt;Vannucci, R&lt;/author&gt;&lt;/authors&gt;&lt;/contributors&gt;&lt;titles&gt;&lt;title&gt;Möbius syndrome. Neuropathologic observations.&lt;/title&gt;&lt;secondary-title&gt;Acta neuropathologica&lt;/secondary-title&gt;&lt;/titles&gt;&lt;periodical&gt;&lt;full-title&gt;Acta Neuropathologica&lt;/full-title&gt;&lt;abbr-1&gt;Acta Neuropathol.&lt;/abbr-1&gt;&lt;abbr-2&gt;Acta Neuropathol&lt;/abbr-2&gt;&lt;/periodical&gt;&lt;pages&gt;11-7&lt;/pages&gt;&lt;volume&gt;48&lt;/volume&gt;&lt;dates&gt;&lt;year&gt;1979&lt;/year&gt;&lt;/dates&gt;&lt;accession-num&gt;506685&lt;/accession-num&gt;&lt;urls&gt;&lt;/urls&gt;&lt;electronic-resource-num&gt;10.1007/bf00691785&lt;/electronic-resource-num&gt;&lt;/record&gt;&lt;/Cite&gt;&lt;Cite&gt;&lt;Author&gt;Verzijl&lt;/Author&gt;&lt;Year&gt;2003&lt;/Year&gt;&lt;RecNum&gt;3&lt;/RecNum&gt;&lt;record&gt;&lt;rec-number&gt;3&lt;/rec-number&gt;&lt;foreign-keys&gt;&lt;key app="EN" db-id="esstvexdixvrplexv91x9frjevvps2pxzeer" timestamp="1522769940"&gt;3&lt;/key&gt;&lt;/foreign-keys&gt;&lt;ref-type name="Journal Article"&gt;17&lt;/ref-type&gt;&lt;contributors&gt;&lt;authors&gt;&lt;author&gt;Verzijl, Harriëtte T. F. M.&lt;/author&gt;&lt;author&gt;van der Zwaag, Bert&lt;/author&gt;&lt;author&gt;Cruysberg, Johannes R. M.&lt;/author&gt;&lt;author&gt;Padberg, George W.&lt;/author&gt;&lt;/authors&gt;&lt;/contributors&gt;&lt;titles&gt;&lt;title&gt;Möbius syndrome redefined: a syndrome of rhombencephalic maldevelopment.&lt;/title&gt;&lt;secondary-title&gt;Neurology&lt;/secondary-title&gt;&lt;/titles&gt;&lt;periodical&gt;&lt;full-title&gt;Neurology&lt;/full-title&gt;&lt;abbr-1&gt;Neurology&lt;/abbr-1&gt;&lt;abbr-2&gt;Neurology&lt;/abbr-2&gt;&lt;/periodical&gt;&lt;pages&gt;327-33&lt;/pages&gt;&lt;volume&gt;61&lt;/volume&gt;&lt;dates&gt;&lt;year&gt;2003&lt;/year&gt;&lt;/dates&gt;&lt;accession-num&gt;12913192&lt;/accession-num&gt;&lt;urls&gt;&lt;/urls&gt;&lt;electronic-resource-num&gt;10.1212/01.wnl.0000076484.91275.cd&lt;/electronic-resource-num&gt;&lt;/record&gt;&lt;/Cite&gt;&lt;/EndNote&gt;</w:instrText>
      </w:r>
      <w:r w:rsidR="00FD07F9">
        <w:fldChar w:fldCharType="separate"/>
      </w:r>
      <w:r w:rsidR="00FD07F9">
        <w:rPr>
          <w:noProof/>
        </w:rPr>
        <w:t>(Towfighi et al., 1979; Verzijl et al., 2003)</w:t>
      </w:r>
      <w:r w:rsidR="00FD07F9">
        <w:fldChar w:fldCharType="end"/>
      </w:r>
      <w:r w:rsidR="008021BD" w:rsidRPr="00F108DF">
        <w:t xml:space="preserve">. </w:t>
      </w:r>
    </w:p>
    <w:p w:rsidR="00BA4F4A" w:rsidRDefault="00BA4F4A" w:rsidP="0078724A"/>
    <w:p w:rsidR="00BA4F4A" w:rsidRPr="00BA4F4A" w:rsidRDefault="00BA4F4A" w:rsidP="0078724A">
      <w:pPr>
        <w:rPr>
          <w:i/>
        </w:rPr>
      </w:pPr>
      <w:r w:rsidRPr="00CE7314">
        <w:rPr>
          <w:i/>
        </w:rPr>
        <w:t>Difficulti</w:t>
      </w:r>
      <w:r w:rsidR="004163E4">
        <w:rPr>
          <w:i/>
        </w:rPr>
        <w:t>es in defining Moebius s</w:t>
      </w:r>
      <w:r>
        <w:rPr>
          <w:i/>
        </w:rPr>
        <w:t>yndrome</w:t>
      </w:r>
    </w:p>
    <w:p w:rsidR="00BA4F4A" w:rsidRPr="00FE6E34" w:rsidRDefault="00D05146" w:rsidP="0078724A">
      <w:r>
        <w:t xml:space="preserve">In this study we have examined the prevalence of clinical features associated with patients that have a VII and VI palsy and have been labelled with the diagnosis of MBS. In addition, we have used statistical methods to determine whether specific features tend to occur together. </w:t>
      </w:r>
      <w:r w:rsidR="00236636">
        <w:t>One of the most difficult barriers to agreed definitions of the syndrome is the fact that many of the clinical features (e</w:t>
      </w:r>
      <w:r w:rsidR="00FD07F9">
        <w:t>.</w:t>
      </w:r>
      <w:r w:rsidR="00236636">
        <w:t xml:space="preserve">g. </w:t>
      </w:r>
      <w:proofErr w:type="spellStart"/>
      <w:r w:rsidR="00236636">
        <w:t>micrognathia</w:t>
      </w:r>
      <w:proofErr w:type="spellEnd"/>
      <w:r w:rsidR="00236636">
        <w:t xml:space="preserve">, </w:t>
      </w:r>
      <w:proofErr w:type="spellStart"/>
      <w:r w:rsidR="00236636">
        <w:t>hypotonia</w:t>
      </w:r>
      <w:proofErr w:type="spellEnd"/>
      <w:r w:rsidR="00236636">
        <w:t>) lack objective definitions. Even if a list of agreed features could be compiled then subjective decisions on whether such features are present or n</w:t>
      </w:r>
      <w:r w:rsidR="00FE6E34">
        <w:t>ot may still hamper diagnosis.</w:t>
      </w:r>
      <w:r w:rsidR="0073439F">
        <w:t xml:space="preserve"> </w:t>
      </w:r>
      <w:r w:rsidR="00331DAF">
        <w:t>From this study,</w:t>
      </w:r>
      <w:r w:rsidR="00FE6E34">
        <w:t xml:space="preserve"> </w:t>
      </w:r>
      <w:r w:rsidR="001B25CA">
        <w:rPr>
          <w:shd w:val="clear" w:color="auto" w:fill="FFFFFF"/>
        </w:rPr>
        <w:t xml:space="preserve">clinical features </w:t>
      </w:r>
      <w:r w:rsidR="00FF2DB7">
        <w:rPr>
          <w:shd w:val="clear" w:color="auto" w:fill="FFFFFF"/>
        </w:rPr>
        <w:t xml:space="preserve">associated with facial and </w:t>
      </w:r>
      <w:proofErr w:type="spellStart"/>
      <w:r w:rsidR="00FF2DB7">
        <w:rPr>
          <w:shd w:val="clear" w:color="auto" w:fill="FFFFFF"/>
        </w:rPr>
        <w:t>abducens</w:t>
      </w:r>
      <w:proofErr w:type="spellEnd"/>
      <w:r w:rsidR="00FF2DB7">
        <w:rPr>
          <w:shd w:val="clear" w:color="auto" w:fill="FFFFFF"/>
        </w:rPr>
        <w:t xml:space="preserve"> palsy </w:t>
      </w:r>
      <w:r w:rsidR="001B25CA">
        <w:rPr>
          <w:shd w:val="clear" w:color="auto" w:fill="FFFFFF"/>
        </w:rPr>
        <w:t>are not consistent enough to present clear-cut diagnostic crit</w:t>
      </w:r>
      <w:r w:rsidR="00FE6E34">
        <w:rPr>
          <w:shd w:val="clear" w:color="auto" w:fill="FFFFFF"/>
        </w:rPr>
        <w:t>eria</w:t>
      </w:r>
      <w:r w:rsidR="00BA4F4A">
        <w:rPr>
          <w:shd w:val="clear" w:color="auto" w:fill="FFFFFF"/>
        </w:rPr>
        <w:t>. Subsequent reports and other empirical studies should comment on the absence or presence of the features present</w:t>
      </w:r>
      <w:r w:rsidR="00A60A2A">
        <w:rPr>
          <w:shd w:val="clear" w:color="auto" w:fill="FFFFFF"/>
        </w:rPr>
        <w:t>ed in this study</w:t>
      </w:r>
      <w:r w:rsidR="00331DAF">
        <w:rPr>
          <w:shd w:val="clear" w:color="auto" w:fill="FFFFFF"/>
        </w:rPr>
        <w:t xml:space="preserve"> to improve</w:t>
      </w:r>
      <w:r w:rsidR="00BA4F4A">
        <w:rPr>
          <w:shd w:val="clear" w:color="auto" w:fill="FFFFFF"/>
        </w:rPr>
        <w:t xml:space="preserve"> reporting and allow for more accurate analyses</w:t>
      </w:r>
      <w:r w:rsidR="00A60A2A">
        <w:rPr>
          <w:shd w:val="clear" w:color="auto" w:fill="FFFFFF"/>
        </w:rPr>
        <w:t xml:space="preserve"> in future</w:t>
      </w:r>
      <w:r w:rsidR="00BA4F4A">
        <w:rPr>
          <w:shd w:val="clear" w:color="auto" w:fill="FFFFFF"/>
        </w:rPr>
        <w:t>.</w:t>
      </w:r>
      <w:r w:rsidR="00FF2DB7">
        <w:rPr>
          <w:shd w:val="clear" w:color="auto" w:fill="FFFFFF"/>
        </w:rPr>
        <w:t xml:space="preserve"> We welcome collaboration to agree diagnostic cr</w:t>
      </w:r>
      <w:r w:rsidR="003008CA">
        <w:rPr>
          <w:shd w:val="clear" w:color="auto" w:fill="FFFFFF"/>
        </w:rPr>
        <w:t>iteria for MBS.</w:t>
      </w:r>
    </w:p>
    <w:p w:rsidR="004C1FA4" w:rsidRPr="004C1FA4" w:rsidRDefault="004C1FA4" w:rsidP="0078724A">
      <w:pPr>
        <w:rPr>
          <w:shd w:val="clear" w:color="auto" w:fill="FFFFFF"/>
        </w:rPr>
      </w:pPr>
    </w:p>
    <w:p w:rsidR="009908AD" w:rsidRPr="004C1FA4" w:rsidRDefault="00E96C6B" w:rsidP="0078724A">
      <w:pPr>
        <w:rPr>
          <w:b/>
        </w:rPr>
      </w:pPr>
      <w:r w:rsidRPr="004C1FA4">
        <w:rPr>
          <w:b/>
        </w:rPr>
        <w:t>Conclusion</w:t>
      </w:r>
    </w:p>
    <w:p w:rsidR="00081514" w:rsidRPr="0085758D" w:rsidRDefault="00E96C6B" w:rsidP="0078724A">
      <w:r>
        <w:t xml:space="preserve">Our study comprises the largest composite series of MBS </w:t>
      </w:r>
      <w:r w:rsidR="008F1758">
        <w:t>cases</w:t>
      </w:r>
      <w:r w:rsidR="008F1758" w:rsidRPr="0085758D">
        <w:t xml:space="preserve"> </w:t>
      </w:r>
      <w:r>
        <w:t>and the first to apply statistical methodology to elucidate clinical relationships</w:t>
      </w:r>
      <w:r w:rsidR="00F94F76">
        <w:t xml:space="preserve"> in patients diagnosed with MBS and confirmed VI and VII palsy</w:t>
      </w:r>
      <w:r>
        <w:t>. As a result we</w:t>
      </w:r>
      <w:r w:rsidR="006D075E" w:rsidRPr="0085758D">
        <w:t xml:space="preserve"> </w:t>
      </w:r>
      <w:r w:rsidR="00081514">
        <w:t>present evidence for two groups</w:t>
      </w:r>
      <w:r w:rsidR="003008CA">
        <w:t>: t</w:t>
      </w:r>
      <w:r w:rsidR="00081514">
        <w:t xml:space="preserve">ype 1: </w:t>
      </w:r>
      <w:r w:rsidR="00352B23">
        <w:t xml:space="preserve">with a </w:t>
      </w:r>
      <w:r w:rsidR="003008CA">
        <w:t>strong association</w:t>
      </w:r>
      <w:r w:rsidR="00081514">
        <w:t xml:space="preserve"> </w:t>
      </w:r>
      <w:r w:rsidR="00352B23">
        <w:t>between</w:t>
      </w:r>
      <w:r w:rsidR="003008CA">
        <w:t xml:space="preserve"> </w:t>
      </w:r>
      <w:proofErr w:type="spellStart"/>
      <w:r w:rsidR="003008CA">
        <w:t>micrognathia</w:t>
      </w:r>
      <w:proofErr w:type="spellEnd"/>
      <w:r w:rsidR="003008CA">
        <w:t>, limb anomalies, and feeding difficulties; and t</w:t>
      </w:r>
      <w:r w:rsidR="00081514">
        <w:t>ype 2: a more diverse group wi</w:t>
      </w:r>
      <w:r w:rsidR="003008CA">
        <w:t>th learning disabilities, failure to thrive,</w:t>
      </w:r>
      <w:r w:rsidR="00081514">
        <w:t xml:space="preserve"> </w:t>
      </w:r>
      <w:r w:rsidR="00B44B37">
        <w:t xml:space="preserve">cranial nerve deficits, </w:t>
      </w:r>
      <w:r w:rsidR="00081514">
        <w:t>and</w:t>
      </w:r>
      <w:r w:rsidR="003008CA">
        <w:t xml:space="preserve"> an</w:t>
      </w:r>
      <w:r w:rsidR="00081514">
        <w:t xml:space="preserve"> </w:t>
      </w:r>
      <w:r w:rsidR="00DB3015">
        <w:t>iden</w:t>
      </w:r>
      <w:r w:rsidR="003008CA">
        <w:t>tifiable brain abnormality</w:t>
      </w:r>
      <w:r w:rsidR="00081514">
        <w:t>. W</w:t>
      </w:r>
      <w:r w:rsidR="00081514" w:rsidRPr="0085758D">
        <w:t xml:space="preserve">e hope </w:t>
      </w:r>
      <w:r w:rsidR="00081514">
        <w:t>this may be used as the basis for</w:t>
      </w:r>
      <w:r w:rsidR="003008CA">
        <w:t xml:space="preserve"> a Delphi c</w:t>
      </w:r>
      <w:r w:rsidR="00081514" w:rsidRPr="0085758D">
        <w:t xml:space="preserve">onsensus to allow for an international collaborative effort towards criteria that can be widely adopted. </w:t>
      </w:r>
    </w:p>
    <w:p w:rsidR="00875D17" w:rsidRPr="0085758D" w:rsidRDefault="00875D17" w:rsidP="0078724A"/>
    <w:p w:rsidR="00875D17" w:rsidRPr="00875D17" w:rsidRDefault="00875D17" w:rsidP="0078724A">
      <w:pPr>
        <w:rPr>
          <w:b/>
        </w:rPr>
      </w:pPr>
      <w:r w:rsidRPr="00875D17">
        <w:rPr>
          <w:b/>
        </w:rPr>
        <w:t>Acknowledgements</w:t>
      </w:r>
    </w:p>
    <w:p w:rsidR="00875D17" w:rsidRDefault="00875D17" w:rsidP="0078724A">
      <w:r w:rsidRPr="0085758D">
        <w:t xml:space="preserve">We would like to thank </w:t>
      </w:r>
      <w:proofErr w:type="spellStart"/>
      <w:r w:rsidRPr="0085758D">
        <w:t>Fariba</w:t>
      </w:r>
      <w:proofErr w:type="spellEnd"/>
      <w:r w:rsidRPr="0085758D">
        <w:t xml:space="preserve"> Bannerman of the Alder Hey Library and Knowledge service for tracking down</w:t>
      </w:r>
      <w:r>
        <w:t xml:space="preserve"> the</w:t>
      </w:r>
      <w:r w:rsidRPr="0085758D">
        <w:t xml:space="preserve"> many articles reviewed. </w:t>
      </w:r>
    </w:p>
    <w:p w:rsidR="00B44B37" w:rsidRDefault="00B44B37" w:rsidP="0078724A"/>
    <w:p w:rsidR="00B44B37" w:rsidRDefault="00B44B37" w:rsidP="00B44B37">
      <w:pPr>
        <w:pStyle w:val="Heading1"/>
      </w:pPr>
      <w:r>
        <w:t>Conflict of interest statement</w:t>
      </w:r>
    </w:p>
    <w:p w:rsidR="00886207" w:rsidRPr="0085758D" w:rsidRDefault="00886207" w:rsidP="0078724A">
      <w:r w:rsidRPr="00886207">
        <w:t>The authors have no conflicts of interest to declare.</w:t>
      </w:r>
    </w:p>
    <w:p w:rsidR="004C1FA4" w:rsidRDefault="004C1FA4" w:rsidP="0078724A"/>
    <w:p w:rsidR="0078433B" w:rsidRDefault="0078433B" w:rsidP="0078724A"/>
    <w:p w:rsidR="00E123DB" w:rsidRDefault="00E123DB">
      <w:pPr>
        <w:spacing w:line="240" w:lineRule="auto"/>
        <w:rPr>
          <w:b/>
        </w:rPr>
      </w:pPr>
      <w:r>
        <w:br w:type="page"/>
      </w:r>
    </w:p>
    <w:p w:rsidR="005A5C4C" w:rsidRDefault="00875D17" w:rsidP="00B44B37">
      <w:pPr>
        <w:pStyle w:val="Heading1"/>
      </w:pPr>
      <w:r w:rsidRPr="00875D17">
        <w:lastRenderedPageBreak/>
        <w:t>References</w:t>
      </w:r>
    </w:p>
    <w:p w:rsidR="007647A3" w:rsidRPr="007647A3" w:rsidRDefault="00683728" w:rsidP="007647A3">
      <w:pPr>
        <w:pStyle w:val="EndNoteBibliography"/>
        <w:ind w:left="720" w:hanging="720"/>
      </w:pPr>
      <w:r>
        <w:fldChar w:fldCharType="begin"/>
      </w:r>
      <w:r w:rsidRPr="004163E4">
        <w:instrText xml:space="preserve"> ADDIN EN.REFLIST </w:instrText>
      </w:r>
      <w:r>
        <w:fldChar w:fldCharType="separate"/>
      </w:r>
      <w:r w:rsidR="007647A3" w:rsidRPr="007647A3">
        <w:t xml:space="preserve">Barkovich, A. J. (2012). Developmental disorders of the midbrain and hindbrain. </w:t>
      </w:r>
      <w:r w:rsidR="007647A3" w:rsidRPr="007647A3">
        <w:rPr>
          <w:i/>
        </w:rPr>
        <w:t>Frontiers in Neuroanatomy, 6</w:t>
      </w:r>
      <w:r w:rsidR="007647A3" w:rsidRPr="007647A3">
        <w:t>, 7. doi:10.3389/fnana.2012.00007</w:t>
      </w:r>
    </w:p>
    <w:p w:rsidR="007647A3" w:rsidRPr="007647A3" w:rsidRDefault="007647A3" w:rsidP="007647A3">
      <w:pPr>
        <w:pStyle w:val="EndNoteBibliography"/>
        <w:ind w:left="720" w:hanging="720"/>
      </w:pPr>
      <w:r w:rsidRPr="007647A3">
        <w:t xml:space="preserve">Becker-Christensen, F., &amp; Lund, H. T. (1974). A family with Möbius syndrome. </w:t>
      </w:r>
      <w:r w:rsidRPr="007647A3">
        <w:rPr>
          <w:i/>
        </w:rPr>
        <w:t>The Journal of pediatrics, 84</w:t>
      </w:r>
      <w:r w:rsidRPr="007647A3">
        <w:t>, 115-117. doi:10.1016/s0022-3476(74)80569-x</w:t>
      </w:r>
    </w:p>
    <w:p w:rsidR="007647A3" w:rsidRPr="007647A3" w:rsidRDefault="007647A3" w:rsidP="007647A3">
      <w:pPr>
        <w:pStyle w:val="EndNoteBibliography"/>
        <w:ind w:left="720" w:hanging="720"/>
      </w:pPr>
      <w:r w:rsidRPr="007647A3">
        <w:t xml:space="preserve">Blake, K. D., Hartshorne, T. S., Lawand, C., Dailor, A. N., &amp; Thelin, J. W. (2008). Cranial nerve manifestations in CHARGE syndrome. </w:t>
      </w:r>
      <w:r w:rsidRPr="007647A3">
        <w:rPr>
          <w:i/>
        </w:rPr>
        <w:t>American Journal of Medical Genetics Part A, 146A</w:t>
      </w:r>
      <w:r w:rsidRPr="007647A3">
        <w:t>, 585-592. doi:10.1002/ajmg.a.32179</w:t>
      </w:r>
    </w:p>
    <w:p w:rsidR="007647A3" w:rsidRPr="007647A3" w:rsidRDefault="007647A3" w:rsidP="007647A3">
      <w:pPr>
        <w:pStyle w:val="EndNoteBibliography"/>
        <w:ind w:left="720" w:hanging="720"/>
      </w:pPr>
      <w:r w:rsidRPr="007647A3">
        <w:t xml:space="preserve">Briegel, W., Schimek, M., Kamp-Becker, I., Hofmann, C., &amp; Schwab, K. O. (2009). Autism spectrum disorders in children and adolescents with Moebius sequence. </w:t>
      </w:r>
      <w:r w:rsidRPr="007647A3">
        <w:rPr>
          <w:i/>
        </w:rPr>
        <w:t>European Child and Adolescent Psychiatry, 18</w:t>
      </w:r>
      <w:r w:rsidRPr="007647A3">
        <w:t>, 515-519. doi:10.1007/s00787-009-0003-1</w:t>
      </w:r>
    </w:p>
    <w:p w:rsidR="007647A3" w:rsidRPr="007647A3" w:rsidRDefault="007647A3" w:rsidP="007647A3">
      <w:pPr>
        <w:pStyle w:val="EndNoteBibliography"/>
        <w:ind w:left="720" w:hanging="720"/>
      </w:pPr>
      <w:r w:rsidRPr="007647A3">
        <w:t xml:space="preserve">Carta, A., Mora, P., Neri, A., Favilla, S., &amp; Sadun, A. A. (2011). Ophthalmologic and Systemic Features in Möbius Syndrome. </w:t>
      </w:r>
      <w:r w:rsidRPr="007647A3">
        <w:rPr>
          <w:i/>
        </w:rPr>
        <w:t>Ophthalmology, 118</w:t>
      </w:r>
      <w:r w:rsidRPr="007647A3">
        <w:t>, 1518-1523. doi:10.1016/j.ophtha.2011.01.023</w:t>
      </w:r>
    </w:p>
    <w:p w:rsidR="007647A3" w:rsidRPr="007647A3" w:rsidRDefault="007647A3" w:rsidP="007647A3">
      <w:pPr>
        <w:pStyle w:val="EndNoteBibliography"/>
        <w:ind w:left="720" w:hanging="720"/>
      </w:pPr>
      <w:r w:rsidRPr="007647A3">
        <w:t xml:space="preserve">Di Gioia, S. A., Connors, S., Matsunami, N., Cannavino, J., Rose, M. F., Gilette, N. M., . . . Engle, E. C. (2017). A defect in myoblast fusion underlies Carey-Fineman-Ziter syndrome. </w:t>
      </w:r>
      <w:r w:rsidRPr="007647A3">
        <w:rPr>
          <w:i/>
        </w:rPr>
        <w:t>Nat Commun, 8</w:t>
      </w:r>
      <w:r w:rsidRPr="007647A3">
        <w:t>, 16077. doi:10.1038/ncomms16077</w:t>
      </w:r>
    </w:p>
    <w:p w:rsidR="007647A3" w:rsidRPr="007647A3" w:rsidRDefault="007647A3" w:rsidP="007647A3">
      <w:pPr>
        <w:pStyle w:val="EndNoteBibliography"/>
        <w:ind w:left="720" w:hanging="720"/>
      </w:pPr>
      <w:r w:rsidRPr="007647A3">
        <w:t xml:space="preserve">Fattah, A. Y. (2017). Craniofacial syndromes: genetics, embryology and clinical relevance. In M. L. Bentz, B. S. Bauer, &amp; R. M. Zuker (Eds.), </w:t>
      </w:r>
      <w:r w:rsidRPr="007647A3">
        <w:rPr>
          <w:i/>
        </w:rPr>
        <w:t>Principles and practice of pediatric plastic surgery</w:t>
      </w:r>
      <w:r w:rsidRPr="007647A3">
        <w:t xml:space="preserve"> (2nd ed.). Boca Raton, FL: CRC Press.</w:t>
      </w:r>
    </w:p>
    <w:p w:rsidR="007647A3" w:rsidRPr="007647A3" w:rsidRDefault="007647A3" w:rsidP="007647A3">
      <w:pPr>
        <w:pStyle w:val="EndNoteBibliography"/>
        <w:ind w:left="720" w:hanging="720"/>
      </w:pPr>
      <w:r w:rsidRPr="007647A3">
        <w:t xml:space="preserve">Fazeli, W., Herkenrath, P., Stiller, B., Neugebauer, A., Fricke, J., Lang-Roth, R., . . . Heller, R. (2017). A TUBB6 mutation is associated with autosomal dominant non-progressive congenital facial palsy, bilateral ptosis and velopharyngeal dysfunction. </w:t>
      </w:r>
      <w:r w:rsidRPr="007647A3">
        <w:rPr>
          <w:i/>
        </w:rPr>
        <w:t>Human Molecular Genetics, 26</w:t>
      </w:r>
      <w:r w:rsidRPr="007647A3">
        <w:t>(20), 4055-4066. doi:10.1093/hmg/ddx296</w:t>
      </w:r>
    </w:p>
    <w:p w:rsidR="007647A3" w:rsidRPr="007647A3" w:rsidRDefault="007647A3" w:rsidP="007647A3">
      <w:pPr>
        <w:pStyle w:val="EndNoteBibliography"/>
        <w:ind w:left="720" w:hanging="720"/>
      </w:pPr>
      <w:r w:rsidRPr="007647A3">
        <w:t xml:space="preserve">Gutowski, N. J., &amp; Chilton, J. K. (2015). The congenital cranial dysinnervation disorders. </w:t>
      </w:r>
      <w:r w:rsidRPr="007647A3">
        <w:rPr>
          <w:i/>
        </w:rPr>
        <w:t>Archives of Disease in Childhood, 100</w:t>
      </w:r>
      <w:r w:rsidRPr="007647A3">
        <w:t>, 678-681. doi:10.1136/archdischild-2014-307035</w:t>
      </w:r>
    </w:p>
    <w:p w:rsidR="007647A3" w:rsidRPr="007647A3" w:rsidRDefault="007647A3" w:rsidP="007647A3">
      <w:pPr>
        <w:pStyle w:val="EndNoteBibliography"/>
        <w:ind w:left="720" w:hanging="720"/>
      </w:pPr>
      <w:r w:rsidRPr="007647A3">
        <w:t xml:space="preserve">Hale, C. L., Niederriter, A. N., Green, G. E., &amp; Martin, D. M. (2016). Atypical phenotypes associated with pathogenic CHD7 variants and a proposal for broadening CHARGE syndrome clinical diagnostic criteria. </w:t>
      </w:r>
      <w:r w:rsidRPr="007647A3">
        <w:rPr>
          <w:i/>
        </w:rPr>
        <w:t>American Journal of Medical Genetics. Part A, 170A</w:t>
      </w:r>
      <w:r w:rsidRPr="007647A3">
        <w:t>, 344-354. doi:10.1002/ajmg.a.37435</w:t>
      </w:r>
    </w:p>
    <w:p w:rsidR="007647A3" w:rsidRPr="007647A3" w:rsidRDefault="007647A3" w:rsidP="007647A3">
      <w:pPr>
        <w:pStyle w:val="EndNoteBibliography"/>
        <w:ind w:left="720" w:hanging="720"/>
      </w:pPr>
      <w:r w:rsidRPr="007647A3">
        <w:t xml:space="preserve">Hall, B. D. (1979). Choanal atresia and associated multiple anomalies. </w:t>
      </w:r>
      <w:r w:rsidRPr="007647A3">
        <w:rPr>
          <w:i/>
        </w:rPr>
        <w:t>The Journal of pediatrics, 95</w:t>
      </w:r>
      <w:r w:rsidRPr="007647A3">
        <w:t>, 395-398. doi:10.1016/s0022-3476(79)80513-2</w:t>
      </w:r>
    </w:p>
    <w:p w:rsidR="007647A3" w:rsidRPr="007647A3" w:rsidRDefault="007647A3" w:rsidP="007647A3">
      <w:pPr>
        <w:pStyle w:val="EndNoteBibliography"/>
        <w:ind w:left="720" w:hanging="720"/>
      </w:pPr>
      <w:r w:rsidRPr="007647A3">
        <w:t xml:space="preserve">Harris, J., Robert, E., &amp; Källén, B. (1997). Epidemiology of choanal atresia with special reference to the CHARGE association. </w:t>
      </w:r>
      <w:r w:rsidRPr="007647A3">
        <w:rPr>
          <w:i/>
        </w:rPr>
        <w:t>Pediatrics, 99</w:t>
      </w:r>
      <w:r w:rsidRPr="007647A3">
        <w:t>, 363-367. doi:10.1542/peds.99.3.363</w:t>
      </w:r>
    </w:p>
    <w:p w:rsidR="007647A3" w:rsidRPr="007647A3" w:rsidRDefault="007647A3" w:rsidP="007647A3">
      <w:pPr>
        <w:pStyle w:val="EndNoteBibliography"/>
        <w:ind w:left="720" w:hanging="720"/>
      </w:pPr>
      <w:r w:rsidRPr="007647A3">
        <w:t xml:space="preserve">Henderson, J. L. (1939). The congenital facial diplegia syndrome: clinical features, pathology and aetiology: A review of sixty-one cases. </w:t>
      </w:r>
      <w:r w:rsidRPr="007647A3">
        <w:rPr>
          <w:i/>
        </w:rPr>
        <w:t>Brain, 62</w:t>
      </w:r>
      <w:r w:rsidRPr="007647A3">
        <w:t>, 381-403. doi:10.1093/brain/62.4.381</w:t>
      </w:r>
    </w:p>
    <w:p w:rsidR="007647A3" w:rsidRPr="007647A3" w:rsidRDefault="007647A3" w:rsidP="007647A3">
      <w:pPr>
        <w:pStyle w:val="EndNoteBibliography"/>
        <w:ind w:left="720" w:hanging="720"/>
      </w:pPr>
      <w:r w:rsidRPr="007647A3">
        <w:t xml:space="preserve">Hennekam, R. C. M., Krantz, I. D., &amp; Allanson, J. E. (2010). Gorlin's syndromes of the head and neck. </w:t>
      </w:r>
    </w:p>
    <w:p w:rsidR="007647A3" w:rsidRPr="007647A3" w:rsidRDefault="007647A3" w:rsidP="007647A3">
      <w:pPr>
        <w:pStyle w:val="EndNoteBibliography"/>
        <w:ind w:left="720" w:hanging="720"/>
      </w:pPr>
      <w:r w:rsidRPr="007647A3">
        <w:t xml:space="preserve">Hittner, H. M., Hirsch, N. J., Kreh, G. M., &amp; Rudolph, A. J. (1979). Colobomatous microphthalmia, heart disease, hearing loss, and mental retardation: a syndrome. </w:t>
      </w:r>
      <w:r w:rsidRPr="007647A3">
        <w:rPr>
          <w:i/>
        </w:rPr>
        <w:t>Journal of Pediatric Ophthalmology and Strabismus, 16</w:t>
      </w:r>
      <w:r w:rsidRPr="007647A3">
        <w:t xml:space="preserve">, 122-128. </w:t>
      </w:r>
    </w:p>
    <w:p w:rsidR="007647A3" w:rsidRPr="007647A3" w:rsidRDefault="007647A3" w:rsidP="007647A3">
      <w:pPr>
        <w:pStyle w:val="EndNoteBibliography"/>
        <w:ind w:left="720" w:hanging="720"/>
      </w:pPr>
      <w:r w:rsidRPr="007647A3">
        <w:t xml:space="preserve">Kumar, D. (1990). Moebius syndrome. </w:t>
      </w:r>
      <w:r w:rsidRPr="007647A3">
        <w:rPr>
          <w:i/>
        </w:rPr>
        <w:t>Journal of Medical Genetics, 27</w:t>
      </w:r>
      <w:r w:rsidRPr="007647A3">
        <w:t>, 122-126. doi:10.1136/jmg.27.2.122</w:t>
      </w:r>
    </w:p>
    <w:p w:rsidR="007647A3" w:rsidRPr="007647A3" w:rsidRDefault="007647A3" w:rsidP="007647A3">
      <w:pPr>
        <w:pStyle w:val="EndNoteBibliography"/>
        <w:ind w:left="720" w:hanging="720"/>
      </w:pPr>
      <w:r w:rsidRPr="007647A3">
        <w:t xml:space="preserve">Lalani, S. R., Safiullah, A. M., Fernbach, S. D., Harutyunyan, K. G., Thaller, C., Peterson, L. E., . . . Belmont, J. W. (2006). Spectrum of CHD7 Mutations in 110 Individuals with CHARGE Syndrome and Genotype-Phenotype Correlation. </w:t>
      </w:r>
      <w:r w:rsidRPr="007647A3">
        <w:rPr>
          <w:i/>
        </w:rPr>
        <w:t>The American Journal of Human Genetics, 78</w:t>
      </w:r>
      <w:r w:rsidRPr="007647A3">
        <w:t>, 303-314. doi:10.1086/500273</w:t>
      </w:r>
    </w:p>
    <w:p w:rsidR="007647A3" w:rsidRPr="007647A3" w:rsidRDefault="007647A3" w:rsidP="007647A3">
      <w:pPr>
        <w:pStyle w:val="EndNoteBibliography"/>
        <w:ind w:left="720" w:hanging="720"/>
      </w:pPr>
      <w:r w:rsidRPr="007647A3">
        <w:t xml:space="preserve">Legum, C., Godel, V., &amp; Nemet, P. (1981). Heterogeneity and pleiotropism in the Moebius syndrome. </w:t>
      </w:r>
      <w:r w:rsidRPr="007647A3">
        <w:rPr>
          <w:i/>
        </w:rPr>
        <w:t>Clinical Genetics, 20</w:t>
      </w:r>
      <w:r w:rsidRPr="007647A3">
        <w:t>, 254-259. doi:10.1111/j.1399-0004.1981.tb01030.x</w:t>
      </w:r>
    </w:p>
    <w:p w:rsidR="007647A3" w:rsidRPr="007647A3" w:rsidRDefault="007647A3" w:rsidP="007647A3">
      <w:pPr>
        <w:pStyle w:val="EndNoteBibliography"/>
        <w:ind w:left="720" w:hanging="720"/>
      </w:pPr>
      <w:r w:rsidRPr="007647A3">
        <w:t xml:space="preserve">Mackinnon, S., Oystreck, D. T., Andrews, C., Chan, W. M., Hunter, D. G., &amp; Engle, E. C. (2014). Diagnostic distinctions and genetic analysis of patients diagnosed with Moebius syndrome. </w:t>
      </w:r>
      <w:r w:rsidRPr="007647A3">
        <w:rPr>
          <w:i/>
        </w:rPr>
        <w:t>Ophthalmology, 121</w:t>
      </w:r>
      <w:r w:rsidRPr="007647A3">
        <w:t>, 1461-1468. doi:10.1016/j.ophtha.2014.01.006</w:t>
      </w:r>
    </w:p>
    <w:p w:rsidR="007647A3" w:rsidRPr="007647A3" w:rsidRDefault="007647A3" w:rsidP="007647A3">
      <w:pPr>
        <w:pStyle w:val="EndNoteBibliography"/>
        <w:ind w:left="720" w:hanging="720"/>
      </w:pPr>
      <w:r w:rsidRPr="007647A3">
        <w:t xml:space="preserve">Meyerson, M. D., &amp; Foushee, D. R. (1978). Speech, language and hearing in Moebius syndrome: a study of 22 patients. </w:t>
      </w:r>
      <w:r w:rsidRPr="007647A3">
        <w:rPr>
          <w:i/>
        </w:rPr>
        <w:t>Developmental Medicine and Child Neurology, 20</w:t>
      </w:r>
      <w:r w:rsidRPr="007647A3">
        <w:t xml:space="preserve">, 357-365. doi:10.1111/j.1469-8749.1978.tb15225.x </w:t>
      </w:r>
    </w:p>
    <w:p w:rsidR="007647A3" w:rsidRPr="007647A3" w:rsidRDefault="007647A3" w:rsidP="007647A3">
      <w:pPr>
        <w:pStyle w:val="EndNoteBibliography"/>
        <w:ind w:left="720" w:hanging="720"/>
      </w:pPr>
      <w:r w:rsidRPr="007647A3">
        <w:t xml:space="preserve">Miller, G. (2007). The mystery of the missing smile. </w:t>
      </w:r>
      <w:r w:rsidRPr="007647A3">
        <w:rPr>
          <w:i/>
        </w:rPr>
        <w:t>Science (New York, N.Y.), 316</w:t>
      </w:r>
      <w:r w:rsidRPr="007647A3">
        <w:t>, 826-827. doi:10.1126/science.316.5826.826</w:t>
      </w:r>
    </w:p>
    <w:p w:rsidR="007647A3" w:rsidRPr="007647A3" w:rsidRDefault="007647A3" w:rsidP="007647A3">
      <w:pPr>
        <w:pStyle w:val="EndNoteBibliography"/>
        <w:ind w:left="720" w:hanging="720"/>
      </w:pPr>
      <w:r w:rsidRPr="007647A3">
        <w:t xml:space="preserve">Mitchell, J. A., Davenport, S. L., Hefner, M. A., &amp; Shei, M. M. (1985). Use of an expert model to test diagnostic criteria in CHARGE syndrome. </w:t>
      </w:r>
      <w:r w:rsidRPr="007647A3">
        <w:rPr>
          <w:i/>
        </w:rPr>
        <w:t>Journal of Medical Systems, 9</w:t>
      </w:r>
      <w:r w:rsidRPr="007647A3">
        <w:t xml:space="preserve">, 425-436. doi:10.1007/bf00992578 </w:t>
      </w:r>
    </w:p>
    <w:p w:rsidR="007647A3" w:rsidRPr="007647A3" w:rsidRDefault="007647A3" w:rsidP="007647A3">
      <w:pPr>
        <w:pStyle w:val="EndNoteBibliography"/>
        <w:ind w:left="720" w:hanging="720"/>
      </w:pPr>
      <w:r w:rsidRPr="007647A3">
        <w:lastRenderedPageBreak/>
        <w:t xml:space="preserve">Möbius, P. (1888). Über angeborene doppelseitige Abducens-Facialis-Lähmung. </w:t>
      </w:r>
      <w:r w:rsidRPr="007647A3">
        <w:rPr>
          <w:i/>
        </w:rPr>
        <w:t>Munchener Medizinische Wochenschrift, 35</w:t>
      </w:r>
      <w:r w:rsidRPr="007647A3">
        <w:t xml:space="preserve">, 91-108. </w:t>
      </w:r>
    </w:p>
    <w:p w:rsidR="007647A3" w:rsidRPr="007647A3" w:rsidRDefault="007647A3" w:rsidP="007647A3">
      <w:pPr>
        <w:pStyle w:val="EndNoteBibliography"/>
        <w:ind w:left="720" w:hanging="720"/>
      </w:pPr>
      <w:r w:rsidRPr="007647A3">
        <w:t xml:space="preserve">Moher, D., Pham, B., Klassen, T. P., Schulz, K. F., Berlin, J. A., Jadad, A. R., &amp; Liberati, A. (2000). What contributions do languages other than English make on the results of meta-analyses? </w:t>
      </w:r>
      <w:r w:rsidRPr="007647A3">
        <w:rPr>
          <w:i/>
        </w:rPr>
        <w:t>Journal of Clinical Epidemiology, 53</w:t>
      </w:r>
      <w:r w:rsidRPr="007647A3">
        <w:t>, 964-972. doi:10.1016/s0895-4356(00)00188-8</w:t>
      </w:r>
    </w:p>
    <w:p w:rsidR="007647A3" w:rsidRPr="007647A3" w:rsidRDefault="007647A3" w:rsidP="007647A3">
      <w:pPr>
        <w:pStyle w:val="EndNoteBibliography"/>
        <w:ind w:left="720" w:hanging="720"/>
      </w:pPr>
      <w:r w:rsidRPr="007647A3">
        <w:t xml:space="preserve">Pagon, R. A., Graham, J. M., Zonana, J., &amp; Yong, S. L. (1981). Coloboma, congenital heart disease, and choanal atresia with multiple anomalies: CHARGE association. </w:t>
      </w:r>
      <w:r w:rsidRPr="007647A3">
        <w:rPr>
          <w:i/>
        </w:rPr>
        <w:t>The Journal of pediatrics, 99</w:t>
      </w:r>
      <w:r w:rsidRPr="007647A3">
        <w:t>, 223-227. doi:10.1016/s0022-3476(81)80454-4</w:t>
      </w:r>
    </w:p>
    <w:p w:rsidR="007647A3" w:rsidRPr="007647A3" w:rsidRDefault="007647A3" w:rsidP="007647A3">
      <w:pPr>
        <w:pStyle w:val="EndNoteBibliography"/>
        <w:ind w:left="720" w:hanging="720"/>
      </w:pPr>
      <w:r w:rsidRPr="007647A3">
        <w:t xml:space="preserve">Parker, D. L., Mitchell, P. R., &amp; Holmes, G. L. (1981). Poland-Möbius syndrome. </w:t>
      </w:r>
      <w:r w:rsidRPr="007647A3">
        <w:rPr>
          <w:i/>
        </w:rPr>
        <w:t>Journal of Medical Genetics, 18</w:t>
      </w:r>
      <w:r w:rsidRPr="007647A3">
        <w:t>, 317-320. doi:10.1136/jmg.18.4.317</w:t>
      </w:r>
    </w:p>
    <w:p w:rsidR="007647A3" w:rsidRPr="007647A3" w:rsidRDefault="007647A3" w:rsidP="007647A3">
      <w:pPr>
        <w:pStyle w:val="EndNoteBibliography"/>
        <w:ind w:left="720" w:hanging="720"/>
      </w:pPr>
      <w:r w:rsidRPr="007647A3">
        <w:t xml:space="preserve">Richards, R. (1953). The Möbius syndrome. </w:t>
      </w:r>
      <w:r w:rsidRPr="007647A3">
        <w:rPr>
          <w:i/>
        </w:rPr>
        <w:t>The Journal of bone and joint surgery. American volume, 35-A</w:t>
      </w:r>
      <w:r w:rsidRPr="007647A3">
        <w:t xml:space="preserve">, 437-444. </w:t>
      </w:r>
    </w:p>
    <w:p w:rsidR="007647A3" w:rsidRPr="007647A3" w:rsidRDefault="007647A3" w:rsidP="007647A3">
      <w:pPr>
        <w:pStyle w:val="EndNoteBibliography"/>
        <w:ind w:left="720" w:hanging="720"/>
      </w:pPr>
      <w:r w:rsidRPr="007647A3">
        <w:t xml:space="preserve">Stabile, M., Cavaliere, M. L., Scarano, G., Fels, A., Valiani, R., &amp; Ventruto, V. (1984). Abnormal B.A.E.P. in a family with Moebius syndrome: evidence for supranuclear lesion. </w:t>
      </w:r>
      <w:r w:rsidRPr="007647A3">
        <w:rPr>
          <w:i/>
        </w:rPr>
        <w:t>Clinical Genetics, 25</w:t>
      </w:r>
      <w:r w:rsidRPr="007647A3">
        <w:t>, 459-463. doi:10.1111/j.1399-0004.1984.tb02017.x</w:t>
      </w:r>
    </w:p>
    <w:p w:rsidR="007647A3" w:rsidRPr="007647A3" w:rsidRDefault="007647A3" w:rsidP="007647A3">
      <w:pPr>
        <w:pStyle w:val="EndNoteBibliography"/>
        <w:ind w:left="720" w:hanging="720"/>
      </w:pPr>
      <w:r w:rsidRPr="007647A3">
        <w:t xml:space="preserve">Sudarshan, A., &amp; Goldie, W. D. (1985). The spectrum of congenital facial diplegia (Moebius syndrome). </w:t>
      </w:r>
      <w:r w:rsidRPr="007647A3">
        <w:rPr>
          <w:i/>
        </w:rPr>
        <w:t>Pediatric Neurology, 1</w:t>
      </w:r>
      <w:r w:rsidRPr="007647A3">
        <w:t>(3), 180-184. doi:10.1016/0887-8994(85)90061-x</w:t>
      </w:r>
    </w:p>
    <w:p w:rsidR="007647A3" w:rsidRPr="007647A3" w:rsidRDefault="007647A3" w:rsidP="007647A3">
      <w:pPr>
        <w:pStyle w:val="EndNoteBibliography"/>
        <w:ind w:left="720" w:hanging="720"/>
      </w:pPr>
      <w:r w:rsidRPr="007647A3">
        <w:t xml:space="preserve">Telegrafi, A., Webb, B. D., Robbins, S. M., Speck-Martins, C. E., FitzPatrick, D., Fleming, L., . . . Sobreira, N. L. M. (2017). Identification of STAC3 variants in non-Native American families with overlapping features of Carey-Fineman-Ziter syndrome and Moebius syndrome. </w:t>
      </w:r>
      <w:r w:rsidRPr="007647A3">
        <w:rPr>
          <w:i/>
        </w:rPr>
        <w:t>American Journal of Medical Genetics. Part A, 173</w:t>
      </w:r>
      <w:r w:rsidRPr="007647A3">
        <w:t>(10), 2763-2771. doi:10.1002/ajmg.a.38375</w:t>
      </w:r>
    </w:p>
    <w:p w:rsidR="007647A3" w:rsidRPr="007647A3" w:rsidRDefault="007647A3" w:rsidP="007647A3">
      <w:pPr>
        <w:pStyle w:val="EndNoteBibliography"/>
        <w:ind w:left="720" w:hanging="720"/>
      </w:pPr>
      <w:r w:rsidRPr="007647A3">
        <w:t xml:space="preserve">Tellier, A. L., Cormier-Daire, V., Abadie, V., Amiel, J., Sigaudy, S., Bonnet, D., . . . Lyonnet, S. (1998). CHARGE syndrome: report of 47 cases and review. </w:t>
      </w:r>
      <w:r w:rsidRPr="007647A3">
        <w:rPr>
          <w:i/>
        </w:rPr>
        <w:t>American Journal of Medical Genetics, 76</w:t>
      </w:r>
      <w:r w:rsidRPr="007647A3">
        <w:t>, 402-409. doi:10.1002/(SICI)1096-8628(19980413)76:5&lt;402::AID-AJMG7&gt;3.0.CO;2-O</w:t>
      </w:r>
    </w:p>
    <w:p w:rsidR="007647A3" w:rsidRPr="007647A3" w:rsidRDefault="007647A3" w:rsidP="007647A3">
      <w:pPr>
        <w:pStyle w:val="EndNoteBibliography"/>
        <w:ind w:left="720" w:hanging="720"/>
      </w:pPr>
      <w:r w:rsidRPr="007647A3">
        <w:t xml:space="preserve">Tomas-Roca, L., Tsaalbi-Shtylik, A., Jansen, J. G., Singh, M. K., Epstein, J. A., Altunoglu, U., . . . van Bokhoven, H. (2015). De novo mutations in PLXND1 and REV3L cause Möbius syndrome. </w:t>
      </w:r>
      <w:r w:rsidRPr="007647A3">
        <w:rPr>
          <w:i/>
        </w:rPr>
        <w:t>Nature Communications, 6</w:t>
      </w:r>
      <w:r w:rsidRPr="007647A3">
        <w:t>, 7199. doi:10.1038/ncomms8199</w:t>
      </w:r>
    </w:p>
    <w:p w:rsidR="007647A3" w:rsidRPr="007647A3" w:rsidRDefault="007647A3" w:rsidP="007647A3">
      <w:pPr>
        <w:pStyle w:val="EndNoteBibliography"/>
        <w:ind w:left="720" w:hanging="720"/>
      </w:pPr>
      <w:r w:rsidRPr="007647A3">
        <w:t xml:space="preserve">Towfighi, J., Marks, K., Palmer, E., &amp; Vannucci, R. (1979). Möbius syndrome. Neuropathologic observations. </w:t>
      </w:r>
      <w:r w:rsidRPr="007647A3">
        <w:rPr>
          <w:i/>
        </w:rPr>
        <w:t>Acta Neuropathologica, 48</w:t>
      </w:r>
      <w:r w:rsidRPr="007647A3">
        <w:t>, 11-17. doi:10.1007/bf00691785</w:t>
      </w:r>
    </w:p>
    <w:p w:rsidR="007647A3" w:rsidRPr="007647A3" w:rsidRDefault="007647A3" w:rsidP="007647A3">
      <w:pPr>
        <w:pStyle w:val="EndNoteBibliography"/>
        <w:ind w:left="720" w:hanging="720"/>
      </w:pPr>
      <w:r w:rsidRPr="007647A3">
        <w:t xml:space="preserve">van der Zwaag, B., Verzijl, H. T. F. M., Wichers, K. H., Beltran-Valero de Bernabe, D., Brunner, H. G., van Bokhoven, H., &amp; Padberg, G. W. (2004). Sequence analysis of the PLEXIN-D1 gene in Möbius syndrome patients. </w:t>
      </w:r>
      <w:r w:rsidRPr="007647A3">
        <w:rPr>
          <w:i/>
        </w:rPr>
        <w:t>Pediatric Neurology, 31</w:t>
      </w:r>
      <w:r w:rsidRPr="007647A3">
        <w:t>, 114-118. doi:10.1016/j.pediatrneurol.2004.02.004</w:t>
      </w:r>
    </w:p>
    <w:p w:rsidR="007647A3" w:rsidRPr="007647A3" w:rsidRDefault="007647A3" w:rsidP="007647A3">
      <w:pPr>
        <w:pStyle w:val="EndNoteBibliography"/>
        <w:ind w:left="720" w:hanging="720"/>
      </w:pPr>
      <w:r w:rsidRPr="007647A3">
        <w:t xml:space="preserve">Verloes, A. (2005). Updated diagnostic criteria for CHARGE syndrome: A proposal. </w:t>
      </w:r>
      <w:r w:rsidRPr="007647A3">
        <w:rPr>
          <w:i/>
        </w:rPr>
        <w:t>American Journal of Medical Genetics Part A, 133A</w:t>
      </w:r>
      <w:r w:rsidRPr="007647A3">
        <w:t>, 306-308. doi:10.1002/ajmg.a.30559</w:t>
      </w:r>
    </w:p>
    <w:p w:rsidR="007647A3" w:rsidRPr="007647A3" w:rsidRDefault="007647A3" w:rsidP="007647A3">
      <w:pPr>
        <w:pStyle w:val="EndNoteBibliography"/>
        <w:ind w:left="720" w:hanging="720"/>
      </w:pPr>
      <w:r w:rsidRPr="007647A3">
        <w:t xml:space="preserve">Verzijl, H. T. F. M., Padberg, G. W., &amp; Zwarts, M. J. (2005). The spectrum of Möbius syndrome: an electrophysiological study. </w:t>
      </w:r>
      <w:r w:rsidRPr="007647A3">
        <w:rPr>
          <w:i/>
        </w:rPr>
        <w:t>Brain, 128</w:t>
      </w:r>
      <w:r w:rsidRPr="007647A3">
        <w:t>, 1728-1736. doi:10.1093/brain/awh502</w:t>
      </w:r>
    </w:p>
    <w:p w:rsidR="007647A3" w:rsidRPr="007647A3" w:rsidRDefault="007647A3" w:rsidP="007647A3">
      <w:pPr>
        <w:pStyle w:val="EndNoteBibliography"/>
        <w:ind w:left="720" w:hanging="720"/>
      </w:pPr>
      <w:r w:rsidRPr="007647A3">
        <w:t xml:space="preserve">Verzijl, H. T. F. M., van der Zwaag, B., Cruysberg, J. R. M., &amp; Padberg, G. W. (2003). Möbius syndrome redefined: a syndrome of rhombencephalic maldevelopment. </w:t>
      </w:r>
      <w:r w:rsidRPr="007647A3">
        <w:rPr>
          <w:i/>
        </w:rPr>
        <w:t>Neurology, 61</w:t>
      </w:r>
      <w:r w:rsidRPr="007647A3">
        <w:t>, 327-333. doi:10.1212/01.wnl.0000076484.91275.cd</w:t>
      </w:r>
    </w:p>
    <w:p w:rsidR="007647A3" w:rsidRPr="007647A3" w:rsidRDefault="007647A3" w:rsidP="007647A3">
      <w:pPr>
        <w:pStyle w:val="EndNoteBibliography"/>
        <w:ind w:left="720" w:hanging="720"/>
      </w:pPr>
      <w:r w:rsidRPr="007647A3">
        <w:t xml:space="preserve">Von Graefe, A., &amp; Saemisch, T. (1880). Handbuch der Gesammten Augenheilkunde. 6:60. </w:t>
      </w:r>
    </w:p>
    <w:p w:rsidR="007647A3" w:rsidRPr="007647A3" w:rsidRDefault="007647A3" w:rsidP="007647A3">
      <w:pPr>
        <w:pStyle w:val="EndNoteBibliography"/>
        <w:ind w:left="720" w:hanging="720"/>
      </w:pPr>
      <w:r w:rsidRPr="007647A3">
        <w:t xml:space="preserve">Wishnick, M. M., Nelsona, L. B., Huppert, L., &amp; Reich, E. W. (1983). Möbius syndrome and limb abnormalities with dominant inheritance. </w:t>
      </w:r>
      <w:r w:rsidRPr="007647A3">
        <w:rPr>
          <w:i/>
        </w:rPr>
        <w:t>Ophthalmic Paediatrics and Genetics, 2</w:t>
      </w:r>
      <w:r w:rsidRPr="007647A3">
        <w:t>, 77-81. doi:10.3109/13816818309007794</w:t>
      </w:r>
    </w:p>
    <w:p w:rsidR="00631EFF" w:rsidRPr="00776AD1" w:rsidRDefault="00683728" w:rsidP="0078724A">
      <w:pPr>
        <w:rPr>
          <w:rFonts w:cs="Arial"/>
          <w:b/>
        </w:rPr>
      </w:pPr>
      <w:r>
        <w:fldChar w:fldCharType="end"/>
      </w:r>
    </w:p>
    <w:p w:rsidR="00B44B37" w:rsidRDefault="00B44B37">
      <w:pPr>
        <w:spacing w:line="240" w:lineRule="auto"/>
        <w:rPr>
          <w:rFonts w:cs="Arial"/>
          <w:b/>
        </w:rPr>
      </w:pPr>
      <w:r>
        <w:rPr>
          <w:rFonts w:cs="Arial"/>
          <w:b/>
        </w:rPr>
        <w:br w:type="page"/>
      </w:r>
    </w:p>
    <w:p w:rsidR="001E5E12" w:rsidRPr="00776AD1" w:rsidRDefault="001E5E12" w:rsidP="00B44B37">
      <w:pPr>
        <w:pStyle w:val="Heading1"/>
      </w:pPr>
      <w:r w:rsidRPr="00776AD1">
        <w:lastRenderedPageBreak/>
        <w:t>Tables</w:t>
      </w:r>
    </w:p>
    <w:p w:rsidR="00776AD1" w:rsidRPr="00776AD1" w:rsidRDefault="00776AD1" w:rsidP="00776AD1">
      <w:pPr>
        <w:rPr>
          <w:rFonts w:cs="Arial"/>
          <w:b/>
        </w:rPr>
      </w:pPr>
    </w:p>
    <w:p w:rsidR="001E5E12" w:rsidRPr="00776AD1" w:rsidRDefault="00776AD1" w:rsidP="00776AD1">
      <w:pPr>
        <w:jc w:val="both"/>
        <w:rPr>
          <w:rFonts w:cs="Arial"/>
        </w:rPr>
      </w:pPr>
      <w:r w:rsidRPr="00776AD1">
        <w:rPr>
          <w:rFonts w:cs="Arial"/>
        </w:rPr>
        <w:t>Table 1: Current definitions of Moebius syndrome</w:t>
      </w:r>
      <w:r w:rsidR="00EA3CF0">
        <w:rPr>
          <w:rFonts w:cs="Arial"/>
        </w:rPr>
        <w:t>.</w:t>
      </w:r>
    </w:p>
    <w:tbl>
      <w:tblPr>
        <w:tblStyle w:val="TableGrid"/>
        <w:tblW w:w="8740" w:type="dxa"/>
        <w:tblLayout w:type="fixed"/>
        <w:tblLook w:val="04A0" w:firstRow="1" w:lastRow="0" w:firstColumn="1" w:lastColumn="0" w:noHBand="0" w:noVBand="1"/>
      </w:tblPr>
      <w:tblGrid>
        <w:gridCol w:w="3348"/>
        <w:gridCol w:w="1800"/>
        <w:gridCol w:w="1783"/>
        <w:gridCol w:w="1809"/>
      </w:tblGrid>
      <w:tr w:rsidR="001E5E12" w:rsidRPr="00776AD1" w:rsidTr="00DA4A14">
        <w:trPr>
          <w:trHeight w:val="70"/>
        </w:trPr>
        <w:tc>
          <w:tcPr>
            <w:tcW w:w="3348" w:type="dxa"/>
            <w:hideMark/>
          </w:tcPr>
          <w:p w:rsidR="001E5E12" w:rsidRPr="001E5E12" w:rsidRDefault="001E5E12" w:rsidP="001E5E12">
            <w:pPr>
              <w:spacing w:line="240" w:lineRule="auto"/>
              <w:jc w:val="center"/>
              <w:rPr>
                <w:rFonts w:eastAsia="Times New Roman" w:cs="Arial"/>
                <w:b/>
                <w:bCs/>
                <w:color w:val="000000"/>
                <w:lang w:val="en-US" w:eastAsia="zh-TW"/>
              </w:rPr>
            </w:pPr>
            <w:r w:rsidRPr="001E5E12">
              <w:rPr>
                <w:rFonts w:eastAsia="Times New Roman" w:cs="Arial"/>
                <w:b/>
                <w:bCs/>
                <w:color w:val="000000"/>
                <w:lang w:val="en-US" w:eastAsia="zh-TW"/>
              </w:rPr>
              <w:t>Source</w:t>
            </w:r>
          </w:p>
        </w:tc>
        <w:tc>
          <w:tcPr>
            <w:tcW w:w="1800" w:type="dxa"/>
            <w:hideMark/>
          </w:tcPr>
          <w:p w:rsidR="001E5E12" w:rsidRPr="001E5E12" w:rsidRDefault="001E5E12" w:rsidP="001E5E12">
            <w:pPr>
              <w:spacing w:line="240" w:lineRule="auto"/>
              <w:jc w:val="center"/>
              <w:rPr>
                <w:rFonts w:eastAsia="Times New Roman" w:cs="Arial"/>
                <w:b/>
                <w:bCs/>
                <w:color w:val="000000"/>
                <w:lang w:val="en-US" w:eastAsia="zh-TW"/>
              </w:rPr>
            </w:pPr>
            <w:r w:rsidRPr="001E5E12">
              <w:rPr>
                <w:rFonts w:eastAsia="Times New Roman" w:cs="Arial"/>
                <w:b/>
                <w:bCs/>
                <w:color w:val="000000"/>
                <w:lang w:val="en-US" w:eastAsia="zh-TW"/>
              </w:rPr>
              <w:t>Facial palsy</w:t>
            </w:r>
          </w:p>
        </w:tc>
        <w:tc>
          <w:tcPr>
            <w:tcW w:w="1783" w:type="dxa"/>
            <w:hideMark/>
          </w:tcPr>
          <w:p w:rsidR="001E5E12" w:rsidRPr="001E5E12" w:rsidRDefault="001E5E12" w:rsidP="001E5E12">
            <w:pPr>
              <w:spacing w:line="240" w:lineRule="auto"/>
              <w:jc w:val="center"/>
              <w:rPr>
                <w:rFonts w:eastAsia="Times New Roman" w:cs="Arial"/>
                <w:b/>
                <w:bCs/>
                <w:color w:val="000000"/>
                <w:lang w:val="en-US" w:eastAsia="zh-TW"/>
              </w:rPr>
            </w:pPr>
            <w:r w:rsidRPr="001E5E12">
              <w:rPr>
                <w:rFonts w:eastAsia="Times New Roman" w:cs="Arial"/>
                <w:b/>
                <w:bCs/>
                <w:color w:val="000000"/>
                <w:lang w:val="en-US" w:eastAsia="zh-TW"/>
              </w:rPr>
              <w:t>Impaired eye abduction</w:t>
            </w:r>
          </w:p>
        </w:tc>
        <w:tc>
          <w:tcPr>
            <w:tcW w:w="1809" w:type="dxa"/>
            <w:hideMark/>
          </w:tcPr>
          <w:p w:rsidR="001E5E12" w:rsidRPr="001E5E12" w:rsidRDefault="001E5E12" w:rsidP="001E5E12">
            <w:pPr>
              <w:spacing w:line="240" w:lineRule="auto"/>
              <w:jc w:val="center"/>
              <w:rPr>
                <w:rFonts w:eastAsia="Times New Roman" w:cs="Arial"/>
                <w:b/>
                <w:bCs/>
                <w:color w:val="000000"/>
                <w:lang w:val="en-US" w:eastAsia="zh-TW"/>
              </w:rPr>
            </w:pPr>
            <w:r w:rsidRPr="001E5E12">
              <w:rPr>
                <w:rFonts w:eastAsia="Times New Roman" w:cs="Arial"/>
                <w:b/>
                <w:bCs/>
                <w:color w:val="000000"/>
                <w:lang w:val="en-US" w:eastAsia="zh-TW"/>
              </w:rPr>
              <w:t>Other features</w:t>
            </w:r>
          </w:p>
        </w:tc>
      </w:tr>
      <w:tr w:rsidR="001E5E12" w:rsidRPr="00776AD1" w:rsidTr="00EA3CF0">
        <w:trPr>
          <w:trHeight w:val="289"/>
        </w:trPr>
        <w:tc>
          <w:tcPr>
            <w:tcW w:w="3348" w:type="dxa"/>
            <w:hideMark/>
          </w:tcPr>
          <w:p w:rsidR="001E5E12" w:rsidRPr="001E5E12" w:rsidRDefault="00631EFF" w:rsidP="00714B24">
            <w:pPr>
              <w:spacing w:line="240" w:lineRule="auto"/>
              <w:jc w:val="both"/>
              <w:rPr>
                <w:rFonts w:eastAsia="Times New Roman" w:cs="Arial"/>
                <w:color w:val="000000"/>
                <w:lang w:val="en-US" w:eastAsia="zh-TW"/>
              </w:rPr>
            </w:pPr>
            <w:r>
              <w:rPr>
                <w:rFonts w:eastAsia="Times New Roman" w:cs="Arial"/>
                <w:color w:val="000000"/>
                <w:lang w:val="en-US" w:eastAsia="zh-TW"/>
              </w:rPr>
              <w:t>OMIM</w:t>
            </w:r>
            <w:r w:rsidRPr="00DA7F6A">
              <w:rPr>
                <w:vertAlign w:val="superscript"/>
              </w:rPr>
              <w:t>†</w:t>
            </w:r>
          </w:p>
        </w:tc>
        <w:tc>
          <w:tcPr>
            <w:tcW w:w="1800" w:type="dxa"/>
            <w:hideMark/>
          </w:tcPr>
          <w:p w:rsidR="001E5E12" w:rsidRPr="001E5E12" w:rsidRDefault="001E5E12"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Yes</w:t>
            </w:r>
          </w:p>
        </w:tc>
        <w:tc>
          <w:tcPr>
            <w:tcW w:w="1783" w:type="dxa"/>
            <w:hideMark/>
          </w:tcPr>
          <w:p w:rsidR="001E5E12" w:rsidRPr="001E5E12" w:rsidRDefault="001E5E12"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Yes</w:t>
            </w:r>
          </w:p>
        </w:tc>
        <w:tc>
          <w:tcPr>
            <w:tcW w:w="1809" w:type="dxa"/>
            <w:hideMark/>
          </w:tcPr>
          <w:p w:rsidR="001E5E12" w:rsidRPr="001E5E12" w:rsidRDefault="001E5E12"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None required for diagnosis</w:t>
            </w:r>
          </w:p>
        </w:tc>
      </w:tr>
      <w:tr w:rsidR="001E5E12" w:rsidRPr="00776AD1" w:rsidTr="001E5E12">
        <w:trPr>
          <w:trHeight w:val="360"/>
        </w:trPr>
        <w:tc>
          <w:tcPr>
            <w:tcW w:w="3348" w:type="dxa"/>
            <w:hideMark/>
          </w:tcPr>
          <w:p w:rsidR="001E5E12" w:rsidRPr="001E5E12" w:rsidRDefault="00DA4A14" w:rsidP="0078724A">
            <w:pPr>
              <w:spacing w:line="240" w:lineRule="auto"/>
              <w:jc w:val="both"/>
              <w:rPr>
                <w:rFonts w:eastAsia="Times New Roman" w:cs="Arial"/>
                <w:color w:val="000000"/>
                <w:lang w:val="en-US" w:eastAsia="zh-TW"/>
              </w:rPr>
            </w:pPr>
            <w:proofErr w:type="spellStart"/>
            <w:r>
              <w:rPr>
                <w:rFonts w:eastAsia="Times New Roman" w:cs="Arial"/>
                <w:color w:val="000000"/>
                <w:lang w:val="en-US" w:eastAsia="zh-TW"/>
              </w:rPr>
              <w:t>Gorlin</w:t>
            </w:r>
            <w:proofErr w:type="spellEnd"/>
            <w:r w:rsidR="00DA7F6A" w:rsidRPr="00DA7F6A">
              <w:rPr>
                <w:vertAlign w:val="superscript"/>
              </w:rPr>
              <w:t>‡</w:t>
            </w:r>
          </w:p>
        </w:tc>
        <w:tc>
          <w:tcPr>
            <w:tcW w:w="1800" w:type="dxa"/>
            <w:hideMark/>
          </w:tcPr>
          <w:p w:rsidR="001E5E12" w:rsidRPr="001E5E12" w:rsidRDefault="001E5E12"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Yes</w:t>
            </w:r>
          </w:p>
        </w:tc>
        <w:tc>
          <w:tcPr>
            <w:tcW w:w="1783" w:type="dxa"/>
            <w:hideMark/>
          </w:tcPr>
          <w:p w:rsidR="001E5E12" w:rsidRPr="001E5E12" w:rsidRDefault="001E5E12"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Yes</w:t>
            </w:r>
          </w:p>
        </w:tc>
        <w:tc>
          <w:tcPr>
            <w:tcW w:w="1809" w:type="dxa"/>
            <w:hideMark/>
          </w:tcPr>
          <w:p w:rsidR="001E5E12" w:rsidRPr="001E5E12" w:rsidRDefault="001E5E12"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None required for diagnosis</w:t>
            </w:r>
          </w:p>
        </w:tc>
      </w:tr>
      <w:tr w:rsidR="001E5E12" w:rsidRPr="00776AD1" w:rsidTr="001E5E12">
        <w:trPr>
          <w:trHeight w:val="431"/>
        </w:trPr>
        <w:tc>
          <w:tcPr>
            <w:tcW w:w="3348" w:type="dxa"/>
            <w:hideMark/>
          </w:tcPr>
          <w:p w:rsidR="001E5E12" w:rsidRPr="001E5E12" w:rsidRDefault="001E5E12" w:rsidP="00EA3CF0">
            <w:pPr>
              <w:spacing w:line="240" w:lineRule="auto"/>
              <w:jc w:val="both"/>
              <w:rPr>
                <w:rFonts w:eastAsia="Times New Roman" w:cs="Arial"/>
                <w:color w:val="000000"/>
                <w:lang w:val="en-US" w:eastAsia="zh-TW"/>
              </w:rPr>
            </w:pPr>
            <w:proofErr w:type="spellStart"/>
            <w:r w:rsidRPr="001E5E12">
              <w:rPr>
                <w:rFonts w:eastAsia="Times New Roman" w:cs="Arial"/>
                <w:color w:val="000000"/>
                <w:lang w:val="en-US" w:eastAsia="zh-TW"/>
              </w:rPr>
              <w:t>Orphanet</w:t>
            </w:r>
            <w:proofErr w:type="spellEnd"/>
            <w:r w:rsidR="00DA7F6A" w:rsidRPr="00DA7F6A">
              <w:rPr>
                <w:rFonts w:cs="Arial"/>
                <w:color w:val="1C1D1E"/>
                <w:sz w:val="21"/>
                <w:szCs w:val="21"/>
                <w:shd w:val="clear" w:color="auto" w:fill="FFFFFF"/>
                <w:vertAlign w:val="superscript"/>
              </w:rPr>
              <w:t>§</w:t>
            </w:r>
          </w:p>
        </w:tc>
        <w:tc>
          <w:tcPr>
            <w:tcW w:w="1800" w:type="dxa"/>
            <w:hideMark/>
          </w:tcPr>
          <w:p w:rsidR="001E5E12" w:rsidRPr="001E5E12" w:rsidRDefault="001E5E12"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Yes; complete or incomplete</w:t>
            </w:r>
          </w:p>
        </w:tc>
        <w:tc>
          <w:tcPr>
            <w:tcW w:w="1783" w:type="dxa"/>
            <w:hideMark/>
          </w:tcPr>
          <w:p w:rsidR="001E5E12" w:rsidRPr="001E5E12" w:rsidRDefault="001E5E12"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Yes; bilateral</w:t>
            </w:r>
          </w:p>
        </w:tc>
        <w:tc>
          <w:tcPr>
            <w:tcW w:w="1809" w:type="dxa"/>
            <w:hideMark/>
          </w:tcPr>
          <w:p w:rsidR="001E5E12" w:rsidRPr="001E5E12" w:rsidRDefault="001E5E12"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None required for diagnosis</w:t>
            </w:r>
          </w:p>
        </w:tc>
      </w:tr>
    </w:tbl>
    <w:p w:rsidR="001E5E12" w:rsidRDefault="00EA3CF0" w:rsidP="0078724A">
      <w:pPr>
        <w:rPr>
          <w:rFonts w:cs="Arial"/>
          <w:lang w:val="en-US" w:eastAsia="zh-TW"/>
        </w:rPr>
      </w:pPr>
      <w:r w:rsidRPr="00776AD1">
        <w:rPr>
          <w:rFonts w:cs="Arial"/>
        </w:rPr>
        <w:t>Features are congenital and non-progressive.</w:t>
      </w:r>
      <w:r>
        <w:rPr>
          <w:rFonts w:cs="Arial"/>
        </w:rPr>
        <w:t xml:space="preserve"> </w:t>
      </w:r>
      <w:r w:rsidR="00714B24" w:rsidRPr="00714B24">
        <w:t>†</w:t>
      </w:r>
      <w:r w:rsidR="00631EFF">
        <w:rPr>
          <w:rFonts w:cs="Arial"/>
          <w:lang w:val="en-US" w:eastAsia="zh-TW"/>
        </w:rPr>
        <w:t>OMIM: 157900</w:t>
      </w:r>
      <w:r w:rsidR="00714B24">
        <w:rPr>
          <w:rFonts w:cs="Arial"/>
          <w:lang w:val="en-US" w:eastAsia="zh-TW"/>
        </w:rPr>
        <w:t xml:space="preserve">; </w:t>
      </w:r>
      <w:r w:rsidR="00714B24" w:rsidRPr="00714B24">
        <w:t>‡</w:t>
      </w:r>
      <w:r w:rsidR="0078724A">
        <w:rPr>
          <w:rFonts w:eastAsia="Times New Roman" w:cs="Arial"/>
          <w:color w:val="000000"/>
          <w:lang w:val="en-US" w:eastAsia="zh-TW"/>
        </w:rPr>
        <w:fldChar w:fldCharType="begin"/>
      </w:r>
      <w:r w:rsidR="007647A3">
        <w:rPr>
          <w:rFonts w:eastAsia="Times New Roman" w:cs="Arial"/>
          <w:color w:val="000000"/>
          <w:lang w:val="en-US" w:eastAsia="zh-TW"/>
        </w:rPr>
        <w:instrText xml:space="preserve"> ADDIN EN.CITE &lt;EndNote&gt;&lt;Cite&gt;&lt;Author&gt;Hennekam&lt;/Author&gt;&lt;Year&gt;2010&lt;/Year&gt;&lt;RecNum&gt;21&lt;/RecNum&gt;&lt;DisplayText&gt;(Hennekam, Krantz, &amp;amp; Allanson, 2010)&lt;/DisplayText&gt;&lt;record&gt;&lt;rec-number&gt;21&lt;/rec-number&gt;&lt;foreign-keys&gt;&lt;key app="EN" db-id="esstvexdixvrplexv91x9frjevvps2pxzeer" timestamp="1522769940"&gt;21&lt;/key&gt;&lt;/foreign-keys&gt;&lt;ref-type name="Journal Article"&gt;17&lt;/ref-type&gt;&lt;contributors&gt;&lt;authors&gt;&lt;author&gt;Hennekam, R C M&lt;/author&gt;&lt;author&gt;Krantz, I D&lt;/author&gt;&lt;author&gt;Allanson, J E&lt;/author&gt;&lt;/authors&gt;&lt;/contributors&gt;&lt;titles&gt;&lt;title&gt;Gorlin&amp;apos;s syndromes of the head and neck&lt;/title&gt;&lt;/titles&gt;&lt;edition&gt;5th&lt;/edition&gt;&lt;dates&gt;&lt;year&gt;2010&lt;/year&gt;&lt;/dates&gt;&lt;pub-location&gt;Oxford&lt;/pub-location&gt;&lt;publisher&gt;Oxford University Press&lt;/publisher&gt;&lt;urls&gt;&lt;/urls&gt;&lt;/record&gt;&lt;/Cite&gt;&lt;/EndNote&gt;</w:instrText>
      </w:r>
      <w:r w:rsidR="0078724A">
        <w:rPr>
          <w:rFonts w:eastAsia="Times New Roman" w:cs="Arial"/>
          <w:color w:val="000000"/>
          <w:lang w:val="en-US" w:eastAsia="zh-TW"/>
        </w:rPr>
        <w:fldChar w:fldCharType="separate"/>
      </w:r>
      <w:r w:rsidR="007647A3">
        <w:rPr>
          <w:rFonts w:eastAsia="Times New Roman" w:cs="Arial"/>
          <w:noProof/>
          <w:color w:val="000000"/>
          <w:lang w:val="en-US" w:eastAsia="zh-TW"/>
        </w:rPr>
        <w:t>(Hennekam, Krantz, &amp; Allanson, 2010)</w:t>
      </w:r>
      <w:r w:rsidR="0078724A">
        <w:rPr>
          <w:rFonts w:eastAsia="Times New Roman" w:cs="Arial"/>
          <w:color w:val="000000"/>
          <w:lang w:val="en-US" w:eastAsia="zh-TW"/>
        </w:rPr>
        <w:fldChar w:fldCharType="end"/>
      </w:r>
      <w:r w:rsidR="0078724A">
        <w:t xml:space="preserve">; </w:t>
      </w:r>
      <w:r w:rsidR="0078724A">
        <w:rPr>
          <w:rFonts w:cs="Arial"/>
          <w:color w:val="1C1D1E"/>
          <w:sz w:val="21"/>
          <w:szCs w:val="21"/>
          <w:shd w:val="clear" w:color="auto" w:fill="FFFFFF"/>
        </w:rPr>
        <w:t>§</w:t>
      </w:r>
      <w:r w:rsidR="00776AD1" w:rsidRPr="00776AD1">
        <w:rPr>
          <w:rFonts w:cs="Arial"/>
          <w:lang w:val="en-US" w:eastAsia="zh-TW"/>
        </w:rPr>
        <w:t>ORPHA:570</w:t>
      </w:r>
      <w:r w:rsidR="0078724A">
        <w:rPr>
          <w:rFonts w:cs="Arial"/>
          <w:lang w:val="en-US" w:eastAsia="zh-TW"/>
        </w:rPr>
        <w:t>.</w:t>
      </w:r>
    </w:p>
    <w:p w:rsidR="00776AD1" w:rsidRDefault="00776AD1" w:rsidP="00776AD1">
      <w:pPr>
        <w:rPr>
          <w:rFonts w:cs="Arial"/>
        </w:rPr>
      </w:pPr>
    </w:p>
    <w:p w:rsidR="00E123DB" w:rsidRPr="00776AD1" w:rsidRDefault="00E123DB" w:rsidP="00776AD1">
      <w:pPr>
        <w:rPr>
          <w:rFonts w:cs="Arial"/>
        </w:rPr>
      </w:pPr>
    </w:p>
    <w:p w:rsidR="00776AD1" w:rsidRPr="00776AD1" w:rsidRDefault="00776AD1" w:rsidP="00776AD1">
      <w:pPr>
        <w:jc w:val="both"/>
        <w:rPr>
          <w:rFonts w:cs="Arial"/>
        </w:rPr>
      </w:pPr>
      <w:r w:rsidRPr="00776AD1">
        <w:rPr>
          <w:rFonts w:cs="Arial"/>
        </w:rPr>
        <w:t>Table 2: Inclusion and exclusion criteria for title and abstract retrieval.</w:t>
      </w:r>
    </w:p>
    <w:tbl>
      <w:tblPr>
        <w:tblStyle w:val="TableGrid"/>
        <w:tblW w:w="6948" w:type="dxa"/>
        <w:tblLook w:val="04A0" w:firstRow="1" w:lastRow="0" w:firstColumn="1" w:lastColumn="0" w:noHBand="0" w:noVBand="1"/>
      </w:tblPr>
      <w:tblGrid>
        <w:gridCol w:w="3528"/>
        <w:gridCol w:w="3420"/>
      </w:tblGrid>
      <w:tr w:rsidR="001E5E12" w:rsidRPr="001E5E12" w:rsidTr="001E5E12">
        <w:trPr>
          <w:trHeight w:val="315"/>
        </w:trPr>
        <w:tc>
          <w:tcPr>
            <w:tcW w:w="3528" w:type="dxa"/>
            <w:hideMark/>
          </w:tcPr>
          <w:p w:rsidR="001E5E12" w:rsidRPr="001E5E12" w:rsidRDefault="001E5E12" w:rsidP="001E5E12">
            <w:pPr>
              <w:spacing w:line="240" w:lineRule="auto"/>
              <w:jc w:val="center"/>
              <w:rPr>
                <w:rFonts w:eastAsia="Times New Roman" w:cs="Arial"/>
                <w:b/>
                <w:bCs/>
                <w:color w:val="000000"/>
                <w:lang w:val="en-US" w:eastAsia="zh-TW"/>
              </w:rPr>
            </w:pPr>
            <w:r w:rsidRPr="001E5E12">
              <w:rPr>
                <w:rFonts w:eastAsia="Times New Roman" w:cs="Arial"/>
                <w:b/>
                <w:bCs/>
                <w:color w:val="000000"/>
                <w:lang w:val="en-US" w:eastAsia="zh-TW"/>
              </w:rPr>
              <w:t>Inclusion criteria</w:t>
            </w:r>
          </w:p>
        </w:tc>
        <w:tc>
          <w:tcPr>
            <w:tcW w:w="3420" w:type="dxa"/>
            <w:hideMark/>
          </w:tcPr>
          <w:p w:rsidR="001E5E12" w:rsidRPr="001E5E12" w:rsidRDefault="001E5E12" w:rsidP="001E5E12">
            <w:pPr>
              <w:spacing w:line="240" w:lineRule="auto"/>
              <w:jc w:val="center"/>
              <w:rPr>
                <w:rFonts w:eastAsia="Times New Roman" w:cs="Arial"/>
                <w:b/>
                <w:bCs/>
                <w:color w:val="000000"/>
                <w:lang w:val="en-US" w:eastAsia="zh-TW"/>
              </w:rPr>
            </w:pPr>
            <w:r w:rsidRPr="001E5E12">
              <w:rPr>
                <w:rFonts w:eastAsia="Times New Roman" w:cs="Arial"/>
                <w:b/>
                <w:bCs/>
                <w:color w:val="000000"/>
                <w:lang w:val="en-US" w:eastAsia="zh-TW"/>
              </w:rPr>
              <w:t>Exclusion criteria</w:t>
            </w:r>
          </w:p>
        </w:tc>
      </w:tr>
      <w:tr w:rsidR="001E5E12" w:rsidRPr="001E5E12" w:rsidTr="00EA3CF0">
        <w:trPr>
          <w:trHeight w:val="70"/>
        </w:trPr>
        <w:tc>
          <w:tcPr>
            <w:tcW w:w="3528" w:type="dxa"/>
            <w:hideMark/>
          </w:tcPr>
          <w:p w:rsidR="001E5E12" w:rsidRPr="001E5E12" w:rsidRDefault="001E5E12" w:rsidP="001E5E12">
            <w:pPr>
              <w:spacing w:line="240" w:lineRule="auto"/>
              <w:rPr>
                <w:rFonts w:eastAsia="Times New Roman" w:cs="Arial"/>
                <w:color w:val="000000"/>
                <w:lang w:val="en-US" w:eastAsia="zh-TW"/>
              </w:rPr>
            </w:pPr>
            <w:r w:rsidRPr="001E5E12">
              <w:rPr>
                <w:rFonts w:eastAsia="Times New Roman" w:cs="Arial"/>
                <w:color w:val="000000"/>
                <w:lang w:val="en-US" w:eastAsia="zh-TW"/>
              </w:rPr>
              <w:t>Case report</w:t>
            </w:r>
          </w:p>
        </w:tc>
        <w:tc>
          <w:tcPr>
            <w:tcW w:w="3420" w:type="dxa"/>
            <w:hideMark/>
          </w:tcPr>
          <w:p w:rsidR="001E5E12" w:rsidRPr="001E5E12" w:rsidRDefault="001E5E12" w:rsidP="001E5E12">
            <w:pPr>
              <w:spacing w:line="240" w:lineRule="auto"/>
              <w:rPr>
                <w:rFonts w:eastAsia="Times New Roman" w:cs="Arial"/>
                <w:color w:val="000000"/>
                <w:lang w:val="en-US" w:eastAsia="zh-TW"/>
              </w:rPr>
            </w:pPr>
            <w:r w:rsidRPr="001E5E12">
              <w:rPr>
                <w:rFonts w:eastAsia="Times New Roman" w:cs="Arial"/>
                <w:color w:val="000000"/>
                <w:lang w:val="en-US" w:eastAsia="zh-TW"/>
              </w:rPr>
              <w:t>Overlapping case series</w:t>
            </w:r>
          </w:p>
        </w:tc>
      </w:tr>
      <w:tr w:rsidR="001E5E12" w:rsidRPr="001E5E12" w:rsidTr="00EA3CF0">
        <w:trPr>
          <w:trHeight w:val="70"/>
        </w:trPr>
        <w:tc>
          <w:tcPr>
            <w:tcW w:w="3528" w:type="dxa"/>
            <w:hideMark/>
          </w:tcPr>
          <w:p w:rsidR="001E5E12" w:rsidRPr="001E5E12" w:rsidRDefault="001E5E12" w:rsidP="001E5E12">
            <w:pPr>
              <w:spacing w:line="240" w:lineRule="auto"/>
              <w:rPr>
                <w:rFonts w:eastAsia="Times New Roman" w:cs="Arial"/>
                <w:color w:val="000000"/>
                <w:lang w:val="en-US" w:eastAsia="zh-TW"/>
              </w:rPr>
            </w:pPr>
            <w:r w:rsidRPr="001E5E12">
              <w:rPr>
                <w:rFonts w:eastAsia="Times New Roman" w:cs="Arial"/>
                <w:color w:val="000000"/>
                <w:lang w:val="en-US" w:eastAsia="zh-TW"/>
              </w:rPr>
              <w:t>Case series</w:t>
            </w:r>
          </w:p>
        </w:tc>
        <w:tc>
          <w:tcPr>
            <w:tcW w:w="3420" w:type="dxa"/>
            <w:hideMark/>
          </w:tcPr>
          <w:p w:rsidR="001E5E12" w:rsidRPr="001E5E12" w:rsidRDefault="001E5E12" w:rsidP="001E5E12">
            <w:pPr>
              <w:spacing w:line="240" w:lineRule="auto"/>
              <w:rPr>
                <w:rFonts w:eastAsia="Times New Roman" w:cs="Arial"/>
                <w:color w:val="000000"/>
                <w:lang w:val="en-US" w:eastAsia="zh-TW"/>
              </w:rPr>
            </w:pPr>
            <w:r w:rsidRPr="001E5E12">
              <w:rPr>
                <w:rFonts w:eastAsia="Times New Roman" w:cs="Arial"/>
                <w:color w:val="000000"/>
                <w:lang w:val="en-US" w:eastAsia="zh-TW"/>
              </w:rPr>
              <w:t>No / non-clinical data</w:t>
            </w:r>
          </w:p>
        </w:tc>
      </w:tr>
      <w:tr w:rsidR="001E5E12" w:rsidRPr="001E5E12" w:rsidTr="00EA3CF0">
        <w:trPr>
          <w:trHeight w:val="99"/>
        </w:trPr>
        <w:tc>
          <w:tcPr>
            <w:tcW w:w="3528" w:type="dxa"/>
            <w:hideMark/>
          </w:tcPr>
          <w:p w:rsidR="001E5E12" w:rsidRPr="001E5E12" w:rsidRDefault="001E5E12" w:rsidP="001E5E12">
            <w:pPr>
              <w:spacing w:line="240" w:lineRule="auto"/>
              <w:rPr>
                <w:rFonts w:eastAsia="Times New Roman" w:cs="Arial"/>
                <w:color w:val="000000"/>
                <w:lang w:val="en-US" w:eastAsia="zh-TW"/>
              </w:rPr>
            </w:pPr>
            <w:r w:rsidRPr="001E5E12">
              <w:rPr>
                <w:rFonts w:eastAsia="Times New Roman" w:cs="Arial"/>
                <w:color w:val="000000"/>
                <w:lang w:val="en-US" w:eastAsia="zh-TW"/>
              </w:rPr>
              <w:t>Clinical features documented</w:t>
            </w:r>
          </w:p>
        </w:tc>
        <w:tc>
          <w:tcPr>
            <w:tcW w:w="3420" w:type="dxa"/>
            <w:hideMark/>
          </w:tcPr>
          <w:p w:rsidR="001E5E12" w:rsidRPr="001E5E12" w:rsidRDefault="001E5E12" w:rsidP="001E5E12">
            <w:pPr>
              <w:spacing w:line="240" w:lineRule="auto"/>
              <w:rPr>
                <w:rFonts w:eastAsia="Times New Roman" w:cs="Arial"/>
                <w:color w:val="000000"/>
                <w:lang w:val="en-US" w:eastAsia="zh-TW"/>
              </w:rPr>
            </w:pPr>
            <w:r w:rsidRPr="001E5E12">
              <w:rPr>
                <w:rFonts w:eastAsia="Times New Roman" w:cs="Arial"/>
                <w:color w:val="000000"/>
                <w:lang w:val="en-US" w:eastAsia="zh-TW"/>
              </w:rPr>
              <w:t>Inadequate information</w:t>
            </w:r>
          </w:p>
        </w:tc>
      </w:tr>
      <w:tr w:rsidR="001E5E12" w:rsidRPr="001E5E12" w:rsidTr="00EA3CF0">
        <w:trPr>
          <w:trHeight w:val="70"/>
        </w:trPr>
        <w:tc>
          <w:tcPr>
            <w:tcW w:w="3528" w:type="dxa"/>
            <w:hideMark/>
          </w:tcPr>
          <w:p w:rsidR="001E5E12" w:rsidRPr="001E5E12" w:rsidRDefault="001E5E12" w:rsidP="001E5E12">
            <w:pPr>
              <w:spacing w:line="240" w:lineRule="auto"/>
              <w:rPr>
                <w:rFonts w:eastAsia="Times New Roman" w:cs="Arial"/>
                <w:color w:val="000000"/>
                <w:lang w:val="en-US" w:eastAsia="zh-TW"/>
              </w:rPr>
            </w:pPr>
            <w:r w:rsidRPr="001E5E12">
              <w:rPr>
                <w:rFonts w:eastAsia="Times New Roman" w:cs="Arial"/>
                <w:color w:val="000000"/>
                <w:lang w:val="en-US" w:eastAsia="zh-TW"/>
              </w:rPr>
              <w:t>Cranial nerves VI and VII affected</w:t>
            </w:r>
          </w:p>
        </w:tc>
        <w:tc>
          <w:tcPr>
            <w:tcW w:w="3420" w:type="dxa"/>
            <w:hideMark/>
          </w:tcPr>
          <w:p w:rsidR="001E5E12" w:rsidRPr="001E5E12" w:rsidRDefault="001E5E12" w:rsidP="001E5E12">
            <w:pPr>
              <w:spacing w:line="240" w:lineRule="auto"/>
              <w:rPr>
                <w:rFonts w:eastAsia="Times New Roman" w:cs="Arial"/>
                <w:color w:val="000000"/>
                <w:lang w:val="en-US" w:eastAsia="zh-TW"/>
              </w:rPr>
            </w:pPr>
            <w:r w:rsidRPr="001E5E12">
              <w:rPr>
                <w:rFonts w:eastAsia="Times New Roman" w:cs="Arial"/>
                <w:color w:val="000000"/>
                <w:lang w:val="en-US" w:eastAsia="zh-TW"/>
              </w:rPr>
              <w:t>Not English</w:t>
            </w:r>
          </w:p>
        </w:tc>
      </w:tr>
    </w:tbl>
    <w:p w:rsidR="001E5E12" w:rsidRDefault="001E5E12" w:rsidP="001E5E12">
      <w:pPr>
        <w:rPr>
          <w:rFonts w:cs="Arial"/>
        </w:rPr>
      </w:pPr>
    </w:p>
    <w:p w:rsidR="00E123DB" w:rsidRPr="00776AD1" w:rsidRDefault="00E123DB" w:rsidP="001E5E12">
      <w:pPr>
        <w:rPr>
          <w:rFonts w:cs="Arial"/>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60027B" w:rsidRDefault="0060027B" w:rsidP="00776AD1">
      <w:pPr>
        <w:jc w:val="both"/>
        <w:rPr>
          <w:rFonts w:cs="Arial"/>
          <w:lang w:val="en-US"/>
        </w:rPr>
      </w:pPr>
    </w:p>
    <w:p w:rsidR="00776AD1" w:rsidRPr="00776AD1" w:rsidRDefault="00776AD1" w:rsidP="00776AD1">
      <w:pPr>
        <w:jc w:val="both"/>
        <w:rPr>
          <w:rFonts w:cs="Arial"/>
          <w:lang w:val="en-US"/>
        </w:rPr>
      </w:pPr>
      <w:r w:rsidRPr="00776AD1">
        <w:rPr>
          <w:rFonts w:cs="Arial"/>
          <w:lang w:val="en-US"/>
        </w:rPr>
        <w:lastRenderedPageBreak/>
        <w:t>Table 3</w:t>
      </w:r>
      <w:r>
        <w:rPr>
          <w:rFonts w:cs="Arial"/>
          <w:lang w:val="en-US"/>
        </w:rPr>
        <w:t>:</w:t>
      </w:r>
      <w:r w:rsidRPr="00776AD1">
        <w:rPr>
          <w:rFonts w:cs="Arial"/>
          <w:lang w:val="en-US"/>
        </w:rPr>
        <w:t xml:space="preserve"> </w:t>
      </w:r>
      <w:r w:rsidR="008B6948">
        <w:rPr>
          <w:rFonts w:cs="Arial"/>
          <w:lang w:val="en-US"/>
        </w:rPr>
        <w:t>F</w:t>
      </w:r>
      <w:r w:rsidR="00EA3CF0">
        <w:rPr>
          <w:rFonts w:cs="Arial"/>
          <w:lang w:val="en-US"/>
        </w:rPr>
        <w:t>eatures of Moebius syndrome</w:t>
      </w:r>
      <w:r w:rsidRPr="00776AD1">
        <w:rPr>
          <w:rFonts w:cs="Arial"/>
          <w:lang w:val="en-US"/>
        </w:rPr>
        <w:t xml:space="preserve"> associated with t</w:t>
      </w:r>
      <w:r w:rsidR="008B6948">
        <w:rPr>
          <w:rFonts w:cs="Arial"/>
          <w:lang w:val="en-US"/>
        </w:rPr>
        <w:t>he minimum diagnostic criteria.</w:t>
      </w:r>
    </w:p>
    <w:tbl>
      <w:tblPr>
        <w:tblStyle w:val="TableGrid"/>
        <w:tblW w:w="9108" w:type="dxa"/>
        <w:tblLook w:val="04A0" w:firstRow="1" w:lastRow="0" w:firstColumn="1" w:lastColumn="0" w:noHBand="0" w:noVBand="1"/>
      </w:tblPr>
      <w:tblGrid>
        <w:gridCol w:w="2448"/>
        <w:gridCol w:w="1800"/>
        <w:gridCol w:w="2160"/>
        <w:gridCol w:w="2700"/>
      </w:tblGrid>
      <w:tr w:rsidR="0073439F" w:rsidRPr="001E5E12" w:rsidTr="008B5BFC">
        <w:trPr>
          <w:trHeight w:val="146"/>
        </w:trPr>
        <w:tc>
          <w:tcPr>
            <w:tcW w:w="2448" w:type="dxa"/>
            <w:noWrap/>
            <w:hideMark/>
          </w:tcPr>
          <w:p w:rsidR="0073439F" w:rsidRPr="001E5E12" w:rsidRDefault="000D4B73" w:rsidP="001E5E12">
            <w:pPr>
              <w:spacing w:line="240" w:lineRule="auto"/>
              <w:jc w:val="center"/>
              <w:rPr>
                <w:rFonts w:eastAsia="Times New Roman" w:cs="Arial"/>
                <w:b/>
                <w:color w:val="000000"/>
                <w:lang w:val="en-US" w:eastAsia="zh-TW"/>
              </w:rPr>
            </w:pPr>
            <w:r>
              <w:rPr>
                <w:rFonts w:eastAsia="Times New Roman" w:cs="Arial"/>
                <w:b/>
                <w:color w:val="000000"/>
                <w:lang w:val="en-US" w:eastAsia="zh-TW"/>
              </w:rPr>
              <w:t>Feature</w:t>
            </w:r>
          </w:p>
        </w:tc>
        <w:tc>
          <w:tcPr>
            <w:tcW w:w="1800" w:type="dxa"/>
            <w:noWrap/>
            <w:hideMark/>
          </w:tcPr>
          <w:p w:rsidR="0073439F" w:rsidRPr="001E5E12" w:rsidRDefault="0073439F" w:rsidP="001E5E12">
            <w:pPr>
              <w:spacing w:line="240" w:lineRule="auto"/>
              <w:jc w:val="center"/>
              <w:rPr>
                <w:rFonts w:eastAsia="Times New Roman" w:cs="Arial"/>
                <w:b/>
                <w:color w:val="000000"/>
                <w:lang w:val="en-US" w:eastAsia="zh-TW"/>
              </w:rPr>
            </w:pPr>
            <w:r w:rsidRPr="008851B9">
              <w:rPr>
                <w:rFonts w:eastAsia="Times New Roman" w:cs="Arial"/>
                <w:b/>
                <w:color w:val="000000"/>
                <w:lang w:val="en-US" w:eastAsia="zh-TW"/>
              </w:rPr>
              <w:t>Cases where feature recorded</w:t>
            </w:r>
          </w:p>
        </w:tc>
        <w:tc>
          <w:tcPr>
            <w:tcW w:w="2160" w:type="dxa"/>
            <w:noWrap/>
            <w:hideMark/>
          </w:tcPr>
          <w:p w:rsidR="0073439F" w:rsidRPr="001E5E12" w:rsidRDefault="0073439F" w:rsidP="001E5E12">
            <w:pPr>
              <w:spacing w:line="240" w:lineRule="auto"/>
              <w:jc w:val="center"/>
              <w:rPr>
                <w:rFonts w:eastAsia="Times New Roman" w:cs="Arial"/>
                <w:b/>
                <w:color w:val="000000"/>
                <w:lang w:val="en-US" w:eastAsia="zh-TW"/>
              </w:rPr>
            </w:pPr>
            <w:r w:rsidRPr="008851B9">
              <w:rPr>
                <w:rFonts w:eastAsia="Times New Roman" w:cs="Arial"/>
                <w:b/>
                <w:color w:val="000000"/>
                <w:lang w:val="en-US" w:eastAsia="zh-TW"/>
              </w:rPr>
              <w:t>Total cases positive for feature</w:t>
            </w:r>
          </w:p>
        </w:tc>
        <w:tc>
          <w:tcPr>
            <w:tcW w:w="2700" w:type="dxa"/>
          </w:tcPr>
          <w:p w:rsidR="0073439F" w:rsidRPr="008851B9" w:rsidRDefault="0073439F">
            <w:pPr>
              <w:spacing w:line="240" w:lineRule="auto"/>
              <w:rPr>
                <w:rFonts w:eastAsia="Times New Roman" w:cs="Arial"/>
                <w:b/>
                <w:color w:val="000000"/>
                <w:lang w:val="en-US" w:eastAsia="zh-TW"/>
              </w:rPr>
            </w:pPr>
            <w:r w:rsidRPr="008851B9">
              <w:rPr>
                <w:rFonts w:eastAsia="Times New Roman" w:cs="Arial"/>
                <w:b/>
                <w:color w:val="000000"/>
                <w:lang w:val="en-US" w:eastAsia="zh-TW"/>
              </w:rPr>
              <w:t>Percentage of recorded cases positive for feature</w:t>
            </w:r>
          </w:p>
        </w:tc>
      </w:tr>
      <w:tr w:rsidR="000D4B73" w:rsidRPr="001E5E12" w:rsidTr="000F5934">
        <w:trPr>
          <w:trHeight w:val="146"/>
        </w:trPr>
        <w:tc>
          <w:tcPr>
            <w:tcW w:w="9108" w:type="dxa"/>
            <w:gridSpan w:val="4"/>
            <w:noWrap/>
          </w:tcPr>
          <w:p w:rsidR="000D4B73" w:rsidRPr="008851B9" w:rsidRDefault="000D4B73">
            <w:pPr>
              <w:spacing w:line="240" w:lineRule="auto"/>
              <w:rPr>
                <w:rFonts w:eastAsia="Times New Roman" w:cs="Arial"/>
                <w:b/>
                <w:color w:val="000000"/>
                <w:lang w:val="en-US" w:eastAsia="zh-TW"/>
              </w:rPr>
            </w:pPr>
            <w:r>
              <w:rPr>
                <w:rFonts w:eastAsia="Times New Roman" w:cs="Arial"/>
                <w:b/>
                <w:color w:val="000000"/>
                <w:lang w:val="en-US" w:eastAsia="zh-TW"/>
              </w:rPr>
              <w:t>General features</w:t>
            </w:r>
          </w:p>
        </w:tc>
      </w:tr>
      <w:tr w:rsidR="000647B1" w:rsidRPr="001E5E12" w:rsidTr="008B5BFC">
        <w:trPr>
          <w:trHeight w:val="99"/>
        </w:trPr>
        <w:tc>
          <w:tcPr>
            <w:tcW w:w="2448" w:type="dxa"/>
            <w:noWrap/>
            <w:hideMark/>
          </w:tcPr>
          <w:p w:rsidR="000647B1" w:rsidRPr="001E5E12" w:rsidRDefault="000647B1" w:rsidP="001E5E12">
            <w:pPr>
              <w:spacing w:line="240" w:lineRule="auto"/>
              <w:rPr>
                <w:rFonts w:eastAsia="Times New Roman" w:cs="Arial"/>
                <w:color w:val="000000"/>
                <w:lang w:val="en-US" w:eastAsia="zh-TW"/>
              </w:rPr>
            </w:pPr>
            <w:r w:rsidRPr="001E5E12">
              <w:rPr>
                <w:rFonts w:eastAsia="Times New Roman" w:cs="Arial"/>
                <w:color w:val="000000"/>
                <w:lang w:val="en-US" w:eastAsia="zh-TW"/>
              </w:rPr>
              <w:t>Dysarthria</w:t>
            </w:r>
          </w:p>
        </w:tc>
        <w:tc>
          <w:tcPr>
            <w:tcW w:w="1800" w:type="dxa"/>
            <w:noWrap/>
          </w:tcPr>
          <w:p w:rsidR="000647B1" w:rsidRPr="008851B9" w:rsidRDefault="000647B1" w:rsidP="000647B1">
            <w:pPr>
              <w:spacing w:line="240" w:lineRule="auto"/>
              <w:jc w:val="center"/>
              <w:rPr>
                <w:rFonts w:eastAsia="Times New Roman" w:cs="Arial"/>
                <w:color w:val="000000"/>
                <w:lang w:val="en-US" w:eastAsia="zh-TW"/>
              </w:rPr>
            </w:pPr>
            <w:r>
              <w:rPr>
                <w:rFonts w:eastAsia="Times New Roman" w:cs="Arial"/>
                <w:color w:val="000000"/>
                <w:lang w:val="en-US" w:eastAsia="zh-TW"/>
              </w:rPr>
              <w:t>74</w:t>
            </w:r>
          </w:p>
        </w:tc>
        <w:tc>
          <w:tcPr>
            <w:tcW w:w="2160" w:type="dxa"/>
            <w:noWrap/>
          </w:tcPr>
          <w:p w:rsidR="000647B1" w:rsidRPr="008851B9" w:rsidRDefault="000647B1" w:rsidP="000647B1">
            <w:pPr>
              <w:spacing w:line="240" w:lineRule="auto"/>
              <w:jc w:val="center"/>
              <w:rPr>
                <w:rFonts w:eastAsia="Times New Roman" w:cs="Arial"/>
                <w:color w:val="000000"/>
                <w:lang w:val="en-US" w:eastAsia="zh-TW"/>
              </w:rPr>
            </w:pPr>
            <w:r>
              <w:rPr>
                <w:rFonts w:eastAsia="Times New Roman" w:cs="Arial"/>
                <w:color w:val="000000"/>
                <w:lang w:val="en-US" w:eastAsia="zh-TW"/>
              </w:rPr>
              <w:t>66</w:t>
            </w:r>
          </w:p>
        </w:tc>
        <w:tc>
          <w:tcPr>
            <w:tcW w:w="2700" w:type="dxa"/>
          </w:tcPr>
          <w:p w:rsidR="000647B1" w:rsidRPr="008851B9" w:rsidRDefault="000647B1" w:rsidP="000647B1">
            <w:pPr>
              <w:spacing w:line="240" w:lineRule="auto"/>
              <w:jc w:val="center"/>
              <w:rPr>
                <w:rFonts w:eastAsia="Times New Roman" w:cs="Arial"/>
                <w:color w:val="000000"/>
                <w:lang w:val="en-US" w:eastAsia="zh-TW"/>
              </w:rPr>
            </w:pPr>
            <w:r>
              <w:rPr>
                <w:rFonts w:eastAsia="Times New Roman" w:cs="Arial"/>
                <w:color w:val="000000"/>
                <w:lang w:val="en-US" w:eastAsia="zh-TW"/>
              </w:rPr>
              <w:t>89.2</w:t>
            </w:r>
            <w:r w:rsidRPr="008851B9">
              <w:rPr>
                <w:rFonts w:eastAsia="Times New Roman" w:cs="Arial"/>
                <w:color w:val="000000"/>
                <w:lang w:val="en-US" w:eastAsia="zh-TW"/>
              </w:rPr>
              <w:t>%</w:t>
            </w:r>
          </w:p>
        </w:tc>
      </w:tr>
      <w:tr w:rsidR="000647B1" w:rsidRPr="001E5E12" w:rsidTr="008B5BFC">
        <w:trPr>
          <w:trHeight w:val="70"/>
        </w:trPr>
        <w:tc>
          <w:tcPr>
            <w:tcW w:w="2448" w:type="dxa"/>
            <w:noWrap/>
            <w:hideMark/>
          </w:tcPr>
          <w:p w:rsidR="000647B1" w:rsidRPr="001E5E12" w:rsidRDefault="000647B1" w:rsidP="001E5E12">
            <w:pPr>
              <w:spacing w:line="240" w:lineRule="auto"/>
              <w:rPr>
                <w:rFonts w:eastAsia="Times New Roman" w:cs="Arial"/>
                <w:color w:val="000000"/>
                <w:lang w:val="en-US" w:eastAsia="zh-TW"/>
              </w:rPr>
            </w:pPr>
            <w:r w:rsidRPr="001E5E12">
              <w:rPr>
                <w:rFonts w:eastAsia="Times New Roman" w:cs="Arial"/>
                <w:color w:val="000000"/>
                <w:lang w:val="en-US" w:eastAsia="zh-TW"/>
              </w:rPr>
              <w:t>Abnormal motor coordination</w:t>
            </w:r>
          </w:p>
        </w:tc>
        <w:tc>
          <w:tcPr>
            <w:tcW w:w="180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62</w:t>
            </w:r>
          </w:p>
        </w:tc>
        <w:tc>
          <w:tcPr>
            <w:tcW w:w="216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53</w:t>
            </w:r>
          </w:p>
        </w:tc>
        <w:tc>
          <w:tcPr>
            <w:tcW w:w="2700" w:type="dxa"/>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85.5%</w:t>
            </w:r>
          </w:p>
        </w:tc>
      </w:tr>
      <w:tr w:rsidR="000647B1" w:rsidRPr="001E5E12" w:rsidTr="008B5BFC">
        <w:trPr>
          <w:trHeight w:val="103"/>
        </w:trPr>
        <w:tc>
          <w:tcPr>
            <w:tcW w:w="2448" w:type="dxa"/>
            <w:noWrap/>
            <w:hideMark/>
          </w:tcPr>
          <w:p w:rsidR="000647B1" w:rsidRPr="001E5E12" w:rsidRDefault="000647B1" w:rsidP="001E5E12">
            <w:pPr>
              <w:spacing w:line="240" w:lineRule="auto"/>
              <w:rPr>
                <w:rFonts w:eastAsia="Times New Roman" w:cs="Arial"/>
                <w:color w:val="000000"/>
                <w:lang w:val="en-US" w:eastAsia="zh-TW"/>
              </w:rPr>
            </w:pPr>
            <w:r w:rsidRPr="001E5E12">
              <w:rPr>
                <w:rFonts w:eastAsia="Times New Roman" w:cs="Arial"/>
                <w:color w:val="000000"/>
                <w:lang w:val="en-US" w:eastAsia="zh-TW"/>
              </w:rPr>
              <w:t>Failure to thrive</w:t>
            </w:r>
          </w:p>
        </w:tc>
        <w:tc>
          <w:tcPr>
            <w:tcW w:w="180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77</w:t>
            </w:r>
          </w:p>
        </w:tc>
        <w:tc>
          <w:tcPr>
            <w:tcW w:w="216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40</w:t>
            </w:r>
          </w:p>
        </w:tc>
        <w:tc>
          <w:tcPr>
            <w:tcW w:w="2700" w:type="dxa"/>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79.1%</w:t>
            </w:r>
          </w:p>
        </w:tc>
      </w:tr>
      <w:tr w:rsidR="000647B1" w:rsidRPr="001E5E12" w:rsidTr="008B5BFC">
        <w:trPr>
          <w:trHeight w:val="127"/>
        </w:trPr>
        <w:tc>
          <w:tcPr>
            <w:tcW w:w="2448" w:type="dxa"/>
            <w:noWrap/>
            <w:hideMark/>
          </w:tcPr>
          <w:p w:rsidR="000647B1" w:rsidRPr="001E5E12" w:rsidRDefault="000647B1" w:rsidP="001E5E12">
            <w:pPr>
              <w:spacing w:line="240" w:lineRule="auto"/>
              <w:rPr>
                <w:rFonts w:eastAsia="Times New Roman" w:cs="Arial"/>
                <w:color w:val="000000"/>
                <w:lang w:val="en-US" w:eastAsia="zh-TW"/>
              </w:rPr>
            </w:pPr>
            <w:proofErr w:type="spellStart"/>
            <w:r w:rsidRPr="001E5E12">
              <w:rPr>
                <w:rFonts w:eastAsia="Times New Roman" w:cs="Arial"/>
                <w:color w:val="000000"/>
                <w:lang w:val="en-US" w:eastAsia="zh-TW"/>
              </w:rPr>
              <w:t>Micrognathia</w:t>
            </w:r>
            <w:proofErr w:type="spellEnd"/>
          </w:p>
        </w:tc>
        <w:tc>
          <w:tcPr>
            <w:tcW w:w="180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39</w:t>
            </w:r>
          </w:p>
        </w:tc>
        <w:tc>
          <w:tcPr>
            <w:tcW w:w="216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05</w:t>
            </w:r>
          </w:p>
        </w:tc>
        <w:tc>
          <w:tcPr>
            <w:tcW w:w="2700" w:type="dxa"/>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75.5%</w:t>
            </w:r>
          </w:p>
        </w:tc>
      </w:tr>
      <w:tr w:rsidR="000647B1" w:rsidRPr="001E5E12" w:rsidTr="008B5BFC">
        <w:trPr>
          <w:trHeight w:val="70"/>
        </w:trPr>
        <w:tc>
          <w:tcPr>
            <w:tcW w:w="2448" w:type="dxa"/>
            <w:noWrap/>
            <w:hideMark/>
          </w:tcPr>
          <w:p w:rsidR="000647B1" w:rsidRPr="001E5E12" w:rsidRDefault="000647B1" w:rsidP="001E5E12">
            <w:pPr>
              <w:spacing w:line="240" w:lineRule="auto"/>
              <w:rPr>
                <w:rFonts w:eastAsia="Times New Roman" w:cs="Arial"/>
                <w:color w:val="000000"/>
                <w:lang w:val="en-US" w:eastAsia="zh-TW"/>
              </w:rPr>
            </w:pPr>
            <w:proofErr w:type="spellStart"/>
            <w:r w:rsidRPr="001E5E12">
              <w:rPr>
                <w:rFonts w:eastAsia="Times New Roman" w:cs="Arial"/>
                <w:color w:val="000000"/>
                <w:lang w:val="en-US" w:eastAsia="zh-TW"/>
              </w:rPr>
              <w:t>Hypotonia</w:t>
            </w:r>
            <w:proofErr w:type="spellEnd"/>
          </w:p>
        </w:tc>
        <w:tc>
          <w:tcPr>
            <w:tcW w:w="180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69</w:t>
            </w:r>
          </w:p>
        </w:tc>
        <w:tc>
          <w:tcPr>
            <w:tcW w:w="216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52</w:t>
            </w:r>
          </w:p>
        </w:tc>
        <w:tc>
          <w:tcPr>
            <w:tcW w:w="2700" w:type="dxa"/>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75.4%</w:t>
            </w:r>
          </w:p>
        </w:tc>
      </w:tr>
      <w:tr w:rsidR="000647B1" w:rsidRPr="001E5E12" w:rsidTr="008B5BFC">
        <w:trPr>
          <w:trHeight w:val="70"/>
        </w:trPr>
        <w:tc>
          <w:tcPr>
            <w:tcW w:w="2448" w:type="dxa"/>
            <w:noWrap/>
            <w:hideMark/>
          </w:tcPr>
          <w:p w:rsidR="000647B1" w:rsidRPr="001E5E12" w:rsidRDefault="000647B1" w:rsidP="001E5E12">
            <w:pPr>
              <w:spacing w:line="240" w:lineRule="auto"/>
              <w:rPr>
                <w:rFonts w:eastAsia="Times New Roman" w:cs="Arial"/>
                <w:color w:val="000000"/>
                <w:lang w:val="en-US" w:eastAsia="zh-TW"/>
              </w:rPr>
            </w:pPr>
            <w:r w:rsidRPr="001E5E12">
              <w:rPr>
                <w:rFonts w:eastAsia="Times New Roman" w:cs="Arial"/>
                <w:color w:val="000000"/>
                <w:lang w:val="en-US" w:eastAsia="zh-TW"/>
              </w:rPr>
              <w:t>Epicanthic folds</w:t>
            </w:r>
          </w:p>
        </w:tc>
        <w:tc>
          <w:tcPr>
            <w:tcW w:w="180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23</w:t>
            </w:r>
          </w:p>
        </w:tc>
        <w:tc>
          <w:tcPr>
            <w:tcW w:w="216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90</w:t>
            </w:r>
          </w:p>
        </w:tc>
        <w:tc>
          <w:tcPr>
            <w:tcW w:w="2700" w:type="dxa"/>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73.2%</w:t>
            </w:r>
          </w:p>
        </w:tc>
      </w:tr>
      <w:tr w:rsidR="000647B1" w:rsidRPr="001E5E12" w:rsidTr="008B5BFC">
        <w:trPr>
          <w:trHeight w:val="70"/>
        </w:trPr>
        <w:tc>
          <w:tcPr>
            <w:tcW w:w="2448" w:type="dxa"/>
            <w:noWrap/>
            <w:hideMark/>
          </w:tcPr>
          <w:p w:rsidR="000647B1" w:rsidRPr="001E5E12" w:rsidRDefault="000647B1" w:rsidP="001E5E12">
            <w:pPr>
              <w:spacing w:line="240" w:lineRule="auto"/>
              <w:rPr>
                <w:rFonts w:eastAsia="Times New Roman" w:cs="Arial"/>
                <w:color w:val="000000"/>
                <w:lang w:val="en-US" w:eastAsia="zh-TW"/>
              </w:rPr>
            </w:pPr>
            <w:r w:rsidRPr="001E5E12">
              <w:rPr>
                <w:rFonts w:eastAsia="Times New Roman" w:cs="Arial"/>
                <w:color w:val="000000"/>
                <w:lang w:val="en-US" w:eastAsia="zh-TW"/>
              </w:rPr>
              <w:t>Developmental delay</w:t>
            </w:r>
          </w:p>
        </w:tc>
        <w:tc>
          <w:tcPr>
            <w:tcW w:w="180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82</w:t>
            </w:r>
          </w:p>
        </w:tc>
        <w:tc>
          <w:tcPr>
            <w:tcW w:w="216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28</w:t>
            </w:r>
          </w:p>
        </w:tc>
        <w:tc>
          <w:tcPr>
            <w:tcW w:w="2700" w:type="dxa"/>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70.3%</w:t>
            </w:r>
          </w:p>
        </w:tc>
      </w:tr>
      <w:tr w:rsidR="000647B1" w:rsidRPr="001E5E12" w:rsidTr="008B5BFC">
        <w:trPr>
          <w:trHeight w:val="70"/>
        </w:trPr>
        <w:tc>
          <w:tcPr>
            <w:tcW w:w="2448" w:type="dxa"/>
            <w:noWrap/>
            <w:hideMark/>
          </w:tcPr>
          <w:p w:rsidR="000647B1" w:rsidRPr="001E5E12" w:rsidRDefault="000647B1" w:rsidP="001E5E12">
            <w:pPr>
              <w:spacing w:line="240" w:lineRule="auto"/>
              <w:rPr>
                <w:rFonts w:eastAsia="Times New Roman" w:cs="Arial"/>
                <w:color w:val="000000"/>
                <w:lang w:val="en-US" w:eastAsia="zh-TW"/>
              </w:rPr>
            </w:pPr>
            <w:r w:rsidRPr="001E5E12">
              <w:rPr>
                <w:rFonts w:eastAsia="Times New Roman" w:cs="Arial"/>
                <w:color w:val="000000"/>
                <w:lang w:val="en-US" w:eastAsia="zh-TW"/>
              </w:rPr>
              <w:t>Swallowing difficulties*older</w:t>
            </w:r>
          </w:p>
        </w:tc>
        <w:tc>
          <w:tcPr>
            <w:tcW w:w="180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22</w:t>
            </w:r>
          </w:p>
        </w:tc>
        <w:tc>
          <w:tcPr>
            <w:tcW w:w="216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82</w:t>
            </w:r>
          </w:p>
        </w:tc>
        <w:tc>
          <w:tcPr>
            <w:tcW w:w="2700" w:type="dxa"/>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67.2%</w:t>
            </w:r>
          </w:p>
        </w:tc>
      </w:tr>
      <w:tr w:rsidR="000647B1" w:rsidRPr="001E5E12" w:rsidTr="008B5BFC">
        <w:trPr>
          <w:trHeight w:val="109"/>
        </w:trPr>
        <w:tc>
          <w:tcPr>
            <w:tcW w:w="2448" w:type="dxa"/>
            <w:noWrap/>
            <w:hideMark/>
          </w:tcPr>
          <w:p w:rsidR="000647B1" w:rsidRPr="001E5E12" w:rsidRDefault="000647B1" w:rsidP="001E5E12">
            <w:pPr>
              <w:spacing w:line="240" w:lineRule="auto"/>
              <w:rPr>
                <w:rFonts w:eastAsia="Times New Roman" w:cs="Arial"/>
                <w:color w:val="000000"/>
                <w:lang w:val="en-US" w:eastAsia="zh-TW"/>
              </w:rPr>
            </w:pPr>
            <w:r w:rsidRPr="001E5E12">
              <w:rPr>
                <w:rFonts w:eastAsia="Times New Roman" w:cs="Arial"/>
                <w:color w:val="000000"/>
                <w:lang w:val="en-US" w:eastAsia="zh-TW"/>
              </w:rPr>
              <w:t>Brain imaging abnormality</w:t>
            </w:r>
          </w:p>
        </w:tc>
        <w:tc>
          <w:tcPr>
            <w:tcW w:w="1800" w:type="dxa"/>
            <w:noWrap/>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96</w:t>
            </w:r>
          </w:p>
        </w:tc>
        <w:tc>
          <w:tcPr>
            <w:tcW w:w="2160" w:type="dxa"/>
            <w:noWrap/>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63</w:t>
            </w:r>
          </w:p>
        </w:tc>
        <w:tc>
          <w:tcPr>
            <w:tcW w:w="2700" w:type="dxa"/>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65.6%</w:t>
            </w:r>
          </w:p>
        </w:tc>
      </w:tr>
      <w:tr w:rsidR="000647B1" w:rsidRPr="001E5E12" w:rsidTr="008B5BFC">
        <w:trPr>
          <w:trHeight w:val="70"/>
        </w:trPr>
        <w:tc>
          <w:tcPr>
            <w:tcW w:w="2448" w:type="dxa"/>
            <w:noWrap/>
            <w:hideMark/>
          </w:tcPr>
          <w:p w:rsidR="000647B1" w:rsidRPr="001E5E12" w:rsidRDefault="000647B1" w:rsidP="001E5E12">
            <w:pPr>
              <w:spacing w:line="240" w:lineRule="auto"/>
              <w:rPr>
                <w:rFonts w:eastAsia="Times New Roman" w:cs="Arial"/>
                <w:color w:val="000000"/>
                <w:lang w:val="en-US" w:eastAsia="zh-TW"/>
              </w:rPr>
            </w:pPr>
            <w:r w:rsidRPr="001E5E12">
              <w:rPr>
                <w:rFonts w:eastAsia="Times New Roman" w:cs="Arial"/>
                <w:color w:val="000000"/>
                <w:lang w:val="en-US" w:eastAsia="zh-TW"/>
              </w:rPr>
              <w:t>Ears dysplastic or low set</w:t>
            </w:r>
          </w:p>
        </w:tc>
        <w:tc>
          <w:tcPr>
            <w:tcW w:w="180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81</w:t>
            </w:r>
          </w:p>
        </w:tc>
        <w:tc>
          <w:tcPr>
            <w:tcW w:w="216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53</w:t>
            </w:r>
          </w:p>
        </w:tc>
        <w:tc>
          <w:tcPr>
            <w:tcW w:w="2700" w:type="dxa"/>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65.4%</w:t>
            </w:r>
          </w:p>
        </w:tc>
      </w:tr>
      <w:tr w:rsidR="000647B1" w:rsidRPr="001E5E12" w:rsidTr="008B5BFC">
        <w:trPr>
          <w:trHeight w:val="70"/>
        </w:trPr>
        <w:tc>
          <w:tcPr>
            <w:tcW w:w="2448" w:type="dxa"/>
            <w:noWrap/>
            <w:hideMark/>
          </w:tcPr>
          <w:p w:rsidR="000647B1" w:rsidRPr="001E5E12" w:rsidRDefault="000647B1" w:rsidP="001E5E12">
            <w:pPr>
              <w:spacing w:line="240" w:lineRule="auto"/>
              <w:rPr>
                <w:rFonts w:eastAsia="Times New Roman" w:cs="Arial"/>
                <w:color w:val="000000"/>
                <w:lang w:val="en-US" w:eastAsia="zh-TW"/>
              </w:rPr>
            </w:pPr>
            <w:proofErr w:type="spellStart"/>
            <w:r w:rsidRPr="001E5E12">
              <w:rPr>
                <w:rFonts w:eastAsia="Times New Roman" w:cs="Arial"/>
                <w:color w:val="000000"/>
                <w:lang w:val="en-US" w:eastAsia="zh-TW"/>
              </w:rPr>
              <w:t>Hypoplastic</w:t>
            </w:r>
            <w:proofErr w:type="spellEnd"/>
            <w:r w:rsidRPr="001E5E12">
              <w:rPr>
                <w:rFonts w:eastAsia="Times New Roman" w:cs="Arial"/>
                <w:color w:val="000000"/>
                <w:lang w:val="en-US" w:eastAsia="zh-TW"/>
              </w:rPr>
              <w:t xml:space="preserve"> tongue</w:t>
            </w:r>
          </w:p>
        </w:tc>
        <w:tc>
          <w:tcPr>
            <w:tcW w:w="1800" w:type="dxa"/>
            <w:noWrap/>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189</w:t>
            </w:r>
          </w:p>
        </w:tc>
        <w:tc>
          <w:tcPr>
            <w:tcW w:w="2160" w:type="dxa"/>
            <w:noWrap/>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119</w:t>
            </w:r>
          </w:p>
        </w:tc>
        <w:tc>
          <w:tcPr>
            <w:tcW w:w="2700" w:type="dxa"/>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63.0%</w:t>
            </w:r>
          </w:p>
        </w:tc>
      </w:tr>
      <w:tr w:rsidR="000647B1" w:rsidRPr="001E5E12" w:rsidTr="008B5BFC">
        <w:trPr>
          <w:trHeight w:val="70"/>
        </w:trPr>
        <w:tc>
          <w:tcPr>
            <w:tcW w:w="2448" w:type="dxa"/>
            <w:noWrap/>
            <w:hideMark/>
          </w:tcPr>
          <w:p w:rsidR="000647B1" w:rsidRPr="001E5E12" w:rsidRDefault="000647B1" w:rsidP="001E5E12">
            <w:pPr>
              <w:spacing w:line="240" w:lineRule="auto"/>
              <w:rPr>
                <w:rFonts w:eastAsia="Times New Roman" w:cs="Arial"/>
                <w:color w:val="000000"/>
                <w:lang w:val="en-US" w:eastAsia="zh-TW"/>
              </w:rPr>
            </w:pPr>
            <w:r w:rsidRPr="001E5E12">
              <w:rPr>
                <w:rFonts w:eastAsia="Times New Roman" w:cs="Arial"/>
                <w:color w:val="000000"/>
                <w:lang w:val="en-US" w:eastAsia="zh-TW"/>
              </w:rPr>
              <w:t>High palatal arch</w:t>
            </w:r>
          </w:p>
        </w:tc>
        <w:tc>
          <w:tcPr>
            <w:tcW w:w="1800" w:type="dxa"/>
            <w:noWrap/>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81</w:t>
            </w:r>
          </w:p>
        </w:tc>
        <w:tc>
          <w:tcPr>
            <w:tcW w:w="2160" w:type="dxa"/>
            <w:noWrap/>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50</w:t>
            </w:r>
          </w:p>
        </w:tc>
        <w:tc>
          <w:tcPr>
            <w:tcW w:w="2700" w:type="dxa"/>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61.7%</w:t>
            </w:r>
          </w:p>
        </w:tc>
      </w:tr>
      <w:tr w:rsidR="000647B1" w:rsidRPr="001E5E12" w:rsidTr="008B5BFC">
        <w:trPr>
          <w:trHeight w:val="70"/>
        </w:trPr>
        <w:tc>
          <w:tcPr>
            <w:tcW w:w="2448" w:type="dxa"/>
            <w:noWrap/>
            <w:hideMark/>
          </w:tcPr>
          <w:p w:rsidR="000647B1" w:rsidRPr="001E5E12" w:rsidRDefault="000647B1" w:rsidP="00DA4A14">
            <w:pPr>
              <w:spacing w:line="240" w:lineRule="auto"/>
              <w:rPr>
                <w:rFonts w:eastAsia="Times New Roman" w:cs="Arial"/>
                <w:color w:val="000000"/>
                <w:lang w:val="en-US" w:eastAsia="zh-TW"/>
              </w:rPr>
            </w:pPr>
            <w:proofErr w:type="spellStart"/>
            <w:r w:rsidRPr="001E5E12">
              <w:rPr>
                <w:rFonts w:eastAsia="Times New Roman" w:cs="Arial"/>
                <w:color w:val="000000"/>
                <w:lang w:val="en-US" w:eastAsia="zh-TW"/>
              </w:rPr>
              <w:t>Blepharoptosis</w:t>
            </w:r>
            <w:proofErr w:type="spellEnd"/>
          </w:p>
        </w:tc>
        <w:tc>
          <w:tcPr>
            <w:tcW w:w="1800" w:type="dxa"/>
            <w:noWrap/>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71</w:t>
            </w:r>
          </w:p>
        </w:tc>
        <w:tc>
          <w:tcPr>
            <w:tcW w:w="2160" w:type="dxa"/>
            <w:noWrap/>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29</w:t>
            </w:r>
          </w:p>
        </w:tc>
        <w:tc>
          <w:tcPr>
            <w:tcW w:w="2700" w:type="dxa"/>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40.8%</w:t>
            </w:r>
          </w:p>
        </w:tc>
      </w:tr>
      <w:tr w:rsidR="000647B1" w:rsidRPr="001E5E12" w:rsidTr="008B5BFC">
        <w:trPr>
          <w:trHeight w:val="70"/>
        </w:trPr>
        <w:tc>
          <w:tcPr>
            <w:tcW w:w="2448" w:type="dxa"/>
            <w:noWrap/>
            <w:hideMark/>
          </w:tcPr>
          <w:p w:rsidR="000647B1" w:rsidRPr="001E5E12" w:rsidRDefault="000647B1" w:rsidP="001E5E12">
            <w:pPr>
              <w:spacing w:line="240" w:lineRule="auto"/>
              <w:rPr>
                <w:rFonts w:eastAsia="Times New Roman" w:cs="Arial"/>
                <w:color w:val="000000"/>
                <w:lang w:val="en-US" w:eastAsia="zh-TW"/>
              </w:rPr>
            </w:pPr>
            <w:r w:rsidRPr="001E5E12">
              <w:rPr>
                <w:rFonts w:eastAsia="Times New Roman" w:cs="Arial"/>
                <w:color w:val="000000"/>
                <w:lang w:val="en-US" w:eastAsia="zh-TW"/>
              </w:rPr>
              <w:t>Cleft palate</w:t>
            </w:r>
          </w:p>
        </w:tc>
        <w:tc>
          <w:tcPr>
            <w:tcW w:w="1800" w:type="dxa"/>
            <w:noWrap/>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114</w:t>
            </w:r>
          </w:p>
        </w:tc>
        <w:tc>
          <w:tcPr>
            <w:tcW w:w="2160" w:type="dxa"/>
            <w:noWrap/>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43</w:t>
            </w:r>
          </w:p>
        </w:tc>
        <w:tc>
          <w:tcPr>
            <w:tcW w:w="2700" w:type="dxa"/>
          </w:tcPr>
          <w:p w:rsidR="000647B1" w:rsidRPr="004163E4" w:rsidRDefault="000647B1" w:rsidP="001E5E12">
            <w:pPr>
              <w:spacing w:line="240" w:lineRule="auto"/>
              <w:jc w:val="center"/>
              <w:rPr>
                <w:rFonts w:eastAsia="Times New Roman" w:cs="Arial"/>
                <w:color w:val="000000"/>
                <w:lang w:val="en-US" w:eastAsia="zh-TW"/>
              </w:rPr>
            </w:pPr>
            <w:r w:rsidRPr="004163E4">
              <w:rPr>
                <w:rFonts w:eastAsia="Times New Roman" w:cs="Arial"/>
                <w:color w:val="000000"/>
                <w:lang w:val="en-US" w:eastAsia="zh-TW"/>
              </w:rPr>
              <w:t>37.7%</w:t>
            </w:r>
          </w:p>
        </w:tc>
      </w:tr>
      <w:tr w:rsidR="000647B1" w:rsidRPr="001E5E12" w:rsidTr="008B5BFC">
        <w:trPr>
          <w:trHeight w:val="70"/>
        </w:trPr>
        <w:tc>
          <w:tcPr>
            <w:tcW w:w="2448" w:type="dxa"/>
            <w:noWrap/>
            <w:hideMark/>
          </w:tcPr>
          <w:p w:rsidR="000647B1" w:rsidRPr="001E5E12" w:rsidRDefault="000647B1" w:rsidP="001E5E12">
            <w:pPr>
              <w:spacing w:line="240" w:lineRule="auto"/>
              <w:rPr>
                <w:rFonts w:eastAsia="Times New Roman" w:cs="Arial"/>
                <w:color w:val="000000"/>
                <w:lang w:val="en-US" w:eastAsia="zh-TW"/>
              </w:rPr>
            </w:pPr>
            <w:r w:rsidRPr="001E5E12">
              <w:rPr>
                <w:rFonts w:eastAsia="Times New Roman" w:cs="Arial"/>
                <w:color w:val="000000"/>
                <w:lang w:val="en-US" w:eastAsia="zh-TW"/>
              </w:rPr>
              <w:t>Cardiac anomalies</w:t>
            </w:r>
          </w:p>
        </w:tc>
        <w:tc>
          <w:tcPr>
            <w:tcW w:w="180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69</w:t>
            </w:r>
          </w:p>
        </w:tc>
        <w:tc>
          <w:tcPr>
            <w:tcW w:w="2160" w:type="dxa"/>
            <w:noWrap/>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23</w:t>
            </w:r>
          </w:p>
        </w:tc>
        <w:tc>
          <w:tcPr>
            <w:tcW w:w="2700" w:type="dxa"/>
          </w:tcPr>
          <w:p w:rsidR="000647B1" w:rsidRPr="004163E4" w:rsidRDefault="000647B1" w:rsidP="004163E4">
            <w:pPr>
              <w:spacing w:line="240" w:lineRule="auto"/>
              <w:jc w:val="center"/>
              <w:rPr>
                <w:rFonts w:eastAsia="Times New Roman" w:cs="Arial"/>
                <w:color w:val="000000"/>
                <w:lang w:val="en-US" w:eastAsia="zh-TW"/>
              </w:rPr>
            </w:pPr>
            <w:r w:rsidRPr="004163E4">
              <w:rPr>
                <w:rFonts w:eastAsia="Times New Roman" w:cs="Arial"/>
                <w:color w:val="000000"/>
                <w:lang w:val="en-US" w:eastAsia="zh-TW"/>
              </w:rPr>
              <w:t>33.3%</w:t>
            </w:r>
          </w:p>
        </w:tc>
      </w:tr>
      <w:tr w:rsidR="000647B1" w:rsidRPr="001E5E12" w:rsidTr="008B5BFC">
        <w:trPr>
          <w:trHeight w:val="70"/>
        </w:trPr>
        <w:tc>
          <w:tcPr>
            <w:tcW w:w="2448" w:type="dxa"/>
            <w:noWrap/>
            <w:hideMark/>
          </w:tcPr>
          <w:p w:rsidR="000647B1" w:rsidRPr="001E5E12" w:rsidRDefault="000647B1" w:rsidP="001E5E12">
            <w:pPr>
              <w:spacing w:line="240" w:lineRule="auto"/>
              <w:rPr>
                <w:rFonts w:eastAsia="Times New Roman" w:cs="Arial"/>
                <w:color w:val="000000"/>
                <w:lang w:val="en-US" w:eastAsia="zh-TW"/>
              </w:rPr>
            </w:pPr>
            <w:r w:rsidRPr="001E5E12">
              <w:rPr>
                <w:rFonts w:eastAsia="Times New Roman" w:cs="Arial"/>
                <w:color w:val="000000"/>
                <w:lang w:val="en-US" w:eastAsia="zh-TW"/>
              </w:rPr>
              <w:t>Conductive deafness</w:t>
            </w:r>
          </w:p>
        </w:tc>
        <w:tc>
          <w:tcPr>
            <w:tcW w:w="1800" w:type="dxa"/>
            <w:noWrap/>
          </w:tcPr>
          <w:p w:rsidR="000647B1" w:rsidRPr="001E5E12" w:rsidRDefault="000647B1"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61</w:t>
            </w:r>
          </w:p>
        </w:tc>
        <w:tc>
          <w:tcPr>
            <w:tcW w:w="2160" w:type="dxa"/>
            <w:noWrap/>
          </w:tcPr>
          <w:p w:rsidR="000647B1" w:rsidRPr="001E5E12" w:rsidRDefault="000647B1" w:rsidP="001E5E12">
            <w:pPr>
              <w:spacing w:line="240" w:lineRule="auto"/>
              <w:jc w:val="center"/>
              <w:rPr>
                <w:rFonts w:eastAsia="Times New Roman" w:cs="Arial"/>
                <w:color w:val="000000"/>
                <w:lang w:val="en-US" w:eastAsia="zh-TW"/>
              </w:rPr>
            </w:pPr>
            <w:r>
              <w:rPr>
                <w:rFonts w:eastAsia="Times New Roman" w:cs="Arial"/>
                <w:color w:val="000000"/>
                <w:lang w:val="en-US" w:eastAsia="zh-TW"/>
              </w:rPr>
              <w:t>15</w:t>
            </w:r>
          </w:p>
        </w:tc>
        <w:tc>
          <w:tcPr>
            <w:tcW w:w="2700" w:type="dxa"/>
          </w:tcPr>
          <w:p w:rsidR="000647B1" w:rsidRPr="001E5E12" w:rsidRDefault="000647B1"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24.6</w:t>
            </w:r>
            <w:r>
              <w:rPr>
                <w:rFonts w:eastAsia="Times New Roman" w:cs="Arial"/>
                <w:color w:val="000000"/>
                <w:lang w:val="en-US" w:eastAsia="zh-TW"/>
              </w:rPr>
              <w:t>%</w:t>
            </w:r>
          </w:p>
        </w:tc>
      </w:tr>
      <w:tr w:rsidR="000647B1" w:rsidRPr="001E5E12" w:rsidTr="000F5934">
        <w:trPr>
          <w:trHeight w:val="180"/>
        </w:trPr>
        <w:tc>
          <w:tcPr>
            <w:tcW w:w="9108" w:type="dxa"/>
            <w:gridSpan w:val="4"/>
            <w:noWrap/>
          </w:tcPr>
          <w:p w:rsidR="000647B1" w:rsidRPr="008851B9" w:rsidRDefault="000647B1">
            <w:pPr>
              <w:spacing w:line="240" w:lineRule="auto"/>
              <w:rPr>
                <w:rFonts w:eastAsia="Times New Roman" w:cs="Arial"/>
                <w:b/>
                <w:color w:val="000000"/>
                <w:lang w:val="en-US" w:eastAsia="zh-TW"/>
              </w:rPr>
            </w:pPr>
            <w:r>
              <w:rPr>
                <w:rFonts w:cs="Arial"/>
                <w:lang w:val="en-US"/>
              </w:rPr>
              <w:t xml:space="preserve"> </w:t>
            </w:r>
            <w:r>
              <w:rPr>
                <w:rFonts w:eastAsia="Times New Roman" w:cs="Arial"/>
                <w:b/>
                <w:color w:val="000000"/>
                <w:lang w:val="en-US" w:eastAsia="zh-TW"/>
              </w:rPr>
              <w:t>Cranial nerve palsies</w:t>
            </w:r>
          </w:p>
        </w:tc>
      </w:tr>
      <w:tr w:rsidR="007E5617" w:rsidRPr="001E5E12" w:rsidTr="00BD4E85">
        <w:trPr>
          <w:trHeight w:val="70"/>
        </w:trPr>
        <w:tc>
          <w:tcPr>
            <w:tcW w:w="2448" w:type="dxa"/>
            <w:noWrap/>
            <w:hideMark/>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 xml:space="preserve">CN </w:t>
            </w:r>
            <w:r w:rsidRPr="001E5E12">
              <w:rPr>
                <w:rFonts w:eastAsia="Times New Roman" w:cs="Arial"/>
                <w:color w:val="000000"/>
                <w:lang w:val="en-US" w:eastAsia="zh-TW"/>
              </w:rPr>
              <w:t>I</w:t>
            </w:r>
          </w:p>
        </w:tc>
        <w:tc>
          <w:tcPr>
            <w:tcW w:w="1800" w:type="dxa"/>
            <w:noWrap/>
            <w:hideMark/>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1</w:t>
            </w:r>
          </w:p>
        </w:tc>
        <w:tc>
          <w:tcPr>
            <w:tcW w:w="2160" w:type="dxa"/>
            <w:noWrap/>
            <w:hideMark/>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1</w:t>
            </w:r>
          </w:p>
        </w:tc>
        <w:tc>
          <w:tcPr>
            <w:tcW w:w="2700" w:type="dxa"/>
          </w:tcPr>
          <w:p w:rsidR="007E5617"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w:t>
            </w:r>
          </w:p>
        </w:tc>
      </w:tr>
      <w:tr w:rsidR="007E5617" w:rsidRPr="001E5E12" w:rsidTr="00BD4E85">
        <w:trPr>
          <w:trHeight w:val="70"/>
        </w:trPr>
        <w:tc>
          <w:tcPr>
            <w:tcW w:w="2448" w:type="dxa"/>
            <w:noWrap/>
            <w:hideMark/>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 xml:space="preserve">CN </w:t>
            </w:r>
            <w:r w:rsidRPr="001E5E12">
              <w:rPr>
                <w:rFonts w:eastAsia="Times New Roman" w:cs="Arial"/>
                <w:color w:val="000000"/>
                <w:lang w:val="en-US" w:eastAsia="zh-TW"/>
              </w:rPr>
              <w:t>II</w:t>
            </w:r>
          </w:p>
        </w:tc>
        <w:tc>
          <w:tcPr>
            <w:tcW w:w="1800" w:type="dxa"/>
            <w:noWrap/>
            <w:hideMark/>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w:t>
            </w:r>
          </w:p>
        </w:tc>
        <w:tc>
          <w:tcPr>
            <w:tcW w:w="2160" w:type="dxa"/>
            <w:noWrap/>
            <w:hideMark/>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w:t>
            </w:r>
          </w:p>
        </w:tc>
        <w:tc>
          <w:tcPr>
            <w:tcW w:w="2700" w:type="dxa"/>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w:t>
            </w:r>
          </w:p>
        </w:tc>
      </w:tr>
      <w:tr w:rsidR="007E5617" w:rsidRPr="001E5E12" w:rsidTr="00BD4E85">
        <w:trPr>
          <w:trHeight w:val="70"/>
        </w:trPr>
        <w:tc>
          <w:tcPr>
            <w:tcW w:w="2448" w:type="dxa"/>
            <w:noWrap/>
            <w:hideMark/>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 xml:space="preserve">CN </w:t>
            </w:r>
            <w:r w:rsidRPr="001E5E12">
              <w:rPr>
                <w:rFonts w:eastAsia="Times New Roman" w:cs="Arial"/>
                <w:color w:val="000000"/>
                <w:lang w:val="en-US" w:eastAsia="zh-TW"/>
              </w:rPr>
              <w:t>III</w:t>
            </w:r>
          </w:p>
        </w:tc>
        <w:tc>
          <w:tcPr>
            <w:tcW w:w="1800" w:type="dxa"/>
            <w:noWrap/>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93</w:t>
            </w:r>
          </w:p>
        </w:tc>
        <w:tc>
          <w:tcPr>
            <w:tcW w:w="2160" w:type="dxa"/>
            <w:noWrap/>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45</w:t>
            </w:r>
          </w:p>
        </w:tc>
        <w:tc>
          <w:tcPr>
            <w:tcW w:w="2700" w:type="dxa"/>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48.4</w:t>
            </w:r>
            <w:r>
              <w:rPr>
                <w:rFonts w:eastAsia="Times New Roman" w:cs="Arial"/>
                <w:color w:val="000000"/>
                <w:lang w:val="en-US" w:eastAsia="zh-TW"/>
              </w:rPr>
              <w:t>%</w:t>
            </w:r>
          </w:p>
        </w:tc>
      </w:tr>
      <w:tr w:rsidR="007E5617" w:rsidRPr="001E5E12" w:rsidTr="00BD4E85">
        <w:trPr>
          <w:trHeight w:val="70"/>
        </w:trPr>
        <w:tc>
          <w:tcPr>
            <w:tcW w:w="2448" w:type="dxa"/>
            <w:noWrap/>
            <w:hideMark/>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 xml:space="preserve">CN </w:t>
            </w:r>
            <w:r w:rsidRPr="001E5E12">
              <w:rPr>
                <w:rFonts w:eastAsia="Times New Roman" w:cs="Arial"/>
                <w:color w:val="000000"/>
                <w:lang w:val="en-US" w:eastAsia="zh-TW"/>
              </w:rPr>
              <w:t>IV</w:t>
            </w:r>
          </w:p>
        </w:tc>
        <w:tc>
          <w:tcPr>
            <w:tcW w:w="1800" w:type="dxa"/>
            <w:noWrap/>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64</w:t>
            </w:r>
          </w:p>
        </w:tc>
        <w:tc>
          <w:tcPr>
            <w:tcW w:w="2160" w:type="dxa"/>
            <w:noWrap/>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24</w:t>
            </w:r>
          </w:p>
        </w:tc>
        <w:tc>
          <w:tcPr>
            <w:tcW w:w="2700" w:type="dxa"/>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37.5</w:t>
            </w:r>
            <w:r>
              <w:rPr>
                <w:rFonts w:eastAsia="Times New Roman" w:cs="Arial"/>
                <w:color w:val="000000"/>
                <w:lang w:val="en-US" w:eastAsia="zh-TW"/>
              </w:rPr>
              <w:t>%</w:t>
            </w:r>
          </w:p>
        </w:tc>
      </w:tr>
      <w:tr w:rsidR="007E5617" w:rsidRPr="001E5E12" w:rsidTr="00BD4E85">
        <w:trPr>
          <w:trHeight w:val="70"/>
        </w:trPr>
        <w:tc>
          <w:tcPr>
            <w:tcW w:w="2448" w:type="dxa"/>
            <w:noWrap/>
            <w:hideMark/>
          </w:tcPr>
          <w:p w:rsidR="007E5617" w:rsidRPr="001E5E12" w:rsidRDefault="007E5617" w:rsidP="007E5617">
            <w:pPr>
              <w:spacing w:line="240" w:lineRule="auto"/>
              <w:jc w:val="center"/>
              <w:rPr>
                <w:rFonts w:eastAsia="Times New Roman" w:cs="Arial"/>
                <w:color w:val="000000"/>
                <w:lang w:val="en-US" w:eastAsia="zh-TW"/>
              </w:rPr>
            </w:pPr>
            <w:r>
              <w:rPr>
                <w:rFonts w:eastAsia="Times New Roman" w:cs="Arial"/>
                <w:color w:val="000000"/>
                <w:lang w:val="en-US" w:eastAsia="zh-TW"/>
              </w:rPr>
              <w:t xml:space="preserve">CN </w:t>
            </w:r>
            <w:r w:rsidRPr="001E5E12">
              <w:rPr>
                <w:rFonts w:eastAsia="Times New Roman" w:cs="Arial"/>
                <w:color w:val="000000"/>
                <w:lang w:val="en-US" w:eastAsia="zh-TW"/>
              </w:rPr>
              <w:t>V</w:t>
            </w:r>
          </w:p>
        </w:tc>
        <w:tc>
          <w:tcPr>
            <w:tcW w:w="1800" w:type="dxa"/>
            <w:noWrap/>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121</w:t>
            </w:r>
          </w:p>
        </w:tc>
        <w:tc>
          <w:tcPr>
            <w:tcW w:w="2160" w:type="dxa"/>
            <w:noWrap/>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31</w:t>
            </w:r>
          </w:p>
        </w:tc>
        <w:tc>
          <w:tcPr>
            <w:tcW w:w="2700" w:type="dxa"/>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25.6</w:t>
            </w:r>
            <w:r>
              <w:rPr>
                <w:rFonts w:eastAsia="Times New Roman" w:cs="Arial"/>
                <w:color w:val="000000"/>
                <w:lang w:val="en-US" w:eastAsia="zh-TW"/>
              </w:rPr>
              <w:t>%</w:t>
            </w:r>
          </w:p>
        </w:tc>
      </w:tr>
      <w:tr w:rsidR="007E5617" w:rsidRPr="001E5E12" w:rsidTr="00BD4E85">
        <w:trPr>
          <w:trHeight w:val="70"/>
        </w:trPr>
        <w:tc>
          <w:tcPr>
            <w:tcW w:w="2448" w:type="dxa"/>
            <w:noWrap/>
            <w:hideMark/>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 xml:space="preserve">CN </w:t>
            </w:r>
            <w:r w:rsidRPr="001E5E12">
              <w:rPr>
                <w:rFonts w:eastAsia="Times New Roman" w:cs="Arial"/>
                <w:color w:val="000000"/>
                <w:lang w:val="en-US" w:eastAsia="zh-TW"/>
              </w:rPr>
              <w:t>VII</w:t>
            </w:r>
            <w:r>
              <w:rPr>
                <w:rFonts w:eastAsia="Times New Roman" w:cs="Arial"/>
                <w:color w:val="000000"/>
                <w:lang w:val="en-US" w:eastAsia="zh-TW"/>
              </w:rPr>
              <w:t>I</w:t>
            </w:r>
          </w:p>
        </w:tc>
        <w:tc>
          <w:tcPr>
            <w:tcW w:w="1800" w:type="dxa"/>
            <w:noWrap/>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91</w:t>
            </w:r>
          </w:p>
        </w:tc>
        <w:tc>
          <w:tcPr>
            <w:tcW w:w="2160" w:type="dxa"/>
            <w:noWrap/>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28</w:t>
            </w:r>
          </w:p>
        </w:tc>
        <w:tc>
          <w:tcPr>
            <w:tcW w:w="2700" w:type="dxa"/>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30.8</w:t>
            </w:r>
            <w:r>
              <w:rPr>
                <w:rFonts w:eastAsia="Times New Roman" w:cs="Arial"/>
                <w:color w:val="000000"/>
                <w:lang w:val="en-US" w:eastAsia="zh-TW"/>
              </w:rPr>
              <w:t>%</w:t>
            </w:r>
          </w:p>
        </w:tc>
      </w:tr>
      <w:tr w:rsidR="007E5617" w:rsidRPr="001E5E12" w:rsidTr="00BD4E85">
        <w:trPr>
          <w:trHeight w:val="70"/>
        </w:trPr>
        <w:tc>
          <w:tcPr>
            <w:tcW w:w="2448" w:type="dxa"/>
            <w:noWrap/>
            <w:hideMark/>
          </w:tcPr>
          <w:p w:rsidR="007E5617" w:rsidRPr="001E5E12" w:rsidRDefault="007E5617" w:rsidP="007E5617">
            <w:pPr>
              <w:spacing w:line="240" w:lineRule="auto"/>
              <w:jc w:val="center"/>
              <w:rPr>
                <w:rFonts w:eastAsia="Times New Roman" w:cs="Arial"/>
                <w:color w:val="000000"/>
                <w:lang w:val="en-US" w:eastAsia="zh-TW"/>
              </w:rPr>
            </w:pPr>
            <w:r>
              <w:rPr>
                <w:rFonts w:eastAsia="Times New Roman" w:cs="Arial"/>
                <w:color w:val="000000"/>
                <w:lang w:val="en-US" w:eastAsia="zh-TW"/>
              </w:rPr>
              <w:t xml:space="preserve">CN </w:t>
            </w:r>
            <w:r w:rsidRPr="001E5E12">
              <w:rPr>
                <w:rFonts w:eastAsia="Times New Roman" w:cs="Arial"/>
                <w:color w:val="000000"/>
                <w:lang w:val="en-US" w:eastAsia="zh-TW"/>
              </w:rPr>
              <w:t>IX</w:t>
            </w:r>
          </w:p>
        </w:tc>
        <w:tc>
          <w:tcPr>
            <w:tcW w:w="1800" w:type="dxa"/>
            <w:noWrap/>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71</w:t>
            </w:r>
          </w:p>
        </w:tc>
        <w:tc>
          <w:tcPr>
            <w:tcW w:w="2160" w:type="dxa"/>
            <w:noWrap/>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31</w:t>
            </w:r>
          </w:p>
        </w:tc>
        <w:tc>
          <w:tcPr>
            <w:tcW w:w="2700" w:type="dxa"/>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43.7</w:t>
            </w:r>
            <w:r>
              <w:rPr>
                <w:rFonts w:eastAsia="Times New Roman" w:cs="Arial"/>
                <w:color w:val="000000"/>
                <w:lang w:val="en-US" w:eastAsia="zh-TW"/>
              </w:rPr>
              <w:t>%</w:t>
            </w:r>
          </w:p>
        </w:tc>
      </w:tr>
      <w:tr w:rsidR="007E5617" w:rsidRPr="001E5E12" w:rsidTr="00BD4E85">
        <w:trPr>
          <w:trHeight w:val="70"/>
        </w:trPr>
        <w:tc>
          <w:tcPr>
            <w:tcW w:w="2448" w:type="dxa"/>
            <w:noWrap/>
            <w:hideMark/>
          </w:tcPr>
          <w:p w:rsidR="007E5617" w:rsidRPr="001E5E12" w:rsidRDefault="007E5617" w:rsidP="007E5617">
            <w:pPr>
              <w:spacing w:line="240" w:lineRule="auto"/>
              <w:jc w:val="center"/>
              <w:rPr>
                <w:rFonts w:eastAsia="Times New Roman" w:cs="Arial"/>
                <w:color w:val="000000"/>
                <w:lang w:val="en-US" w:eastAsia="zh-TW"/>
              </w:rPr>
            </w:pPr>
            <w:r>
              <w:rPr>
                <w:rFonts w:eastAsia="Times New Roman" w:cs="Arial"/>
                <w:color w:val="000000"/>
                <w:lang w:val="en-US" w:eastAsia="zh-TW"/>
              </w:rPr>
              <w:t xml:space="preserve">CN </w:t>
            </w:r>
            <w:r w:rsidRPr="001E5E12">
              <w:rPr>
                <w:rFonts w:eastAsia="Times New Roman" w:cs="Arial"/>
                <w:color w:val="000000"/>
                <w:lang w:val="en-US" w:eastAsia="zh-TW"/>
              </w:rPr>
              <w:t>X</w:t>
            </w:r>
          </w:p>
        </w:tc>
        <w:tc>
          <w:tcPr>
            <w:tcW w:w="1800" w:type="dxa"/>
            <w:noWrap/>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83</w:t>
            </w:r>
          </w:p>
        </w:tc>
        <w:tc>
          <w:tcPr>
            <w:tcW w:w="2160" w:type="dxa"/>
            <w:noWrap/>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44</w:t>
            </w:r>
          </w:p>
        </w:tc>
        <w:tc>
          <w:tcPr>
            <w:tcW w:w="2700" w:type="dxa"/>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53</w:t>
            </w:r>
            <w:r>
              <w:rPr>
                <w:rFonts w:eastAsia="Times New Roman" w:cs="Arial"/>
                <w:color w:val="000000"/>
                <w:lang w:val="en-US" w:eastAsia="zh-TW"/>
              </w:rPr>
              <w:t>.0%</w:t>
            </w:r>
          </w:p>
        </w:tc>
      </w:tr>
      <w:tr w:rsidR="007E5617" w:rsidRPr="001E5E12" w:rsidTr="00BD4E85">
        <w:trPr>
          <w:trHeight w:val="70"/>
        </w:trPr>
        <w:tc>
          <w:tcPr>
            <w:tcW w:w="2448" w:type="dxa"/>
            <w:noWrap/>
            <w:hideMark/>
          </w:tcPr>
          <w:p w:rsidR="007E5617" w:rsidRPr="001E5E12" w:rsidRDefault="007E5617" w:rsidP="007E5617">
            <w:pPr>
              <w:spacing w:line="240" w:lineRule="auto"/>
              <w:jc w:val="center"/>
              <w:rPr>
                <w:rFonts w:eastAsia="Times New Roman" w:cs="Arial"/>
                <w:color w:val="000000"/>
                <w:lang w:val="en-US" w:eastAsia="zh-TW"/>
              </w:rPr>
            </w:pPr>
            <w:r>
              <w:rPr>
                <w:rFonts w:eastAsia="Times New Roman" w:cs="Arial"/>
                <w:color w:val="000000"/>
                <w:lang w:val="en-US" w:eastAsia="zh-TW"/>
              </w:rPr>
              <w:t xml:space="preserve">CN </w:t>
            </w:r>
            <w:r w:rsidRPr="001E5E12">
              <w:rPr>
                <w:rFonts w:eastAsia="Times New Roman" w:cs="Arial"/>
                <w:color w:val="000000"/>
                <w:lang w:val="en-US" w:eastAsia="zh-TW"/>
              </w:rPr>
              <w:t>XI</w:t>
            </w:r>
          </w:p>
        </w:tc>
        <w:tc>
          <w:tcPr>
            <w:tcW w:w="1800" w:type="dxa"/>
            <w:noWrap/>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46</w:t>
            </w:r>
          </w:p>
        </w:tc>
        <w:tc>
          <w:tcPr>
            <w:tcW w:w="2160" w:type="dxa"/>
            <w:noWrap/>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10</w:t>
            </w:r>
          </w:p>
        </w:tc>
        <w:tc>
          <w:tcPr>
            <w:tcW w:w="2700" w:type="dxa"/>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21.7</w:t>
            </w:r>
            <w:r>
              <w:rPr>
                <w:rFonts w:eastAsia="Times New Roman" w:cs="Arial"/>
                <w:color w:val="000000"/>
                <w:lang w:val="en-US" w:eastAsia="zh-TW"/>
              </w:rPr>
              <w:t>%</w:t>
            </w:r>
          </w:p>
        </w:tc>
      </w:tr>
      <w:tr w:rsidR="007E5617" w:rsidRPr="001E5E12" w:rsidTr="00BD4E85">
        <w:trPr>
          <w:trHeight w:val="70"/>
        </w:trPr>
        <w:tc>
          <w:tcPr>
            <w:tcW w:w="2448" w:type="dxa"/>
            <w:noWrap/>
            <w:hideMark/>
          </w:tcPr>
          <w:p w:rsidR="007E5617" w:rsidRPr="001E5E12" w:rsidRDefault="007E5617" w:rsidP="007E5617">
            <w:pPr>
              <w:spacing w:line="240" w:lineRule="auto"/>
              <w:jc w:val="center"/>
              <w:rPr>
                <w:rFonts w:eastAsia="Times New Roman" w:cs="Arial"/>
                <w:color w:val="000000"/>
                <w:lang w:val="en-US" w:eastAsia="zh-TW"/>
              </w:rPr>
            </w:pPr>
            <w:r>
              <w:rPr>
                <w:rFonts w:eastAsia="Times New Roman" w:cs="Arial"/>
                <w:color w:val="000000"/>
                <w:lang w:val="en-US" w:eastAsia="zh-TW"/>
              </w:rPr>
              <w:t xml:space="preserve">CN </w:t>
            </w:r>
            <w:r w:rsidRPr="001E5E12">
              <w:rPr>
                <w:rFonts w:eastAsia="Times New Roman" w:cs="Arial"/>
                <w:color w:val="000000"/>
                <w:lang w:val="en-US" w:eastAsia="zh-TW"/>
              </w:rPr>
              <w:t>XII</w:t>
            </w:r>
          </w:p>
        </w:tc>
        <w:tc>
          <w:tcPr>
            <w:tcW w:w="1800" w:type="dxa"/>
            <w:noWrap/>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159</w:t>
            </w:r>
          </w:p>
        </w:tc>
        <w:tc>
          <w:tcPr>
            <w:tcW w:w="2160" w:type="dxa"/>
            <w:noWrap/>
          </w:tcPr>
          <w:p w:rsidR="007E5617" w:rsidRPr="001E5E12" w:rsidRDefault="007E5617" w:rsidP="001E5E12">
            <w:pPr>
              <w:spacing w:line="240" w:lineRule="auto"/>
              <w:jc w:val="center"/>
              <w:rPr>
                <w:rFonts w:eastAsia="Times New Roman" w:cs="Arial"/>
                <w:color w:val="000000"/>
                <w:lang w:val="en-US" w:eastAsia="zh-TW"/>
              </w:rPr>
            </w:pPr>
            <w:r>
              <w:rPr>
                <w:rFonts w:eastAsia="Times New Roman" w:cs="Arial"/>
                <w:color w:val="000000"/>
                <w:lang w:val="en-US" w:eastAsia="zh-TW"/>
              </w:rPr>
              <w:t>72</w:t>
            </w:r>
          </w:p>
        </w:tc>
        <w:tc>
          <w:tcPr>
            <w:tcW w:w="2700" w:type="dxa"/>
          </w:tcPr>
          <w:p w:rsidR="007E5617" w:rsidRPr="001E5E12" w:rsidRDefault="007E5617" w:rsidP="001E5E12">
            <w:pPr>
              <w:spacing w:line="240" w:lineRule="auto"/>
              <w:jc w:val="center"/>
              <w:rPr>
                <w:rFonts w:eastAsia="Times New Roman" w:cs="Arial"/>
                <w:color w:val="000000"/>
                <w:lang w:val="en-US" w:eastAsia="zh-TW"/>
              </w:rPr>
            </w:pPr>
            <w:r w:rsidRPr="001E5E12">
              <w:rPr>
                <w:rFonts w:eastAsia="Times New Roman" w:cs="Arial"/>
                <w:color w:val="000000"/>
                <w:lang w:val="en-US" w:eastAsia="zh-TW"/>
              </w:rPr>
              <w:t>45.3</w:t>
            </w:r>
            <w:r>
              <w:rPr>
                <w:rFonts w:eastAsia="Times New Roman" w:cs="Arial"/>
                <w:color w:val="000000"/>
                <w:lang w:val="en-US" w:eastAsia="zh-TW"/>
              </w:rPr>
              <w:t>%</w:t>
            </w:r>
          </w:p>
        </w:tc>
      </w:tr>
      <w:tr w:rsidR="000647B1" w:rsidRPr="001E5E12" w:rsidTr="000D4B73">
        <w:trPr>
          <w:trHeight w:val="70"/>
        </w:trPr>
        <w:tc>
          <w:tcPr>
            <w:tcW w:w="9108" w:type="dxa"/>
            <w:gridSpan w:val="4"/>
            <w:noWrap/>
            <w:vAlign w:val="center"/>
          </w:tcPr>
          <w:p w:rsidR="000647B1" w:rsidRPr="001E5E12" w:rsidRDefault="000647B1" w:rsidP="000D4B73">
            <w:pPr>
              <w:spacing w:line="240" w:lineRule="auto"/>
              <w:rPr>
                <w:rFonts w:eastAsia="Times New Roman" w:cs="Arial"/>
                <w:color w:val="000000"/>
                <w:lang w:val="en-US" w:eastAsia="zh-TW"/>
              </w:rPr>
            </w:pPr>
            <w:r w:rsidRPr="000D4B73">
              <w:rPr>
                <w:b/>
                <w:lang w:eastAsia="zh-HK"/>
              </w:rPr>
              <w:t>Limb and skeletal anomalies</w:t>
            </w:r>
          </w:p>
        </w:tc>
      </w:tr>
      <w:tr w:rsidR="000647B1" w:rsidRPr="001E5E12" w:rsidTr="00BD4E85">
        <w:trPr>
          <w:trHeight w:val="70"/>
        </w:trPr>
        <w:tc>
          <w:tcPr>
            <w:tcW w:w="2448" w:type="dxa"/>
            <w:noWrap/>
          </w:tcPr>
          <w:p w:rsidR="000647B1" w:rsidRPr="004163E4" w:rsidRDefault="000647B1" w:rsidP="000F5934">
            <w:pPr>
              <w:spacing w:line="240" w:lineRule="auto"/>
              <w:rPr>
                <w:rFonts w:eastAsia="Times New Roman" w:cs="Arial"/>
                <w:color w:val="000000"/>
                <w:lang w:val="en-US" w:eastAsia="zh-TW"/>
              </w:rPr>
            </w:pPr>
            <w:r w:rsidRPr="004163E4">
              <w:rPr>
                <w:rFonts w:eastAsia="Times New Roman" w:cs="Arial"/>
                <w:color w:val="000000"/>
                <w:lang w:val="en-US" w:eastAsia="zh-TW"/>
              </w:rPr>
              <w:t>Any lower limb anomaly</w:t>
            </w:r>
          </w:p>
        </w:tc>
        <w:tc>
          <w:tcPr>
            <w:tcW w:w="180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210</w:t>
            </w:r>
          </w:p>
        </w:tc>
        <w:tc>
          <w:tcPr>
            <w:tcW w:w="216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31</w:t>
            </w:r>
          </w:p>
        </w:tc>
        <w:tc>
          <w:tcPr>
            <w:tcW w:w="2700" w:type="dxa"/>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62.4%</w:t>
            </w:r>
          </w:p>
        </w:tc>
      </w:tr>
      <w:tr w:rsidR="000647B1" w:rsidRPr="001E5E12" w:rsidTr="00BD4E85">
        <w:trPr>
          <w:trHeight w:val="70"/>
        </w:trPr>
        <w:tc>
          <w:tcPr>
            <w:tcW w:w="2448" w:type="dxa"/>
            <w:noWrap/>
          </w:tcPr>
          <w:p w:rsidR="000647B1" w:rsidRPr="004163E4" w:rsidRDefault="000647B1" w:rsidP="000F5934">
            <w:pPr>
              <w:spacing w:line="240" w:lineRule="auto"/>
              <w:rPr>
                <w:rFonts w:eastAsia="Times New Roman" w:cs="Arial"/>
                <w:color w:val="000000"/>
                <w:lang w:val="en-US" w:eastAsia="zh-TW"/>
              </w:rPr>
            </w:pPr>
            <w:r w:rsidRPr="004163E4">
              <w:rPr>
                <w:rFonts w:eastAsia="Times New Roman" w:cs="Arial"/>
                <w:color w:val="000000"/>
                <w:lang w:val="en-US" w:eastAsia="zh-TW"/>
              </w:rPr>
              <w:t>Any upper limb anomaly</w:t>
            </w:r>
          </w:p>
        </w:tc>
        <w:tc>
          <w:tcPr>
            <w:tcW w:w="180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252</w:t>
            </w:r>
          </w:p>
        </w:tc>
        <w:tc>
          <w:tcPr>
            <w:tcW w:w="216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37</w:t>
            </w:r>
          </w:p>
        </w:tc>
        <w:tc>
          <w:tcPr>
            <w:tcW w:w="2700" w:type="dxa"/>
          </w:tcPr>
          <w:p w:rsidR="000647B1" w:rsidRPr="004163E4" w:rsidRDefault="0060027B" w:rsidP="000F5934">
            <w:pPr>
              <w:spacing w:line="240" w:lineRule="auto"/>
              <w:jc w:val="center"/>
              <w:rPr>
                <w:rFonts w:eastAsia="Times New Roman" w:cs="Arial"/>
                <w:color w:val="000000"/>
                <w:lang w:val="en-US" w:eastAsia="zh-TW"/>
              </w:rPr>
            </w:pPr>
            <w:r>
              <w:rPr>
                <w:rFonts w:eastAsia="Times New Roman" w:cs="Arial"/>
                <w:color w:val="000000"/>
                <w:lang w:val="en-US" w:eastAsia="zh-TW"/>
              </w:rPr>
              <w:t>55</w:t>
            </w:r>
            <w:r w:rsidR="000647B1" w:rsidRPr="004163E4">
              <w:rPr>
                <w:rFonts w:eastAsia="Times New Roman" w:cs="Arial"/>
                <w:color w:val="000000"/>
                <w:lang w:val="en-US" w:eastAsia="zh-TW"/>
              </w:rPr>
              <w:t>.4%</w:t>
            </w:r>
          </w:p>
        </w:tc>
      </w:tr>
      <w:tr w:rsidR="000647B1" w:rsidRPr="001E5E12" w:rsidTr="00BD4E85">
        <w:trPr>
          <w:trHeight w:val="70"/>
        </w:trPr>
        <w:tc>
          <w:tcPr>
            <w:tcW w:w="2448" w:type="dxa"/>
            <w:noWrap/>
          </w:tcPr>
          <w:p w:rsidR="000647B1" w:rsidRPr="004163E4" w:rsidRDefault="000647B1" w:rsidP="000F5934">
            <w:pPr>
              <w:spacing w:line="240" w:lineRule="auto"/>
              <w:rPr>
                <w:rFonts w:eastAsia="Times New Roman" w:cs="Arial"/>
                <w:color w:val="000000"/>
                <w:lang w:val="en-US" w:eastAsia="zh-TW"/>
              </w:rPr>
            </w:pPr>
            <w:proofErr w:type="spellStart"/>
            <w:r w:rsidRPr="004163E4">
              <w:rPr>
                <w:rFonts w:eastAsia="Times New Roman" w:cs="Arial"/>
                <w:color w:val="000000"/>
                <w:lang w:val="en-US" w:eastAsia="zh-TW"/>
              </w:rPr>
              <w:t>Talipes</w:t>
            </w:r>
            <w:proofErr w:type="spellEnd"/>
          </w:p>
        </w:tc>
        <w:tc>
          <w:tcPr>
            <w:tcW w:w="180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85</w:t>
            </w:r>
          </w:p>
        </w:tc>
        <w:tc>
          <w:tcPr>
            <w:tcW w:w="216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98</w:t>
            </w:r>
          </w:p>
        </w:tc>
        <w:tc>
          <w:tcPr>
            <w:tcW w:w="2700" w:type="dxa"/>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53.0%</w:t>
            </w:r>
          </w:p>
        </w:tc>
      </w:tr>
      <w:tr w:rsidR="000647B1" w:rsidRPr="001E5E12" w:rsidTr="00BD4E85">
        <w:trPr>
          <w:trHeight w:val="70"/>
        </w:trPr>
        <w:tc>
          <w:tcPr>
            <w:tcW w:w="2448" w:type="dxa"/>
            <w:noWrap/>
          </w:tcPr>
          <w:p w:rsidR="000647B1" w:rsidRPr="004163E4" w:rsidRDefault="000647B1" w:rsidP="000F5934">
            <w:pPr>
              <w:spacing w:line="240" w:lineRule="auto"/>
              <w:rPr>
                <w:rFonts w:eastAsia="Times New Roman" w:cs="Arial"/>
                <w:color w:val="000000"/>
                <w:lang w:val="en-US" w:eastAsia="zh-TW"/>
              </w:rPr>
            </w:pPr>
            <w:proofErr w:type="spellStart"/>
            <w:r w:rsidRPr="004163E4">
              <w:rPr>
                <w:rFonts w:eastAsia="Times New Roman" w:cs="Arial"/>
                <w:color w:val="000000"/>
                <w:lang w:val="en-US" w:eastAsia="zh-TW"/>
              </w:rPr>
              <w:t>Brachydactyly</w:t>
            </w:r>
            <w:proofErr w:type="spellEnd"/>
          </w:p>
        </w:tc>
        <w:tc>
          <w:tcPr>
            <w:tcW w:w="180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95</w:t>
            </w:r>
          </w:p>
        </w:tc>
        <w:tc>
          <w:tcPr>
            <w:tcW w:w="216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45</w:t>
            </w:r>
          </w:p>
        </w:tc>
        <w:tc>
          <w:tcPr>
            <w:tcW w:w="2700" w:type="dxa"/>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47.4%</w:t>
            </w:r>
          </w:p>
        </w:tc>
      </w:tr>
      <w:tr w:rsidR="000647B1" w:rsidRPr="001E5E12" w:rsidTr="00BD4E85">
        <w:trPr>
          <w:trHeight w:val="70"/>
        </w:trPr>
        <w:tc>
          <w:tcPr>
            <w:tcW w:w="2448" w:type="dxa"/>
            <w:noWrap/>
          </w:tcPr>
          <w:p w:rsidR="000647B1" w:rsidRPr="004163E4" w:rsidRDefault="0060027B" w:rsidP="000F5934">
            <w:pPr>
              <w:spacing w:line="240" w:lineRule="auto"/>
              <w:rPr>
                <w:rFonts w:eastAsia="Times New Roman" w:cs="Arial"/>
                <w:color w:val="000000"/>
                <w:lang w:val="en-US" w:eastAsia="zh-TW"/>
              </w:rPr>
            </w:pPr>
            <w:r>
              <w:rPr>
                <w:rFonts w:eastAsia="Times New Roman" w:cs="Arial"/>
                <w:color w:val="000000"/>
                <w:lang w:val="en-US" w:eastAsia="zh-TW"/>
              </w:rPr>
              <w:t>Poland a</w:t>
            </w:r>
            <w:r w:rsidR="000647B1" w:rsidRPr="004163E4">
              <w:rPr>
                <w:rFonts w:eastAsia="Times New Roman" w:cs="Arial"/>
                <w:color w:val="000000"/>
                <w:lang w:val="en-US" w:eastAsia="zh-TW"/>
              </w:rPr>
              <w:t>nomaly</w:t>
            </w:r>
          </w:p>
        </w:tc>
        <w:tc>
          <w:tcPr>
            <w:tcW w:w="180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70</w:t>
            </w:r>
          </w:p>
        </w:tc>
        <w:tc>
          <w:tcPr>
            <w:tcW w:w="216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65</w:t>
            </w:r>
          </w:p>
        </w:tc>
        <w:tc>
          <w:tcPr>
            <w:tcW w:w="2700" w:type="dxa"/>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38.2%</w:t>
            </w:r>
          </w:p>
        </w:tc>
      </w:tr>
      <w:tr w:rsidR="000647B1" w:rsidRPr="001E5E12" w:rsidTr="00BD4E85">
        <w:trPr>
          <w:trHeight w:val="70"/>
        </w:trPr>
        <w:tc>
          <w:tcPr>
            <w:tcW w:w="2448" w:type="dxa"/>
            <w:noWrap/>
          </w:tcPr>
          <w:p w:rsidR="000647B1" w:rsidRPr="004163E4" w:rsidRDefault="000647B1" w:rsidP="000F5934">
            <w:pPr>
              <w:spacing w:line="240" w:lineRule="auto"/>
              <w:rPr>
                <w:rFonts w:eastAsia="Times New Roman" w:cs="Arial"/>
                <w:color w:val="000000"/>
                <w:lang w:val="en-US" w:eastAsia="zh-TW"/>
              </w:rPr>
            </w:pPr>
            <w:r w:rsidRPr="004163E4">
              <w:rPr>
                <w:rFonts w:eastAsia="Times New Roman" w:cs="Arial"/>
                <w:color w:val="000000"/>
                <w:lang w:val="en-US" w:eastAsia="zh-TW"/>
              </w:rPr>
              <w:t>Syndactyly</w:t>
            </w:r>
          </w:p>
        </w:tc>
        <w:tc>
          <w:tcPr>
            <w:tcW w:w="180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11</w:t>
            </w:r>
          </w:p>
        </w:tc>
        <w:tc>
          <w:tcPr>
            <w:tcW w:w="216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40</w:t>
            </w:r>
          </w:p>
        </w:tc>
        <w:tc>
          <w:tcPr>
            <w:tcW w:w="2700" w:type="dxa"/>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36.0%</w:t>
            </w:r>
          </w:p>
        </w:tc>
      </w:tr>
      <w:tr w:rsidR="000647B1" w:rsidRPr="001E5E12" w:rsidTr="00BD4E85">
        <w:trPr>
          <w:trHeight w:val="70"/>
        </w:trPr>
        <w:tc>
          <w:tcPr>
            <w:tcW w:w="2448" w:type="dxa"/>
            <w:noWrap/>
          </w:tcPr>
          <w:p w:rsidR="000647B1" w:rsidRPr="004163E4" w:rsidRDefault="000647B1" w:rsidP="000F5934">
            <w:pPr>
              <w:spacing w:line="240" w:lineRule="auto"/>
              <w:rPr>
                <w:rFonts w:eastAsia="Times New Roman" w:cs="Arial"/>
                <w:color w:val="000000"/>
                <w:lang w:val="en-US" w:eastAsia="zh-TW"/>
              </w:rPr>
            </w:pPr>
            <w:r w:rsidRPr="004163E4">
              <w:rPr>
                <w:rFonts w:eastAsia="Times New Roman" w:cs="Arial"/>
                <w:color w:val="000000"/>
                <w:lang w:val="en-US" w:eastAsia="zh-TW"/>
              </w:rPr>
              <w:t xml:space="preserve">Scoliosis </w:t>
            </w:r>
          </w:p>
        </w:tc>
        <w:tc>
          <w:tcPr>
            <w:tcW w:w="180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70</w:t>
            </w:r>
          </w:p>
        </w:tc>
        <w:tc>
          <w:tcPr>
            <w:tcW w:w="216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24</w:t>
            </w:r>
          </w:p>
        </w:tc>
        <w:tc>
          <w:tcPr>
            <w:tcW w:w="2700" w:type="dxa"/>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34.3%</w:t>
            </w:r>
          </w:p>
        </w:tc>
      </w:tr>
      <w:tr w:rsidR="000647B1" w:rsidRPr="001E5E12" w:rsidTr="00BD4E85">
        <w:trPr>
          <w:trHeight w:val="70"/>
        </w:trPr>
        <w:tc>
          <w:tcPr>
            <w:tcW w:w="2448" w:type="dxa"/>
            <w:noWrap/>
          </w:tcPr>
          <w:p w:rsidR="000647B1" w:rsidRPr="004163E4" w:rsidRDefault="000647B1" w:rsidP="000F5934">
            <w:pPr>
              <w:spacing w:line="240" w:lineRule="auto"/>
              <w:rPr>
                <w:rFonts w:eastAsia="Times New Roman" w:cs="Arial"/>
                <w:color w:val="000000"/>
                <w:lang w:val="en-US" w:eastAsia="zh-TW"/>
              </w:rPr>
            </w:pPr>
            <w:proofErr w:type="spellStart"/>
            <w:r w:rsidRPr="004163E4">
              <w:rPr>
                <w:rFonts w:eastAsia="Times New Roman" w:cs="Arial"/>
                <w:color w:val="000000"/>
                <w:lang w:val="en-US" w:eastAsia="zh-TW"/>
              </w:rPr>
              <w:t>Symbrachydactyly</w:t>
            </w:r>
            <w:proofErr w:type="spellEnd"/>
          </w:p>
        </w:tc>
        <w:tc>
          <w:tcPr>
            <w:tcW w:w="180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78</w:t>
            </w:r>
          </w:p>
        </w:tc>
        <w:tc>
          <w:tcPr>
            <w:tcW w:w="216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6</w:t>
            </w:r>
          </w:p>
        </w:tc>
        <w:tc>
          <w:tcPr>
            <w:tcW w:w="2700" w:type="dxa"/>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20.5%</w:t>
            </w:r>
          </w:p>
        </w:tc>
      </w:tr>
      <w:tr w:rsidR="000647B1" w:rsidRPr="001E5E12" w:rsidTr="00BD4E85">
        <w:trPr>
          <w:trHeight w:val="70"/>
        </w:trPr>
        <w:tc>
          <w:tcPr>
            <w:tcW w:w="2448" w:type="dxa"/>
            <w:noWrap/>
          </w:tcPr>
          <w:p w:rsidR="000647B1" w:rsidRPr="004163E4" w:rsidRDefault="000647B1" w:rsidP="000F5934">
            <w:pPr>
              <w:spacing w:line="240" w:lineRule="auto"/>
              <w:rPr>
                <w:rFonts w:eastAsia="Times New Roman" w:cs="Arial"/>
                <w:color w:val="000000"/>
                <w:lang w:val="en-US" w:eastAsia="zh-TW"/>
              </w:rPr>
            </w:pPr>
            <w:proofErr w:type="spellStart"/>
            <w:r w:rsidRPr="004163E4">
              <w:rPr>
                <w:rFonts w:eastAsia="Times New Roman" w:cs="Arial"/>
                <w:color w:val="000000"/>
                <w:lang w:val="en-US" w:eastAsia="zh-TW"/>
              </w:rPr>
              <w:t>Camptodactyly</w:t>
            </w:r>
            <w:proofErr w:type="spellEnd"/>
          </w:p>
        </w:tc>
        <w:tc>
          <w:tcPr>
            <w:tcW w:w="180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59</w:t>
            </w:r>
          </w:p>
        </w:tc>
        <w:tc>
          <w:tcPr>
            <w:tcW w:w="2160" w:type="dxa"/>
            <w:noWrap/>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0</w:t>
            </w:r>
          </w:p>
        </w:tc>
        <w:tc>
          <w:tcPr>
            <w:tcW w:w="2700" w:type="dxa"/>
          </w:tcPr>
          <w:p w:rsidR="000647B1" w:rsidRPr="004163E4" w:rsidRDefault="000647B1" w:rsidP="000F5934">
            <w:pPr>
              <w:spacing w:line="240" w:lineRule="auto"/>
              <w:jc w:val="center"/>
              <w:rPr>
                <w:rFonts w:eastAsia="Times New Roman" w:cs="Arial"/>
                <w:color w:val="000000"/>
                <w:lang w:val="en-US" w:eastAsia="zh-TW"/>
              </w:rPr>
            </w:pPr>
            <w:r w:rsidRPr="004163E4">
              <w:rPr>
                <w:rFonts w:eastAsia="Times New Roman" w:cs="Arial"/>
                <w:color w:val="000000"/>
                <w:lang w:val="en-US" w:eastAsia="zh-TW"/>
              </w:rPr>
              <w:t>16.9%</w:t>
            </w:r>
          </w:p>
        </w:tc>
      </w:tr>
    </w:tbl>
    <w:p w:rsidR="000D4B73" w:rsidRDefault="000D4B73" w:rsidP="000D4B73">
      <w:pPr>
        <w:rPr>
          <w:rFonts w:cs="Arial"/>
        </w:rPr>
      </w:pPr>
      <w:r>
        <w:rPr>
          <w:rFonts w:cs="Arial"/>
        </w:rPr>
        <w:t>CN = cranial nerve</w:t>
      </w:r>
    </w:p>
    <w:p w:rsidR="0060027B" w:rsidRDefault="0060027B" w:rsidP="00EA3CF0">
      <w:pPr>
        <w:jc w:val="both"/>
        <w:rPr>
          <w:rFonts w:cs="Arial"/>
        </w:rPr>
      </w:pPr>
    </w:p>
    <w:p w:rsidR="0060027B" w:rsidRDefault="0060027B" w:rsidP="00EA3CF0">
      <w:pPr>
        <w:jc w:val="both"/>
        <w:rPr>
          <w:rFonts w:cs="Arial"/>
        </w:rPr>
      </w:pPr>
    </w:p>
    <w:p w:rsidR="0060027B" w:rsidRDefault="0060027B" w:rsidP="00EA3CF0">
      <w:pPr>
        <w:jc w:val="both"/>
        <w:rPr>
          <w:rFonts w:cs="Arial"/>
        </w:rPr>
      </w:pPr>
    </w:p>
    <w:p w:rsidR="0060027B" w:rsidRDefault="0060027B" w:rsidP="00EA3CF0">
      <w:pPr>
        <w:jc w:val="both"/>
        <w:rPr>
          <w:rFonts w:cs="Arial"/>
        </w:rPr>
      </w:pPr>
    </w:p>
    <w:p w:rsidR="0060027B" w:rsidRDefault="0060027B" w:rsidP="00EA3CF0">
      <w:pPr>
        <w:jc w:val="both"/>
        <w:rPr>
          <w:rFonts w:cs="Arial"/>
        </w:rPr>
      </w:pPr>
    </w:p>
    <w:p w:rsidR="0060027B" w:rsidRDefault="0060027B" w:rsidP="00EA3CF0">
      <w:pPr>
        <w:jc w:val="both"/>
        <w:rPr>
          <w:rFonts w:cs="Arial"/>
        </w:rPr>
      </w:pPr>
    </w:p>
    <w:p w:rsidR="0060027B" w:rsidRDefault="0060027B" w:rsidP="00EA3CF0">
      <w:pPr>
        <w:jc w:val="both"/>
        <w:rPr>
          <w:rFonts w:cs="Arial"/>
        </w:rPr>
      </w:pPr>
    </w:p>
    <w:p w:rsidR="0060027B" w:rsidRDefault="0060027B" w:rsidP="00EA3CF0">
      <w:pPr>
        <w:jc w:val="both"/>
        <w:rPr>
          <w:rFonts w:cs="Arial"/>
        </w:rPr>
      </w:pPr>
    </w:p>
    <w:p w:rsidR="00736E36" w:rsidRPr="00EA3CF0" w:rsidRDefault="000D4B73" w:rsidP="00EA3CF0">
      <w:pPr>
        <w:jc w:val="both"/>
        <w:rPr>
          <w:rFonts w:cs="Arial"/>
          <w:lang w:val="en-US"/>
        </w:rPr>
      </w:pPr>
      <w:proofErr w:type="gramStart"/>
      <w:r>
        <w:rPr>
          <w:rFonts w:cs="Arial"/>
          <w:lang w:val="en-US"/>
        </w:rPr>
        <w:lastRenderedPageBreak/>
        <w:t>Table 4</w:t>
      </w:r>
      <w:r w:rsidR="00EA3CF0">
        <w:rPr>
          <w:rFonts w:cs="Arial"/>
          <w:lang w:val="en-US"/>
        </w:rPr>
        <w:t>:</w:t>
      </w:r>
      <w:r w:rsidR="00EA3CF0" w:rsidRPr="00776AD1">
        <w:rPr>
          <w:rFonts w:cs="Arial"/>
          <w:lang w:val="en-US"/>
        </w:rPr>
        <w:t xml:space="preserve"> Association o</w:t>
      </w:r>
      <w:r w:rsidR="00EA3CF0">
        <w:rPr>
          <w:rFonts w:cs="Arial"/>
          <w:lang w:val="en-US"/>
        </w:rPr>
        <w:t>f features in patients with ‘type 1’ Moebius syndrome.</w:t>
      </w:r>
      <w:proofErr w:type="gramEnd"/>
      <w:r w:rsidR="00EA3CF0">
        <w:rPr>
          <w:rFonts w:cs="Arial"/>
          <w:lang w:val="en-US"/>
        </w:rPr>
        <w:t xml:space="preserve"> </w:t>
      </w:r>
    </w:p>
    <w:tbl>
      <w:tblPr>
        <w:tblStyle w:val="TableGrid"/>
        <w:tblW w:w="7945" w:type="dxa"/>
        <w:tblLook w:val="04A0" w:firstRow="1" w:lastRow="0" w:firstColumn="1" w:lastColumn="0" w:noHBand="0" w:noVBand="1"/>
      </w:tblPr>
      <w:tblGrid>
        <w:gridCol w:w="1461"/>
        <w:gridCol w:w="909"/>
        <w:gridCol w:w="1115"/>
        <w:gridCol w:w="1115"/>
        <w:gridCol w:w="1115"/>
        <w:gridCol w:w="1115"/>
        <w:gridCol w:w="1115"/>
      </w:tblGrid>
      <w:tr w:rsidR="000443A7" w:rsidRPr="00DF3087" w:rsidTr="000443A7">
        <w:trPr>
          <w:gridAfter w:val="1"/>
          <w:wAfter w:w="1115" w:type="dxa"/>
          <w:trHeight w:val="20"/>
        </w:trPr>
        <w:tc>
          <w:tcPr>
            <w:tcW w:w="2370" w:type="dxa"/>
            <w:gridSpan w:val="2"/>
            <w:vMerge w:val="restart"/>
            <w:tcBorders>
              <w:top w:val="nil"/>
              <w:left w:val="nil"/>
            </w:tcBorders>
          </w:tcPr>
          <w:p w:rsidR="000443A7" w:rsidRPr="00DF3087" w:rsidRDefault="000443A7" w:rsidP="001E5E12">
            <w:pPr>
              <w:spacing w:line="240" w:lineRule="auto"/>
              <w:jc w:val="center"/>
              <w:rPr>
                <w:rFonts w:eastAsia="Times New Roman" w:cs="Arial"/>
                <w:lang w:val="en-US" w:eastAsia="zh-TW"/>
              </w:rPr>
            </w:pPr>
          </w:p>
        </w:tc>
        <w:tc>
          <w:tcPr>
            <w:tcW w:w="4460" w:type="dxa"/>
            <w:gridSpan w:val="4"/>
            <w:hideMark/>
          </w:tcPr>
          <w:p w:rsidR="000443A7" w:rsidRPr="00DF3087" w:rsidRDefault="000443A7" w:rsidP="001E5E12">
            <w:pPr>
              <w:spacing w:line="240" w:lineRule="auto"/>
              <w:jc w:val="center"/>
              <w:rPr>
                <w:rFonts w:eastAsia="Times New Roman" w:cs="Arial"/>
                <w:b/>
                <w:color w:val="000000"/>
                <w:lang w:val="en-US" w:eastAsia="zh-TW"/>
              </w:rPr>
            </w:pPr>
            <w:r w:rsidRPr="00DF3087">
              <w:rPr>
                <w:rFonts w:eastAsia="Times New Roman" w:cs="Arial"/>
                <w:b/>
                <w:color w:val="000000"/>
                <w:lang w:val="en-US" w:eastAsia="zh-TW"/>
              </w:rPr>
              <w:t>Any limb abnormality</w:t>
            </w:r>
          </w:p>
        </w:tc>
      </w:tr>
      <w:tr w:rsidR="000443A7" w:rsidRPr="00DF3087" w:rsidTr="000443A7">
        <w:trPr>
          <w:gridAfter w:val="1"/>
          <w:wAfter w:w="1115" w:type="dxa"/>
          <w:trHeight w:val="20"/>
        </w:trPr>
        <w:tc>
          <w:tcPr>
            <w:tcW w:w="2370" w:type="dxa"/>
            <w:gridSpan w:val="2"/>
            <w:vMerge/>
            <w:tcBorders>
              <w:left w:val="nil"/>
            </w:tcBorders>
          </w:tcPr>
          <w:p w:rsidR="000443A7" w:rsidRPr="00DF3087" w:rsidRDefault="000443A7" w:rsidP="001E5E12">
            <w:pPr>
              <w:spacing w:line="240" w:lineRule="auto"/>
              <w:rPr>
                <w:rFonts w:eastAsia="Times New Roman" w:cs="Arial"/>
                <w:lang w:val="en-US" w:eastAsia="zh-TW"/>
              </w:rPr>
            </w:pPr>
          </w:p>
        </w:tc>
        <w:tc>
          <w:tcPr>
            <w:tcW w:w="2230" w:type="dxa"/>
            <w:gridSpan w:val="2"/>
            <w:hideMark/>
          </w:tcPr>
          <w:p w:rsidR="000443A7" w:rsidRPr="00DF3087" w:rsidRDefault="000443A7" w:rsidP="001E5E12">
            <w:pPr>
              <w:spacing w:line="240" w:lineRule="auto"/>
              <w:jc w:val="center"/>
              <w:rPr>
                <w:rFonts w:eastAsia="Times New Roman" w:cs="Arial"/>
                <w:color w:val="000000"/>
                <w:lang w:val="en-US" w:eastAsia="zh-TW"/>
              </w:rPr>
            </w:pPr>
            <w:r w:rsidRPr="00DF3087">
              <w:rPr>
                <w:rFonts w:eastAsia="Times New Roman" w:cs="Arial"/>
                <w:color w:val="000000"/>
                <w:lang w:val="en-US" w:eastAsia="zh-TW"/>
              </w:rPr>
              <w:t>No</w:t>
            </w:r>
          </w:p>
        </w:tc>
        <w:tc>
          <w:tcPr>
            <w:tcW w:w="2230" w:type="dxa"/>
            <w:gridSpan w:val="2"/>
            <w:hideMark/>
          </w:tcPr>
          <w:p w:rsidR="000443A7" w:rsidRPr="00DF3087" w:rsidRDefault="000443A7" w:rsidP="001E5E12">
            <w:pPr>
              <w:spacing w:line="240" w:lineRule="auto"/>
              <w:jc w:val="center"/>
              <w:rPr>
                <w:rFonts w:eastAsia="Times New Roman" w:cs="Arial"/>
                <w:color w:val="000000"/>
                <w:lang w:val="en-US" w:eastAsia="zh-TW"/>
              </w:rPr>
            </w:pPr>
            <w:r w:rsidRPr="00DF3087">
              <w:rPr>
                <w:rFonts w:eastAsia="Times New Roman" w:cs="Arial"/>
                <w:color w:val="000000"/>
                <w:lang w:val="en-US" w:eastAsia="zh-TW"/>
              </w:rPr>
              <w:t>Yes</w:t>
            </w:r>
          </w:p>
        </w:tc>
      </w:tr>
      <w:tr w:rsidR="000443A7" w:rsidRPr="00DF3087" w:rsidTr="000443A7">
        <w:trPr>
          <w:gridAfter w:val="1"/>
          <w:wAfter w:w="1115" w:type="dxa"/>
          <w:trHeight w:val="20"/>
        </w:trPr>
        <w:tc>
          <w:tcPr>
            <w:tcW w:w="2370" w:type="dxa"/>
            <w:gridSpan w:val="2"/>
            <w:vMerge/>
            <w:tcBorders>
              <w:left w:val="nil"/>
            </w:tcBorders>
          </w:tcPr>
          <w:p w:rsidR="000443A7" w:rsidRPr="00DF3087" w:rsidRDefault="000443A7" w:rsidP="001E5E12">
            <w:pPr>
              <w:spacing w:line="240" w:lineRule="auto"/>
              <w:rPr>
                <w:rFonts w:eastAsia="Times New Roman" w:cs="Arial"/>
                <w:lang w:val="en-US" w:eastAsia="zh-TW"/>
              </w:rPr>
            </w:pPr>
          </w:p>
        </w:tc>
        <w:tc>
          <w:tcPr>
            <w:tcW w:w="2230" w:type="dxa"/>
            <w:gridSpan w:val="2"/>
            <w:hideMark/>
          </w:tcPr>
          <w:p w:rsidR="000443A7" w:rsidRPr="00DF3087" w:rsidRDefault="000443A7" w:rsidP="001E5E12">
            <w:pPr>
              <w:spacing w:line="240" w:lineRule="auto"/>
              <w:jc w:val="center"/>
              <w:rPr>
                <w:rFonts w:eastAsia="Times New Roman" w:cs="Arial"/>
                <w:b/>
                <w:color w:val="000000"/>
                <w:lang w:val="en-US" w:eastAsia="zh-TW"/>
              </w:rPr>
            </w:pPr>
            <w:r w:rsidRPr="00DF3087">
              <w:rPr>
                <w:rFonts w:eastAsia="Times New Roman" w:cs="Arial"/>
                <w:b/>
                <w:color w:val="000000"/>
                <w:lang w:val="en-US" w:eastAsia="zh-TW"/>
              </w:rPr>
              <w:t>Feeding or swallowing difficulty</w:t>
            </w:r>
          </w:p>
        </w:tc>
        <w:tc>
          <w:tcPr>
            <w:tcW w:w="2230" w:type="dxa"/>
            <w:gridSpan w:val="2"/>
            <w:hideMark/>
          </w:tcPr>
          <w:p w:rsidR="000443A7" w:rsidRPr="00DF3087" w:rsidRDefault="000443A7" w:rsidP="001E5E12">
            <w:pPr>
              <w:spacing w:line="240" w:lineRule="auto"/>
              <w:jc w:val="center"/>
              <w:rPr>
                <w:rFonts w:eastAsia="Times New Roman" w:cs="Arial"/>
                <w:b/>
                <w:color w:val="000000"/>
                <w:lang w:val="en-US" w:eastAsia="zh-TW"/>
              </w:rPr>
            </w:pPr>
            <w:r w:rsidRPr="00DF3087">
              <w:rPr>
                <w:rFonts w:eastAsia="Times New Roman" w:cs="Arial"/>
                <w:b/>
                <w:color w:val="000000"/>
                <w:lang w:val="en-US" w:eastAsia="zh-TW"/>
              </w:rPr>
              <w:t>Feeding or swallowing difficulty</w:t>
            </w:r>
          </w:p>
        </w:tc>
      </w:tr>
      <w:tr w:rsidR="000443A7" w:rsidRPr="00DF3087" w:rsidTr="000443A7">
        <w:trPr>
          <w:gridAfter w:val="1"/>
          <w:wAfter w:w="1115" w:type="dxa"/>
          <w:trHeight w:val="230"/>
        </w:trPr>
        <w:tc>
          <w:tcPr>
            <w:tcW w:w="2370" w:type="dxa"/>
            <w:gridSpan w:val="2"/>
            <w:vMerge/>
            <w:tcBorders>
              <w:left w:val="nil"/>
            </w:tcBorders>
          </w:tcPr>
          <w:p w:rsidR="000443A7" w:rsidRPr="00DF3087" w:rsidRDefault="000443A7" w:rsidP="001E5E12">
            <w:pPr>
              <w:spacing w:line="240" w:lineRule="auto"/>
              <w:rPr>
                <w:rFonts w:eastAsia="Times New Roman" w:cs="Arial"/>
                <w:lang w:val="en-US" w:eastAsia="zh-TW"/>
              </w:rPr>
            </w:pPr>
          </w:p>
        </w:tc>
        <w:tc>
          <w:tcPr>
            <w:tcW w:w="1115" w:type="dxa"/>
            <w:vMerge w:val="restart"/>
            <w:hideMark/>
          </w:tcPr>
          <w:p w:rsidR="000443A7" w:rsidRPr="00DF3087" w:rsidRDefault="000443A7" w:rsidP="001E5E12">
            <w:pPr>
              <w:spacing w:line="240" w:lineRule="auto"/>
              <w:jc w:val="center"/>
              <w:rPr>
                <w:rFonts w:eastAsia="Times New Roman" w:cs="Arial"/>
                <w:color w:val="000000"/>
                <w:lang w:val="en-US" w:eastAsia="zh-TW"/>
              </w:rPr>
            </w:pPr>
            <w:r w:rsidRPr="00DF3087">
              <w:rPr>
                <w:rFonts w:eastAsia="Times New Roman" w:cs="Arial"/>
                <w:color w:val="000000"/>
                <w:lang w:val="en-US" w:eastAsia="zh-TW"/>
              </w:rPr>
              <w:t>No</w:t>
            </w:r>
          </w:p>
        </w:tc>
        <w:tc>
          <w:tcPr>
            <w:tcW w:w="1115" w:type="dxa"/>
            <w:vMerge w:val="restart"/>
            <w:hideMark/>
          </w:tcPr>
          <w:p w:rsidR="000443A7" w:rsidRPr="00DF3087" w:rsidRDefault="000443A7" w:rsidP="001E5E12">
            <w:pPr>
              <w:spacing w:line="240" w:lineRule="auto"/>
              <w:jc w:val="center"/>
              <w:rPr>
                <w:rFonts w:eastAsia="Times New Roman" w:cs="Arial"/>
                <w:color w:val="000000"/>
                <w:lang w:val="en-US" w:eastAsia="zh-TW"/>
              </w:rPr>
            </w:pPr>
            <w:r w:rsidRPr="00DF3087">
              <w:rPr>
                <w:rFonts w:eastAsia="Times New Roman" w:cs="Arial"/>
                <w:color w:val="000000"/>
                <w:lang w:val="en-US" w:eastAsia="zh-TW"/>
              </w:rPr>
              <w:t>Yes</w:t>
            </w:r>
          </w:p>
        </w:tc>
        <w:tc>
          <w:tcPr>
            <w:tcW w:w="1115" w:type="dxa"/>
            <w:vMerge w:val="restart"/>
            <w:hideMark/>
          </w:tcPr>
          <w:p w:rsidR="000443A7" w:rsidRPr="00DF3087" w:rsidRDefault="000443A7" w:rsidP="001E5E12">
            <w:pPr>
              <w:spacing w:line="240" w:lineRule="auto"/>
              <w:jc w:val="center"/>
              <w:rPr>
                <w:rFonts w:eastAsia="Times New Roman" w:cs="Arial"/>
                <w:color w:val="000000"/>
                <w:lang w:val="en-US" w:eastAsia="zh-TW"/>
              </w:rPr>
            </w:pPr>
            <w:r w:rsidRPr="00DF3087">
              <w:rPr>
                <w:rFonts w:eastAsia="Times New Roman" w:cs="Arial"/>
                <w:color w:val="000000"/>
                <w:lang w:val="en-US" w:eastAsia="zh-TW"/>
              </w:rPr>
              <w:t>No</w:t>
            </w:r>
          </w:p>
        </w:tc>
        <w:tc>
          <w:tcPr>
            <w:tcW w:w="1115" w:type="dxa"/>
            <w:vMerge w:val="restart"/>
            <w:hideMark/>
          </w:tcPr>
          <w:p w:rsidR="000443A7" w:rsidRPr="00DF3087" w:rsidRDefault="000443A7" w:rsidP="001E5E12">
            <w:pPr>
              <w:spacing w:line="240" w:lineRule="auto"/>
              <w:jc w:val="center"/>
              <w:rPr>
                <w:rFonts w:eastAsia="Times New Roman" w:cs="Arial"/>
                <w:color w:val="000000"/>
                <w:lang w:val="en-US" w:eastAsia="zh-TW"/>
              </w:rPr>
            </w:pPr>
            <w:r w:rsidRPr="00DF3087">
              <w:rPr>
                <w:rFonts w:eastAsia="Times New Roman" w:cs="Arial"/>
                <w:color w:val="000000"/>
                <w:lang w:val="en-US" w:eastAsia="zh-TW"/>
              </w:rPr>
              <w:t>Yes</w:t>
            </w:r>
          </w:p>
        </w:tc>
      </w:tr>
      <w:tr w:rsidR="000443A7" w:rsidRPr="001E5E12" w:rsidTr="000443A7">
        <w:trPr>
          <w:trHeight w:val="230"/>
        </w:trPr>
        <w:tc>
          <w:tcPr>
            <w:tcW w:w="2370" w:type="dxa"/>
            <w:gridSpan w:val="2"/>
            <w:vMerge/>
            <w:tcBorders>
              <w:left w:val="nil"/>
            </w:tcBorders>
          </w:tcPr>
          <w:p w:rsidR="000443A7" w:rsidRPr="00DF3087" w:rsidRDefault="000443A7" w:rsidP="001E5E12">
            <w:pPr>
              <w:spacing w:line="240" w:lineRule="auto"/>
              <w:rPr>
                <w:rFonts w:eastAsia="Times New Roman" w:cs="Arial"/>
                <w:lang w:val="en-US" w:eastAsia="zh-TW"/>
              </w:rPr>
            </w:pPr>
          </w:p>
        </w:tc>
        <w:tc>
          <w:tcPr>
            <w:tcW w:w="1115" w:type="dxa"/>
            <w:vMerge/>
            <w:hideMark/>
          </w:tcPr>
          <w:p w:rsidR="000443A7" w:rsidRPr="00DF3087" w:rsidRDefault="000443A7" w:rsidP="001E5E12">
            <w:pPr>
              <w:spacing w:line="240" w:lineRule="auto"/>
              <w:rPr>
                <w:rFonts w:eastAsia="Times New Roman" w:cs="Arial"/>
                <w:color w:val="000000"/>
                <w:lang w:val="en-US" w:eastAsia="zh-TW"/>
              </w:rPr>
            </w:pPr>
          </w:p>
        </w:tc>
        <w:tc>
          <w:tcPr>
            <w:tcW w:w="1115" w:type="dxa"/>
            <w:vMerge/>
            <w:hideMark/>
          </w:tcPr>
          <w:p w:rsidR="000443A7" w:rsidRPr="00DF3087" w:rsidRDefault="000443A7" w:rsidP="001E5E12">
            <w:pPr>
              <w:spacing w:line="240" w:lineRule="auto"/>
              <w:rPr>
                <w:rFonts w:eastAsia="Times New Roman" w:cs="Arial"/>
                <w:color w:val="000000"/>
                <w:lang w:val="en-US" w:eastAsia="zh-TW"/>
              </w:rPr>
            </w:pPr>
          </w:p>
        </w:tc>
        <w:tc>
          <w:tcPr>
            <w:tcW w:w="1115" w:type="dxa"/>
            <w:vMerge/>
            <w:hideMark/>
          </w:tcPr>
          <w:p w:rsidR="000443A7" w:rsidRPr="00DF3087" w:rsidRDefault="000443A7" w:rsidP="001E5E12">
            <w:pPr>
              <w:spacing w:line="240" w:lineRule="auto"/>
              <w:rPr>
                <w:rFonts w:eastAsia="Times New Roman" w:cs="Arial"/>
                <w:color w:val="000000"/>
                <w:lang w:val="en-US" w:eastAsia="zh-TW"/>
              </w:rPr>
            </w:pPr>
          </w:p>
        </w:tc>
        <w:tc>
          <w:tcPr>
            <w:tcW w:w="1115" w:type="dxa"/>
            <w:vMerge/>
            <w:hideMark/>
          </w:tcPr>
          <w:p w:rsidR="000443A7" w:rsidRPr="00DF3087" w:rsidRDefault="000443A7" w:rsidP="001E5E12">
            <w:pPr>
              <w:spacing w:line="240" w:lineRule="auto"/>
              <w:rPr>
                <w:rFonts w:eastAsia="Times New Roman" w:cs="Arial"/>
                <w:color w:val="000000"/>
                <w:lang w:val="en-US" w:eastAsia="zh-TW"/>
              </w:rPr>
            </w:pPr>
          </w:p>
        </w:tc>
        <w:tc>
          <w:tcPr>
            <w:tcW w:w="1115" w:type="dxa"/>
          </w:tcPr>
          <w:p w:rsidR="000443A7" w:rsidRPr="00DF3087" w:rsidRDefault="000443A7" w:rsidP="000443A7">
            <w:pPr>
              <w:spacing w:line="240" w:lineRule="auto"/>
              <w:jc w:val="right"/>
              <w:rPr>
                <w:rFonts w:eastAsia="Times New Roman" w:cs="Arial"/>
                <w:b/>
                <w:color w:val="000000"/>
                <w:lang w:val="en-US" w:eastAsia="zh-TW"/>
              </w:rPr>
            </w:pPr>
            <w:r w:rsidRPr="00DF3087">
              <w:rPr>
                <w:rFonts w:eastAsia="Times New Roman" w:cs="Arial"/>
                <w:b/>
                <w:color w:val="000000"/>
                <w:lang w:val="en-US" w:eastAsia="zh-TW"/>
              </w:rPr>
              <w:t>Total</w:t>
            </w:r>
          </w:p>
        </w:tc>
      </w:tr>
      <w:tr w:rsidR="000443A7" w:rsidRPr="00776AD1" w:rsidTr="000443A7">
        <w:trPr>
          <w:trHeight w:val="64"/>
        </w:trPr>
        <w:tc>
          <w:tcPr>
            <w:tcW w:w="1461" w:type="dxa"/>
            <w:vMerge w:val="restart"/>
            <w:vAlign w:val="center"/>
          </w:tcPr>
          <w:p w:rsidR="000443A7" w:rsidRPr="00DF3087" w:rsidRDefault="000443A7" w:rsidP="00736E36">
            <w:pPr>
              <w:spacing w:line="240" w:lineRule="auto"/>
              <w:rPr>
                <w:rFonts w:eastAsia="Times New Roman" w:cs="Arial"/>
                <w:b/>
                <w:color w:val="000000"/>
                <w:lang w:val="en-US" w:eastAsia="zh-TW"/>
              </w:rPr>
            </w:pPr>
            <w:proofErr w:type="spellStart"/>
            <w:r w:rsidRPr="00DF3087">
              <w:rPr>
                <w:rFonts w:eastAsia="Times New Roman" w:cs="Arial"/>
                <w:b/>
                <w:color w:val="000000"/>
                <w:lang w:val="en-US" w:eastAsia="zh-TW"/>
              </w:rPr>
              <w:t>Micrognathia</w:t>
            </w:r>
            <w:proofErr w:type="spellEnd"/>
          </w:p>
        </w:tc>
        <w:tc>
          <w:tcPr>
            <w:tcW w:w="909" w:type="dxa"/>
          </w:tcPr>
          <w:p w:rsidR="000443A7" w:rsidRPr="00DF3087" w:rsidRDefault="000443A7" w:rsidP="001E5E12">
            <w:pPr>
              <w:spacing w:line="240" w:lineRule="auto"/>
              <w:rPr>
                <w:rFonts w:eastAsia="Times New Roman" w:cs="Arial"/>
                <w:color w:val="000000"/>
                <w:lang w:val="en-US" w:eastAsia="zh-TW"/>
              </w:rPr>
            </w:pPr>
            <w:r w:rsidRPr="00DF3087">
              <w:rPr>
                <w:rFonts w:eastAsia="Times New Roman" w:cs="Arial"/>
                <w:color w:val="000000"/>
                <w:lang w:val="en-US" w:eastAsia="zh-TW"/>
              </w:rPr>
              <w:t>No</w:t>
            </w:r>
          </w:p>
        </w:tc>
        <w:tc>
          <w:tcPr>
            <w:tcW w:w="1115" w:type="dxa"/>
            <w:noWrap/>
            <w:hideMark/>
          </w:tcPr>
          <w:p w:rsidR="000443A7" w:rsidRPr="00DF3087" w:rsidRDefault="000443A7" w:rsidP="00B44B37">
            <w:pPr>
              <w:spacing w:line="240" w:lineRule="auto"/>
              <w:jc w:val="center"/>
              <w:rPr>
                <w:rFonts w:eastAsia="Times New Roman" w:cs="Arial"/>
                <w:color w:val="000000"/>
                <w:lang w:val="en-US" w:eastAsia="zh-TW"/>
              </w:rPr>
            </w:pPr>
            <w:r w:rsidRPr="00DF3087">
              <w:rPr>
                <w:rFonts w:eastAsia="Times New Roman" w:cs="Arial"/>
                <w:color w:val="000000"/>
                <w:lang w:val="en-US" w:eastAsia="zh-TW"/>
              </w:rPr>
              <w:t>2</w:t>
            </w:r>
          </w:p>
        </w:tc>
        <w:tc>
          <w:tcPr>
            <w:tcW w:w="1115" w:type="dxa"/>
            <w:noWrap/>
            <w:hideMark/>
          </w:tcPr>
          <w:p w:rsidR="000443A7" w:rsidRPr="00DF3087" w:rsidRDefault="004F1FD0" w:rsidP="00B44B37">
            <w:pPr>
              <w:tabs>
                <w:tab w:val="center" w:pos="449"/>
                <w:tab w:val="right" w:pos="899"/>
              </w:tabs>
              <w:spacing w:line="240" w:lineRule="auto"/>
              <w:jc w:val="center"/>
              <w:rPr>
                <w:rFonts w:eastAsia="Times New Roman" w:cs="Arial"/>
                <w:color w:val="000000"/>
                <w:lang w:val="en-US" w:eastAsia="zh-TW"/>
              </w:rPr>
            </w:pPr>
            <w:r>
              <w:rPr>
                <w:rFonts w:eastAsia="Times New Roman" w:cs="Arial"/>
                <w:color w:val="000000"/>
                <w:lang w:val="en-US" w:eastAsia="zh-TW"/>
              </w:rPr>
              <w:t>4</w:t>
            </w:r>
          </w:p>
        </w:tc>
        <w:tc>
          <w:tcPr>
            <w:tcW w:w="1115" w:type="dxa"/>
            <w:noWrap/>
            <w:hideMark/>
          </w:tcPr>
          <w:p w:rsidR="000443A7" w:rsidRPr="00DF3087" w:rsidRDefault="004F1FD0" w:rsidP="00B44B37">
            <w:pPr>
              <w:spacing w:line="240" w:lineRule="auto"/>
              <w:jc w:val="center"/>
              <w:rPr>
                <w:rFonts w:eastAsia="Times New Roman" w:cs="Arial"/>
                <w:color w:val="000000"/>
                <w:lang w:val="en-US" w:eastAsia="zh-TW"/>
              </w:rPr>
            </w:pPr>
            <w:r>
              <w:rPr>
                <w:rFonts w:eastAsia="Times New Roman" w:cs="Arial"/>
                <w:color w:val="000000"/>
                <w:lang w:val="en-US" w:eastAsia="zh-TW"/>
              </w:rPr>
              <w:t>3</w:t>
            </w:r>
          </w:p>
        </w:tc>
        <w:tc>
          <w:tcPr>
            <w:tcW w:w="1115" w:type="dxa"/>
            <w:noWrap/>
            <w:hideMark/>
          </w:tcPr>
          <w:p w:rsidR="000443A7" w:rsidRPr="00DF3087" w:rsidRDefault="004F1FD0" w:rsidP="00B44B37">
            <w:pPr>
              <w:tabs>
                <w:tab w:val="center" w:pos="449"/>
                <w:tab w:val="right" w:pos="899"/>
              </w:tabs>
              <w:spacing w:line="240" w:lineRule="auto"/>
              <w:jc w:val="center"/>
              <w:rPr>
                <w:rFonts w:eastAsia="Times New Roman" w:cs="Arial"/>
                <w:color w:val="000000"/>
                <w:lang w:val="en-US" w:eastAsia="zh-TW"/>
              </w:rPr>
            </w:pPr>
            <w:r>
              <w:rPr>
                <w:rFonts w:eastAsia="Times New Roman" w:cs="Arial"/>
                <w:color w:val="000000"/>
                <w:lang w:val="en-US" w:eastAsia="zh-TW"/>
              </w:rPr>
              <w:t>8</w:t>
            </w:r>
          </w:p>
        </w:tc>
        <w:tc>
          <w:tcPr>
            <w:tcW w:w="1115" w:type="dxa"/>
          </w:tcPr>
          <w:p w:rsidR="000443A7" w:rsidRPr="00DF3087" w:rsidRDefault="00FE6316" w:rsidP="00B44B37">
            <w:pPr>
              <w:tabs>
                <w:tab w:val="center" w:pos="449"/>
                <w:tab w:val="right" w:pos="899"/>
              </w:tabs>
              <w:spacing w:line="240" w:lineRule="auto"/>
              <w:jc w:val="center"/>
              <w:rPr>
                <w:rFonts w:eastAsia="Times New Roman" w:cs="Arial"/>
                <w:b/>
                <w:color w:val="000000"/>
                <w:lang w:val="en-US" w:eastAsia="zh-TW"/>
              </w:rPr>
            </w:pPr>
            <w:r>
              <w:rPr>
                <w:rFonts w:eastAsia="Times New Roman" w:cs="Arial"/>
                <w:b/>
                <w:color w:val="000000"/>
                <w:lang w:val="en-US" w:eastAsia="zh-TW"/>
              </w:rPr>
              <w:t>17 (21</w:t>
            </w:r>
            <w:r w:rsidR="00AA36DF" w:rsidRPr="00DF3087">
              <w:rPr>
                <w:rFonts w:eastAsia="Times New Roman" w:cs="Arial"/>
                <w:b/>
                <w:color w:val="000000"/>
                <w:lang w:val="en-US" w:eastAsia="zh-TW"/>
              </w:rPr>
              <w:t>%)</w:t>
            </w:r>
          </w:p>
        </w:tc>
      </w:tr>
      <w:tr w:rsidR="000443A7" w:rsidRPr="00776AD1" w:rsidTr="000443A7">
        <w:trPr>
          <w:trHeight w:val="64"/>
        </w:trPr>
        <w:tc>
          <w:tcPr>
            <w:tcW w:w="1461" w:type="dxa"/>
            <w:vMerge/>
          </w:tcPr>
          <w:p w:rsidR="000443A7" w:rsidRPr="00DF3087" w:rsidRDefault="000443A7" w:rsidP="00736E36">
            <w:pPr>
              <w:spacing w:line="240" w:lineRule="auto"/>
              <w:rPr>
                <w:rFonts w:eastAsia="Times New Roman" w:cs="Arial"/>
                <w:b/>
                <w:color w:val="000000"/>
                <w:lang w:val="en-US" w:eastAsia="zh-TW"/>
              </w:rPr>
            </w:pPr>
          </w:p>
        </w:tc>
        <w:tc>
          <w:tcPr>
            <w:tcW w:w="909" w:type="dxa"/>
          </w:tcPr>
          <w:p w:rsidR="000443A7" w:rsidRPr="00DF3087" w:rsidRDefault="000443A7" w:rsidP="001E5E12">
            <w:pPr>
              <w:spacing w:line="240" w:lineRule="auto"/>
              <w:rPr>
                <w:rFonts w:eastAsia="Times New Roman" w:cs="Arial"/>
                <w:color w:val="000000"/>
                <w:lang w:val="en-US" w:eastAsia="zh-TW"/>
              </w:rPr>
            </w:pPr>
            <w:r w:rsidRPr="00DF3087">
              <w:rPr>
                <w:rFonts w:eastAsia="Times New Roman" w:cs="Arial"/>
                <w:color w:val="000000"/>
                <w:lang w:val="en-US" w:eastAsia="zh-TW"/>
              </w:rPr>
              <w:t>Yes</w:t>
            </w:r>
          </w:p>
        </w:tc>
        <w:tc>
          <w:tcPr>
            <w:tcW w:w="1115" w:type="dxa"/>
            <w:noWrap/>
            <w:hideMark/>
          </w:tcPr>
          <w:p w:rsidR="000443A7" w:rsidRPr="00DF3087" w:rsidRDefault="000443A7" w:rsidP="00B44B37">
            <w:pPr>
              <w:spacing w:line="240" w:lineRule="auto"/>
              <w:jc w:val="center"/>
              <w:rPr>
                <w:rFonts w:eastAsia="Times New Roman" w:cs="Arial"/>
                <w:color w:val="000000"/>
                <w:lang w:val="en-US" w:eastAsia="zh-TW"/>
              </w:rPr>
            </w:pPr>
            <w:r w:rsidRPr="00DF3087">
              <w:rPr>
                <w:rFonts w:eastAsia="Times New Roman" w:cs="Arial"/>
                <w:color w:val="000000"/>
                <w:lang w:val="en-US" w:eastAsia="zh-TW"/>
              </w:rPr>
              <w:t>2</w:t>
            </w:r>
          </w:p>
        </w:tc>
        <w:tc>
          <w:tcPr>
            <w:tcW w:w="1115" w:type="dxa"/>
            <w:noWrap/>
            <w:hideMark/>
          </w:tcPr>
          <w:p w:rsidR="000443A7" w:rsidRPr="00DF3087" w:rsidRDefault="004F1FD0" w:rsidP="00B44B37">
            <w:pPr>
              <w:spacing w:line="240" w:lineRule="auto"/>
              <w:jc w:val="center"/>
              <w:rPr>
                <w:rFonts w:eastAsia="Times New Roman" w:cs="Arial"/>
                <w:color w:val="000000"/>
                <w:lang w:val="en-US" w:eastAsia="zh-TW"/>
              </w:rPr>
            </w:pPr>
            <w:r>
              <w:rPr>
                <w:rFonts w:eastAsia="Times New Roman" w:cs="Arial"/>
                <w:color w:val="000000"/>
                <w:lang w:val="en-US" w:eastAsia="zh-TW"/>
              </w:rPr>
              <w:t>5</w:t>
            </w:r>
          </w:p>
        </w:tc>
        <w:tc>
          <w:tcPr>
            <w:tcW w:w="1115" w:type="dxa"/>
            <w:noWrap/>
            <w:hideMark/>
          </w:tcPr>
          <w:p w:rsidR="000443A7" w:rsidRPr="00DF3087" w:rsidRDefault="004F1FD0" w:rsidP="00B44B37">
            <w:pPr>
              <w:spacing w:line="240" w:lineRule="auto"/>
              <w:jc w:val="center"/>
              <w:rPr>
                <w:rFonts w:eastAsia="Times New Roman" w:cs="Arial"/>
                <w:color w:val="000000"/>
                <w:lang w:val="en-US" w:eastAsia="zh-TW"/>
              </w:rPr>
            </w:pPr>
            <w:r>
              <w:rPr>
                <w:rFonts w:eastAsia="Times New Roman" w:cs="Arial"/>
                <w:color w:val="000000"/>
                <w:lang w:val="en-US" w:eastAsia="zh-TW"/>
              </w:rPr>
              <w:t>6</w:t>
            </w:r>
          </w:p>
        </w:tc>
        <w:tc>
          <w:tcPr>
            <w:tcW w:w="1115" w:type="dxa"/>
            <w:noWrap/>
            <w:hideMark/>
          </w:tcPr>
          <w:p w:rsidR="000443A7" w:rsidRPr="00DF3087" w:rsidRDefault="004F1FD0" w:rsidP="00B44B37">
            <w:pPr>
              <w:tabs>
                <w:tab w:val="left" w:pos="899"/>
              </w:tabs>
              <w:spacing w:line="240" w:lineRule="auto"/>
              <w:ind w:left="45"/>
              <w:jc w:val="center"/>
              <w:rPr>
                <w:rFonts w:eastAsia="Times New Roman" w:cs="Arial"/>
                <w:color w:val="000000"/>
                <w:lang w:val="en-US" w:eastAsia="zh-TW"/>
              </w:rPr>
            </w:pPr>
            <w:r>
              <w:rPr>
                <w:rFonts w:eastAsia="Times New Roman" w:cs="Arial"/>
                <w:color w:val="000000"/>
                <w:lang w:val="en-US" w:eastAsia="zh-TW"/>
              </w:rPr>
              <w:t>52</w:t>
            </w:r>
            <w:r w:rsidR="00AA36DF" w:rsidRPr="00DF3087">
              <w:rPr>
                <w:vertAlign w:val="superscript"/>
              </w:rPr>
              <w:t>†</w:t>
            </w:r>
          </w:p>
        </w:tc>
        <w:tc>
          <w:tcPr>
            <w:tcW w:w="1115" w:type="dxa"/>
          </w:tcPr>
          <w:p w:rsidR="000443A7" w:rsidRPr="00DF3087" w:rsidRDefault="00FE6316" w:rsidP="00B44B37">
            <w:pPr>
              <w:tabs>
                <w:tab w:val="left" w:pos="899"/>
              </w:tabs>
              <w:spacing w:line="240" w:lineRule="auto"/>
              <w:ind w:left="45"/>
              <w:jc w:val="center"/>
              <w:rPr>
                <w:rFonts w:eastAsia="Times New Roman" w:cs="Arial"/>
                <w:b/>
                <w:color w:val="000000"/>
                <w:lang w:val="en-US" w:eastAsia="zh-TW"/>
              </w:rPr>
            </w:pPr>
            <w:r>
              <w:rPr>
                <w:rFonts w:eastAsia="Times New Roman" w:cs="Arial"/>
                <w:b/>
                <w:color w:val="000000"/>
                <w:lang w:val="en-US" w:eastAsia="zh-TW"/>
              </w:rPr>
              <w:t>65 (79</w:t>
            </w:r>
            <w:r w:rsidR="00AA36DF" w:rsidRPr="00DF3087">
              <w:rPr>
                <w:rFonts w:eastAsia="Times New Roman" w:cs="Arial"/>
                <w:b/>
                <w:color w:val="000000"/>
                <w:lang w:val="en-US" w:eastAsia="zh-TW"/>
              </w:rPr>
              <w:t>%)</w:t>
            </w:r>
          </w:p>
        </w:tc>
      </w:tr>
      <w:tr w:rsidR="00AA36DF" w:rsidRPr="000443A7" w:rsidTr="003E6356">
        <w:trPr>
          <w:trHeight w:val="64"/>
        </w:trPr>
        <w:tc>
          <w:tcPr>
            <w:tcW w:w="2370" w:type="dxa"/>
            <w:gridSpan w:val="2"/>
          </w:tcPr>
          <w:p w:rsidR="00AA36DF" w:rsidRPr="00DF3087" w:rsidRDefault="00AA36DF" w:rsidP="00AA36DF">
            <w:pPr>
              <w:spacing w:line="240" w:lineRule="auto"/>
              <w:jc w:val="right"/>
              <w:rPr>
                <w:rFonts w:eastAsia="Times New Roman" w:cs="Arial"/>
                <w:b/>
                <w:color w:val="000000"/>
                <w:lang w:val="en-US" w:eastAsia="zh-TW"/>
              </w:rPr>
            </w:pPr>
            <w:r w:rsidRPr="00DF3087">
              <w:rPr>
                <w:rFonts w:eastAsia="Times New Roman" w:cs="Arial"/>
                <w:b/>
                <w:color w:val="000000"/>
                <w:lang w:val="en-US" w:eastAsia="zh-TW"/>
              </w:rPr>
              <w:t>Total</w:t>
            </w:r>
          </w:p>
        </w:tc>
        <w:tc>
          <w:tcPr>
            <w:tcW w:w="1115" w:type="dxa"/>
            <w:noWrap/>
          </w:tcPr>
          <w:p w:rsidR="00AA36DF" w:rsidRPr="00DF3087" w:rsidRDefault="00AA36DF" w:rsidP="00B44B37">
            <w:pPr>
              <w:spacing w:line="240" w:lineRule="auto"/>
              <w:jc w:val="center"/>
              <w:rPr>
                <w:rFonts w:eastAsia="Times New Roman" w:cs="Arial"/>
                <w:b/>
                <w:color w:val="000000"/>
                <w:lang w:val="en-US" w:eastAsia="zh-TW"/>
              </w:rPr>
            </w:pPr>
            <w:r w:rsidRPr="00DF3087">
              <w:rPr>
                <w:rFonts w:eastAsia="Times New Roman" w:cs="Arial"/>
                <w:b/>
                <w:color w:val="000000"/>
                <w:lang w:val="en-US" w:eastAsia="zh-TW"/>
              </w:rPr>
              <w:t>4 (5%)</w:t>
            </w:r>
          </w:p>
        </w:tc>
        <w:tc>
          <w:tcPr>
            <w:tcW w:w="1115" w:type="dxa"/>
            <w:noWrap/>
          </w:tcPr>
          <w:p w:rsidR="00AA36DF" w:rsidRPr="00DF3087" w:rsidRDefault="004F1FD0" w:rsidP="00B44B37">
            <w:pPr>
              <w:spacing w:line="240" w:lineRule="auto"/>
              <w:jc w:val="center"/>
              <w:rPr>
                <w:rFonts w:eastAsia="Times New Roman" w:cs="Arial"/>
                <w:b/>
                <w:color w:val="000000"/>
                <w:lang w:val="en-US" w:eastAsia="zh-TW"/>
              </w:rPr>
            </w:pPr>
            <w:r>
              <w:rPr>
                <w:rFonts w:eastAsia="Times New Roman" w:cs="Arial"/>
                <w:b/>
                <w:color w:val="000000"/>
                <w:lang w:val="en-US" w:eastAsia="zh-TW"/>
              </w:rPr>
              <w:t>9</w:t>
            </w:r>
            <w:r w:rsidR="00FE6316">
              <w:rPr>
                <w:rFonts w:eastAsia="Times New Roman" w:cs="Arial"/>
                <w:b/>
                <w:color w:val="000000"/>
                <w:lang w:val="en-US" w:eastAsia="zh-TW"/>
              </w:rPr>
              <w:t xml:space="preserve"> (11</w:t>
            </w:r>
            <w:r w:rsidR="00AA36DF" w:rsidRPr="00DF3087">
              <w:rPr>
                <w:rFonts w:eastAsia="Times New Roman" w:cs="Arial"/>
                <w:b/>
                <w:color w:val="000000"/>
                <w:lang w:val="en-US" w:eastAsia="zh-TW"/>
              </w:rPr>
              <w:t>%)</w:t>
            </w:r>
          </w:p>
        </w:tc>
        <w:tc>
          <w:tcPr>
            <w:tcW w:w="1115" w:type="dxa"/>
            <w:noWrap/>
          </w:tcPr>
          <w:p w:rsidR="00AA36DF" w:rsidRPr="00DF3087" w:rsidRDefault="00DF3087" w:rsidP="00B44B37">
            <w:pPr>
              <w:spacing w:line="240" w:lineRule="auto"/>
              <w:jc w:val="center"/>
              <w:rPr>
                <w:rFonts w:eastAsia="Times New Roman" w:cs="Arial"/>
                <w:b/>
                <w:color w:val="000000"/>
                <w:lang w:val="en-US" w:eastAsia="zh-TW"/>
              </w:rPr>
            </w:pPr>
            <w:r w:rsidRPr="00DF3087">
              <w:rPr>
                <w:rFonts w:eastAsia="Times New Roman" w:cs="Arial"/>
                <w:b/>
                <w:color w:val="000000"/>
                <w:lang w:val="en-US" w:eastAsia="zh-TW"/>
              </w:rPr>
              <w:t>9</w:t>
            </w:r>
            <w:r w:rsidR="00FE6316">
              <w:rPr>
                <w:rFonts w:eastAsia="Times New Roman" w:cs="Arial"/>
                <w:b/>
                <w:color w:val="000000"/>
                <w:lang w:val="en-US" w:eastAsia="zh-TW"/>
              </w:rPr>
              <w:t xml:space="preserve"> (11</w:t>
            </w:r>
            <w:r w:rsidR="00AA36DF" w:rsidRPr="00DF3087">
              <w:rPr>
                <w:rFonts w:eastAsia="Times New Roman" w:cs="Arial"/>
                <w:b/>
                <w:color w:val="000000"/>
                <w:lang w:val="en-US" w:eastAsia="zh-TW"/>
              </w:rPr>
              <w:t>%)</w:t>
            </w:r>
          </w:p>
        </w:tc>
        <w:tc>
          <w:tcPr>
            <w:tcW w:w="1115" w:type="dxa"/>
            <w:noWrap/>
          </w:tcPr>
          <w:p w:rsidR="00AA36DF" w:rsidRPr="00DF3087" w:rsidRDefault="004F1FD0" w:rsidP="00B44B37">
            <w:pPr>
              <w:tabs>
                <w:tab w:val="left" w:pos="899"/>
              </w:tabs>
              <w:spacing w:line="240" w:lineRule="auto"/>
              <w:ind w:left="45"/>
              <w:jc w:val="center"/>
              <w:rPr>
                <w:rFonts w:eastAsia="Times New Roman" w:cs="Arial"/>
                <w:b/>
                <w:color w:val="000000"/>
                <w:lang w:val="en-US" w:eastAsia="zh-TW"/>
              </w:rPr>
            </w:pPr>
            <w:r>
              <w:rPr>
                <w:rFonts w:eastAsia="Times New Roman" w:cs="Arial"/>
                <w:b/>
                <w:color w:val="000000"/>
                <w:lang w:val="en-US" w:eastAsia="zh-TW"/>
              </w:rPr>
              <w:t>60</w:t>
            </w:r>
            <w:r w:rsidR="00FE6316">
              <w:rPr>
                <w:rFonts w:eastAsia="Times New Roman" w:cs="Arial"/>
                <w:b/>
                <w:color w:val="000000"/>
                <w:lang w:val="en-US" w:eastAsia="zh-TW"/>
              </w:rPr>
              <w:t xml:space="preserve"> (73</w:t>
            </w:r>
            <w:r w:rsidR="00AA36DF" w:rsidRPr="00DF3087">
              <w:rPr>
                <w:rFonts w:eastAsia="Times New Roman" w:cs="Arial"/>
                <w:b/>
                <w:color w:val="000000"/>
                <w:lang w:val="en-US" w:eastAsia="zh-TW"/>
              </w:rPr>
              <w:t>%)</w:t>
            </w:r>
          </w:p>
        </w:tc>
        <w:tc>
          <w:tcPr>
            <w:tcW w:w="1115" w:type="dxa"/>
          </w:tcPr>
          <w:p w:rsidR="00AA36DF" w:rsidRPr="00DF3087" w:rsidRDefault="00FE6316" w:rsidP="00B44B37">
            <w:pPr>
              <w:tabs>
                <w:tab w:val="left" w:pos="899"/>
              </w:tabs>
              <w:spacing w:line="240" w:lineRule="auto"/>
              <w:ind w:left="45"/>
              <w:jc w:val="center"/>
              <w:rPr>
                <w:rFonts w:eastAsia="Times New Roman" w:cs="Arial"/>
                <w:b/>
                <w:color w:val="000000"/>
                <w:lang w:val="en-US" w:eastAsia="zh-TW"/>
              </w:rPr>
            </w:pPr>
            <w:r>
              <w:rPr>
                <w:rFonts w:eastAsia="Times New Roman" w:cs="Arial"/>
                <w:b/>
                <w:color w:val="000000"/>
                <w:lang w:val="en-US" w:eastAsia="zh-TW"/>
              </w:rPr>
              <w:t>82</w:t>
            </w:r>
          </w:p>
        </w:tc>
      </w:tr>
    </w:tbl>
    <w:p w:rsidR="00E123DB" w:rsidRPr="00AA36DF" w:rsidRDefault="00AA36DF" w:rsidP="001E5E12">
      <w:pPr>
        <w:rPr>
          <w:rFonts w:cs="Arial"/>
        </w:rPr>
      </w:pPr>
      <w:r w:rsidRPr="00DA7F6A">
        <w:rPr>
          <w:vertAlign w:val="superscript"/>
        </w:rPr>
        <w:t>†</w:t>
      </w:r>
      <w:r>
        <w:t>Patients with</w:t>
      </w:r>
      <w:r w:rsidR="00195550">
        <w:t xml:space="preserve"> all three features represent 63</w:t>
      </w:r>
      <w:r>
        <w:t>% of those with any of these features.</w:t>
      </w:r>
    </w:p>
    <w:p w:rsidR="000443A7" w:rsidRDefault="000443A7" w:rsidP="001E5E12">
      <w:pPr>
        <w:rPr>
          <w:rFonts w:cs="Arial"/>
        </w:rPr>
      </w:pPr>
    </w:p>
    <w:p w:rsidR="000443A7" w:rsidRPr="00776AD1" w:rsidRDefault="000443A7" w:rsidP="001E5E12">
      <w:pPr>
        <w:rPr>
          <w:rFonts w:cs="Arial"/>
        </w:rPr>
      </w:pPr>
    </w:p>
    <w:p w:rsidR="001E5E12" w:rsidRPr="00EA3CF0" w:rsidRDefault="000D4B73" w:rsidP="00EA3CF0">
      <w:pPr>
        <w:jc w:val="both"/>
        <w:rPr>
          <w:rFonts w:cs="Arial"/>
          <w:lang w:val="en-US"/>
        </w:rPr>
      </w:pPr>
      <w:proofErr w:type="gramStart"/>
      <w:r>
        <w:t>Table 5</w:t>
      </w:r>
      <w:r w:rsidR="00EA3CF0">
        <w:t>:</w:t>
      </w:r>
      <w:r w:rsidR="00EA3CF0" w:rsidRPr="00EA3CF0">
        <w:t xml:space="preserve"> </w:t>
      </w:r>
      <w:r w:rsidR="00EA3CF0" w:rsidRPr="00EA3CF0">
        <w:rPr>
          <w:rFonts w:cs="Arial"/>
          <w:lang w:val="en-US"/>
        </w:rPr>
        <w:t>Association</w:t>
      </w:r>
      <w:r w:rsidR="00EA3CF0" w:rsidRPr="00776AD1">
        <w:rPr>
          <w:rFonts w:cs="Arial"/>
          <w:lang w:val="en-US"/>
        </w:rPr>
        <w:t xml:space="preserve"> o</w:t>
      </w:r>
      <w:r w:rsidR="00EA3CF0">
        <w:rPr>
          <w:rFonts w:cs="Arial"/>
          <w:lang w:val="en-US"/>
        </w:rPr>
        <w:t xml:space="preserve">f features in patients </w:t>
      </w:r>
      <w:r w:rsidR="00B44B37">
        <w:rPr>
          <w:rFonts w:cs="Arial"/>
          <w:lang w:val="en-US"/>
        </w:rPr>
        <w:t>with ‘type 2’ Moebius syndrome (cranial nerves are not included due to the heterogeneity of the data)</w:t>
      </w:r>
      <w:r w:rsidR="00DA7F6A">
        <w:rPr>
          <w:rFonts w:cs="Arial"/>
          <w:lang w:val="en-US"/>
        </w:rPr>
        <w:t>.</w:t>
      </w:r>
      <w:proofErr w:type="gramEnd"/>
    </w:p>
    <w:tbl>
      <w:tblPr>
        <w:tblStyle w:val="TableGrid"/>
        <w:tblW w:w="8388" w:type="dxa"/>
        <w:tblLook w:val="04A0" w:firstRow="1" w:lastRow="0" w:firstColumn="1" w:lastColumn="0" w:noHBand="0" w:noVBand="1"/>
      </w:tblPr>
      <w:tblGrid>
        <w:gridCol w:w="1693"/>
        <w:gridCol w:w="922"/>
        <w:gridCol w:w="1082"/>
        <w:gridCol w:w="1067"/>
        <w:gridCol w:w="1173"/>
        <w:gridCol w:w="1193"/>
        <w:gridCol w:w="1258"/>
      </w:tblGrid>
      <w:tr w:rsidR="007A649C" w:rsidRPr="00776AD1" w:rsidTr="00A80664">
        <w:trPr>
          <w:gridAfter w:val="1"/>
          <w:wAfter w:w="1258" w:type="dxa"/>
          <w:trHeight w:val="20"/>
        </w:trPr>
        <w:tc>
          <w:tcPr>
            <w:tcW w:w="2615" w:type="dxa"/>
            <w:gridSpan w:val="2"/>
            <w:vMerge w:val="restart"/>
            <w:tcBorders>
              <w:top w:val="nil"/>
              <w:left w:val="nil"/>
            </w:tcBorders>
            <w:hideMark/>
          </w:tcPr>
          <w:p w:rsidR="007A649C" w:rsidRPr="00482FB5" w:rsidRDefault="007A649C" w:rsidP="00482FB5">
            <w:pPr>
              <w:spacing w:line="240" w:lineRule="auto"/>
              <w:jc w:val="center"/>
              <w:rPr>
                <w:rFonts w:eastAsia="Times New Roman" w:cs="Arial"/>
                <w:color w:val="000000"/>
                <w:lang w:val="en-US" w:eastAsia="zh-TW"/>
              </w:rPr>
            </w:pPr>
          </w:p>
        </w:tc>
        <w:tc>
          <w:tcPr>
            <w:tcW w:w="4515" w:type="dxa"/>
            <w:gridSpan w:val="4"/>
            <w:hideMark/>
          </w:tcPr>
          <w:p w:rsidR="007A649C" w:rsidRPr="00482FB5" w:rsidRDefault="007A649C" w:rsidP="00482FB5">
            <w:pPr>
              <w:spacing w:line="240" w:lineRule="auto"/>
              <w:jc w:val="center"/>
              <w:rPr>
                <w:rFonts w:eastAsia="Times New Roman" w:cs="Arial"/>
                <w:b/>
                <w:color w:val="000000"/>
                <w:lang w:val="en-US" w:eastAsia="zh-TW"/>
              </w:rPr>
            </w:pPr>
            <w:r w:rsidRPr="00482FB5">
              <w:rPr>
                <w:rFonts w:eastAsia="Times New Roman" w:cs="Arial"/>
                <w:b/>
                <w:color w:val="000000"/>
                <w:lang w:val="en-US" w:eastAsia="zh-TW"/>
              </w:rPr>
              <w:t xml:space="preserve">Failure to thrive or feeding / swallowing difficulties </w:t>
            </w:r>
          </w:p>
        </w:tc>
      </w:tr>
      <w:tr w:rsidR="007A649C" w:rsidRPr="00776AD1" w:rsidTr="00A80664">
        <w:trPr>
          <w:gridAfter w:val="1"/>
          <w:wAfter w:w="1258" w:type="dxa"/>
          <w:trHeight w:val="20"/>
        </w:trPr>
        <w:tc>
          <w:tcPr>
            <w:tcW w:w="2615" w:type="dxa"/>
            <w:gridSpan w:val="2"/>
            <w:vMerge/>
            <w:tcBorders>
              <w:left w:val="nil"/>
            </w:tcBorders>
            <w:hideMark/>
          </w:tcPr>
          <w:p w:rsidR="007A649C" w:rsidRPr="00482FB5" w:rsidRDefault="007A649C" w:rsidP="00482FB5">
            <w:pPr>
              <w:spacing w:line="240" w:lineRule="auto"/>
              <w:rPr>
                <w:rFonts w:eastAsia="Times New Roman" w:cs="Arial"/>
                <w:color w:val="000000"/>
                <w:lang w:val="en-US" w:eastAsia="zh-TW"/>
              </w:rPr>
            </w:pPr>
          </w:p>
        </w:tc>
        <w:tc>
          <w:tcPr>
            <w:tcW w:w="2149" w:type="dxa"/>
            <w:gridSpan w:val="2"/>
            <w:hideMark/>
          </w:tcPr>
          <w:p w:rsidR="007A649C" w:rsidRPr="00482FB5" w:rsidRDefault="007A649C" w:rsidP="00482FB5">
            <w:pPr>
              <w:spacing w:line="240" w:lineRule="auto"/>
              <w:jc w:val="center"/>
              <w:rPr>
                <w:rFonts w:eastAsia="Times New Roman" w:cs="Arial"/>
                <w:color w:val="000000"/>
                <w:lang w:val="en-US" w:eastAsia="zh-TW"/>
              </w:rPr>
            </w:pPr>
            <w:r w:rsidRPr="00482FB5">
              <w:rPr>
                <w:rFonts w:eastAsia="Times New Roman" w:cs="Arial"/>
                <w:color w:val="000000"/>
                <w:lang w:val="en-US" w:eastAsia="zh-TW"/>
              </w:rPr>
              <w:t>No</w:t>
            </w:r>
          </w:p>
        </w:tc>
        <w:tc>
          <w:tcPr>
            <w:tcW w:w="2366" w:type="dxa"/>
            <w:gridSpan w:val="2"/>
            <w:hideMark/>
          </w:tcPr>
          <w:p w:rsidR="007A649C" w:rsidRPr="00482FB5" w:rsidRDefault="007A649C" w:rsidP="00482FB5">
            <w:pPr>
              <w:spacing w:line="240" w:lineRule="auto"/>
              <w:jc w:val="center"/>
              <w:rPr>
                <w:rFonts w:eastAsia="Times New Roman" w:cs="Arial"/>
                <w:color w:val="000000"/>
                <w:lang w:val="en-US" w:eastAsia="zh-TW"/>
              </w:rPr>
            </w:pPr>
            <w:r w:rsidRPr="00482FB5">
              <w:rPr>
                <w:rFonts w:eastAsia="Times New Roman" w:cs="Arial"/>
                <w:color w:val="000000"/>
                <w:lang w:val="en-US" w:eastAsia="zh-TW"/>
              </w:rPr>
              <w:t>Yes</w:t>
            </w:r>
          </w:p>
        </w:tc>
      </w:tr>
      <w:tr w:rsidR="007A649C" w:rsidRPr="00776AD1" w:rsidTr="00A80664">
        <w:trPr>
          <w:gridAfter w:val="1"/>
          <w:wAfter w:w="1258" w:type="dxa"/>
          <w:trHeight w:val="20"/>
        </w:trPr>
        <w:tc>
          <w:tcPr>
            <w:tcW w:w="2615" w:type="dxa"/>
            <w:gridSpan w:val="2"/>
            <w:vMerge/>
            <w:tcBorders>
              <w:left w:val="nil"/>
            </w:tcBorders>
            <w:hideMark/>
          </w:tcPr>
          <w:p w:rsidR="007A649C" w:rsidRPr="00482FB5" w:rsidRDefault="007A649C" w:rsidP="00482FB5">
            <w:pPr>
              <w:spacing w:line="240" w:lineRule="auto"/>
              <w:rPr>
                <w:rFonts w:eastAsia="Times New Roman" w:cs="Arial"/>
                <w:color w:val="000000"/>
                <w:lang w:val="en-US" w:eastAsia="zh-TW"/>
              </w:rPr>
            </w:pPr>
          </w:p>
        </w:tc>
        <w:tc>
          <w:tcPr>
            <w:tcW w:w="2149" w:type="dxa"/>
            <w:gridSpan w:val="2"/>
            <w:hideMark/>
          </w:tcPr>
          <w:p w:rsidR="007A649C" w:rsidRPr="00482FB5" w:rsidRDefault="007A649C" w:rsidP="00482FB5">
            <w:pPr>
              <w:spacing w:line="240" w:lineRule="auto"/>
              <w:jc w:val="center"/>
              <w:rPr>
                <w:rFonts w:eastAsia="Times New Roman" w:cs="Arial"/>
                <w:b/>
                <w:color w:val="000000"/>
                <w:lang w:val="en-US" w:eastAsia="zh-TW"/>
              </w:rPr>
            </w:pPr>
            <w:r w:rsidRPr="00EA3CF0">
              <w:rPr>
                <w:rFonts w:eastAsia="Times New Roman" w:cs="Arial"/>
                <w:b/>
                <w:color w:val="000000"/>
                <w:lang w:val="en-US" w:eastAsia="zh-TW"/>
              </w:rPr>
              <w:t>Brain abnormality on imaging or at autopsy</w:t>
            </w:r>
          </w:p>
        </w:tc>
        <w:tc>
          <w:tcPr>
            <w:tcW w:w="2366" w:type="dxa"/>
            <w:gridSpan w:val="2"/>
            <w:hideMark/>
          </w:tcPr>
          <w:p w:rsidR="007A649C" w:rsidRPr="00482FB5" w:rsidRDefault="007A649C" w:rsidP="00482FB5">
            <w:pPr>
              <w:spacing w:line="240" w:lineRule="auto"/>
              <w:jc w:val="center"/>
              <w:rPr>
                <w:rFonts w:eastAsia="Times New Roman" w:cs="Arial"/>
                <w:b/>
                <w:color w:val="000000"/>
                <w:lang w:val="en-US" w:eastAsia="zh-TW"/>
              </w:rPr>
            </w:pPr>
            <w:r w:rsidRPr="00EA3CF0">
              <w:rPr>
                <w:rFonts w:eastAsia="Times New Roman" w:cs="Arial"/>
                <w:b/>
                <w:color w:val="000000"/>
                <w:lang w:val="en-US" w:eastAsia="zh-TW"/>
              </w:rPr>
              <w:t>Brain abnormality on imaging or at autopsy</w:t>
            </w:r>
          </w:p>
        </w:tc>
      </w:tr>
      <w:tr w:rsidR="007A649C" w:rsidRPr="00776AD1" w:rsidTr="00A80664">
        <w:trPr>
          <w:gridAfter w:val="1"/>
          <w:wAfter w:w="1258" w:type="dxa"/>
          <w:trHeight w:val="230"/>
        </w:trPr>
        <w:tc>
          <w:tcPr>
            <w:tcW w:w="2615" w:type="dxa"/>
            <w:gridSpan w:val="2"/>
            <w:vMerge/>
            <w:tcBorders>
              <w:left w:val="nil"/>
            </w:tcBorders>
            <w:hideMark/>
          </w:tcPr>
          <w:p w:rsidR="007A649C" w:rsidRPr="00482FB5" w:rsidRDefault="007A649C" w:rsidP="00482FB5">
            <w:pPr>
              <w:spacing w:line="240" w:lineRule="auto"/>
              <w:rPr>
                <w:rFonts w:eastAsia="Times New Roman" w:cs="Arial"/>
                <w:color w:val="000000"/>
                <w:lang w:val="en-US" w:eastAsia="zh-TW"/>
              </w:rPr>
            </w:pPr>
          </w:p>
        </w:tc>
        <w:tc>
          <w:tcPr>
            <w:tcW w:w="1082" w:type="dxa"/>
            <w:vMerge w:val="restart"/>
            <w:hideMark/>
          </w:tcPr>
          <w:p w:rsidR="007A649C" w:rsidRPr="00482FB5" w:rsidRDefault="007A649C" w:rsidP="00482FB5">
            <w:pPr>
              <w:spacing w:line="240" w:lineRule="auto"/>
              <w:jc w:val="center"/>
              <w:rPr>
                <w:rFonts w:eastAsia="Times New Roman" w:cs="Arial"/>
                <w:color w:val="000000"/>
                <w:lang w:val="en-US" w:eastAsia="zh-TW"/>
              </w:rPr>
            </w:pPr>
            <w:r w:rsidRPr="00482FB5">
              <w:rPr>
                <w:rFonts w:eastAsia="Times New Roman" w:cs="Arial"/>
                <w:color w:val="000000"/>
                <w:lang w:val="en-US" w:eastAsia="zh-TW"/>
              </w:rPr>
              <w:t>No</w:t>
            </w:r>
          </w:p>
        </w:tc>
        <w:tc>
          <w:tcPr>
            <w:tcW w:w="1067" w:type="dxa"/>
            <w:vMerge w:val="restart"/>
            <w:hideMark/>
          </w:tcPr>
          <w:p w:rsidR="007A649C" w:rsidRPr="00482FB5" w:rsidRDefault="007A649C" w:rsidP="00482FB5">
            <w:pPr>
              <w:spacing w:line="240" w:lineRule="auto"/>
              <w:jc w:val="center"/>
              <w:rPr>
                <w:rFonts w:eastAsia="Times New Roman" w:cs="Arial"/>
                <w:color w:val="000000"/>
                <w:lang w:val="en-US" w:eastAsia="zh-TW"/>
              </w:rPr>
            </w:pPr>
            <w:r w:rsidRPr="00482FB5">
              <w:rPr>
                <w:rFonts w:eastAsia="Times New Roman" w:cs="Arial"/>
                <w:color w:val="000000"/>
                <w:lang w:val="en-US" w:eastAsia="zh-TW"/>
              </w:rPr>
              <w:t>Yes</w:t>
            </w:r>
          </w:p>
        </w:tc>
        <w:tc>
          <w:tcPr>
            <w:tcW w:w="1173" w:type="dxa"/>
            <w:vMerge w:val="restart"/>
            <w:hideMark/>
          </w:tcPr>
          <w:p w:rsidR="007A649C" w:rsidRPr="00482FB5" w:rsidRDefault="007A649C" w:rsidP="00482FB5">
            <w:pPr>
              <w:spacing w:line="240" w:lineRule="auto"/>
              <w:jc w:val="center"/>
              <w:rPr>
                <w:rFonts w:eastAsia="Times New Roman" w:cs="Arial"/>
                <w:color w:val="000000"/>
                <w:lang w:val="en-US" w:eastAsia="zh-TW"/>
              </w:rPr>
            </w:pPr>
            <w:r w:rsidRPr="00482FB5">
              <w:rPr>
                <w:rFonts w:eastAsia="Times New Roman" w:cs="Arial"/>
                <w:color w:val="000000"/>
                <w:lang w:val="en-US" w:eastAsia="zh-TW"/>
              </w:rPr>
              <w:t>No</w:t>
            </w:r>
          </w:p>
        </w:tc>
        <w:tc>
          <w:tcPr>
            <w:tcW w:w="1193" w:type="dxa"/>
            <w:vMerge w:val="restart"/>
            <w:hideMark/>
          </w:tcPr>
          <w:p w:rsidR="007A649C" w:rsidRPr="00482FB5" w:rsidRDefault="007A649C" w:rsidP="00482FB5">
            <w:pPr>
              <w:spacing w:line="240" w:lineRule="auto"/>
              <w:jc w:val="center"/>
              <w:rPr>
                <w:rFonts w:eastAsia="Times New Roman" w:cs="Arial"/>
                <w:color w:val="000000"/>
                <w:lang w:val="en-US" w:eastAsia="zh-TW"/>
              </w:rPr>
            </w:pPr>
            <w:r w:rsidRPr="00482FB5">
              <w:rPr>
                <w:rFonts w:eastAsia="Times New Roman" w:cs="Arial"/>
                <w:color w:val="000000"/>
                <w:lang w:val="en-US" w:eastAsia="zh-TW"/>
              </w:rPr>
              <w:t>Yes</w:t>
            </w:r>
          </w:p>
        </w:tc>
      </w:tr>
      <w:tr w:rsidR="00AA36DF" w:rsidRPr="00776AD1" w:rsidTr="00A80664">
        <w:trPr>
          <w:trHeight w:val="230"/>
        </w:trPr>
        <w:tc>
          <w:tcPr>
            <w:tcW w:w="2615" w:type="dxa"/>
            <w:gridSpan w:val="2"/>
            <w:vMerge/>
            <w:tcBorders>
              <w:left w:val="nil"/>
            </w:tcBorders>
            <w:hideMark/>
          </w:tcPr>
          <w:p w:rsidR="00AA36DF" w:rsidRPr="00482FB5" w:rsidRDefault="00AA36DF" w:rsidP="00482FB5">
            <w:pPr>
              <w:spacing w:line="240" w:lineRule="auto"/>
              <w:rPr>
                <w:rFonts w:eastAsia="Times New Roman" w:cs="Arial"/>
                <w:color w:val="000000"/>
                <w:lang w:val="en-US" w:eastAsia="zh-TW"/>
              </w:rPr>
            </w:pPr>
          </w:p>
        </w:tc>
        <w:tc>
          <w:tcPr>
            <w:tcW w:w="1082" w:type="dxa"/>
            <w:vMerge/>
            <w:hideMark/>
          </w:tcPr>
          <w:p w:rsidR="00AA36DF" w:rsidRPr="00482FB5" w:rsidRDefault="00AA36DF" w:rsidP="00482FB5">
            <w:pPr>
              <w:spacing w:line="240" w:lineRule="auto"/>
              <w:rPr>
                <w:rFonts w:eastAsia="Times New Roman" w:cs="Arial"/>
                <w:color w:val="000000"/>
                <w:lang w:val="en-US" w:eastAsia="zh-TW"/>
              </w:rPr>
            </w:pPr>
          </w:p>
        </w:tc>
        <w:tc>
          <w:tcPr>
            <w:tcW w:w="1067" w:type="dxa"/>
            <w:vMerge/>
            <w:hideMark/>
          </w:tcPr>
          <w:p w:rsidR="00AA36DF" w:rsidRPr="00482FB5" w:rsidRDefault="00AA36DF" w:rsidP="00482FB5">
            <w:pPr>
              <w:spacing w:line="240" w:lineRule="auto"/>
              <w:rPr>
                <w:rFonts w:eastAsia="Times New Roman" w:cs="Arial"/>
                <w:color w:val="000000"/>
                <w:lang w:val="en-US" w:eastAsia="zh-TW"/>
              </w:rPr>
            </w:pPr>
          </w:p>
        </w:tc>
        <w:tc>
          <w:tcPr>
            <w:tcW w:w="1173" w:type="dxa"/>
            <w:vMerge/>
            <w:hideMark/>
          </w:tcPr>
          <w:p w:rsidR="00AA36DF" w:rsidRPr="00482FB5" w:rsidRDefault="00AA36DF" w:rsidP="00482FB5">
            <w:pPr>
              <w:spacing w:line="240" w:lineRule="auto"/>
              <w:rPr>
                <w:rFonts w:eastAsia="Times New Roman" w:cs="Arial"/>
                <w:color w:val="000000"/>
                <w:lang w:val="en-US" w:eastAsia="zh-TW"/>
              </w:rPr>
            </w:pPr>
          </w:p>
        </w:tc>
        <w:tc>
          <w:tcPr>
            <w:tcW w:w="1193" w:type="dxa"/>
            <w:vMerge/>
            <w:hideMark/>
          </w:tcPr>
          <w:p w:rsidR="00AA36DF" w:rsidRPr="00482FB5" w:rsidRDefault="00AA36DF" w:rsidP="00482FB5">
            <w:pPr>
              <w:spacing w:line="240" w:lineRule="auto"/>
              <w:rPr>
                <w:rFonts w:eastAsia="Times New Roman" w:cs="Arial"/>
                <w:color w:val="000000"/>
                <w:lang w:val="en-US" w:eastAsia="zh-TW"/>
              </w:rPr>
            </w:pPr>
          </w:p>
        </w:tc>
        <w:tc>
          <w:tcPr>
            <w:tcW w:w="1258" w:type="dxa"/>
          </w:tcPr>
          <w:p w:rsidR="00AA36DF" w:rsidRPr="007A649C" w:rsidRDefault="007A649C" w:rsidP="007A649C">
            <w:pPr>
              <w:spacing w:line="240" w:lineRule="auto"/>
              <w:jc w:val="right"/>
              <w:rPr>
                <w:rFonts w:eastAsia="Times New Roman" w:cs="Arial"/>
                <w:b/>
                <w:color w:val="000000"/>
                <w:lang w:val="en-US" w:eastAsia="zh-TW"/>
              </w:rPr>
            </w:pPr>
            <w:r w:rsidRPr="007A649C">
              <w:rPr>
                <w:rFonts w:eastAsia="Times New Roman" w:cs="Arial"/>
                <w:b/>
                <w:color w:val="000000"/>
                <w:lang w:val="en-US" w:eastAsia="zh-TW"/>
              </w:rPr>
              <w:t>Total</w:t>
            </w:r>
          </w:p>
        </w:tc>
      </w:tr>
      <w:tr w:rsidR="00AA36DF" w:rsidRPr="00776AD1" w:rsidTr="00A80664">
        <w:trPr>
          <w:trHeight w:val="20"/>
        </w:trPr>
        <w:tc>
          <w:tcPr>
            <w:tcW w:w="1693" w:type="dxa"/>
            <w:vMerge w:val="restart"/>
            <w:hideMark/>
          </w:tcPr>
          <w:p w:rsidR="00AA36DF" w:rsidRPr="00482FB5" w:rsidRDefault="00AA36DF" w:rsidP="00482FB5">
            <w:pPr>
              <w:spacing w:line="240" w:lineRule="auto"/>
              <w:rPr>
                <w:rFonts w:eastAsia="Times New Roman" w:cs="Arial"/>
                <w:b/>
                <w:color w:val="000000"/>
                <w:lang w:val="en-US" w:eastAsia="zh-TW"/>
              </w:rPr>
            </w:pPr>
            <w:r w:rsidRPr="00482FB5">
              <w:rPr>
                <w:rFonts w:eastAsia="Times New Roman" w:cs="Arial"/>
                <w:b/>
                <w:color w:val="000000"/>
                <w:lang w:val="en-US" w:eastAsia="zh-TW"/>
              </w:rPr>
              <w:t>Developmental delay</w:t>
            </w:r>
          </w:p>
        </w:tc>
        <w:tc>
          <w:tcPr>
            <w:tcW w:w="922" w:type="dxa"/>
            <w:hideMark/>
          </w:tcPr>
          <w:p w:rsidR="00AA36DF" w:rsidRPr="00482FB5" w:rsidRDefault="00AA36DF" w:rsidP="00482FB5">
            <w:pPr>
              <w:spacing w:line="240" w:lineRule="auto"/>
              <w:rPr>
                <w:rFonts w:eastAsia="Times New Roman" w:cs="Arial"/>
                <w:color w:val="000000"/>
                <w:lang w:val="en-US" w:eastAsia="zh-TW"/>
              </w:rPr>
            </w:pPr>
            <w:r w:rsidRPr="00482FB5">
              <w:rPr>
                <w:rFonts w:eastAsia="Times New Roman" w:cs="Arial"/>
                <w:color w:val="000000"/>
                <w:lang w:val="en-US" w:eastAsia="zh-TW"/>
              </w:rPr>
              <w:t>No</w:t>
            </w:r>
          </w:p>
        </w:tc>
        <w:tc>
          <w:tcPr>
            <w:tcW w:w="1082" w:type="dxa"/>
            <w:hideMark/>
          </w:tcPr>
          <w:p w:rsidR="00AA36DF" w:rsidRPr="00482FB5" w:rsidRDefault="00AA36DF" w:rsidP="00B44B37">
            <w:pPr>
              <w:spacing w:line="240" w:lineRule="auto"/>
              <w:jc w:val="center"/>
              <w:rPr>
                <w:rFonts w:eastAsia="Times New Roman" w:cs="Arial"/>
                <w:color w:val="000000"/>
                <w:lang w:val="en-US" w:eastAsia="zh-TW"/>
              </w:rPr>
            </w:pPr>
            <w:r w:rsidRPr="00482FB5">
              <w:rPr>
                <w:rFonts w:eastAsia="Times New Roman" w:cs="Arial"/>
                <w:color w:val="000000"/>
                <w:lang w:val="en-US" w:eastAsia="zh-TW"/>
              </w:rPr>
              <w:t>0</w:t>
            </w:r>
          </w:p>
        </w:tc>
        <w:tc>
          <w:tcPr>
            <w:tcW w:w="1067" w:type="dxa"/>
            <w:hideMark/>
          </w:tcPr>
          <w:p w:rsidR="00AA36DF" w:rsidRPr="00482FB5" w:rsidRDefault="00AA36DF" w:rsidP="00B44B37">
            <w:pPr>
              <w:spacing w:line="240" w:lineRule="auto"/>
              <w:jc w:val="center"/>
              <w:rPr>
                <w:rFonts w:eastAsia="Times New Roman" w:cs="Arial"/>
                <w:color w:val="000000"/>
                <w:lang w:val="en-US" w:eastAsia="zh-TW"/>
              </w:rPr>
            </w:pPr>
            <w:r w:rsidRPr="00482FB5">
              <w:rPr>
                <w:rFonts w:eastAsia="Times New Roman" w:cs="Arial"/>
                <w:color w:val="000000"/>
                <w:lang w:val="en-US" w:eastAsia="zh-TW"/>
              </w:rPr>
              <w:t>2</w:t>
            </w:r>
          </w:p>
        </w:tc>
        <w:tc>
          <w:tcPr>
            <w:tcW w:w="1173" w:type="dxa"/>
            <w:hideMark/>
          </w:tcPr>
          <w:p w:rsidR="00AA36DF" w:rsidRPr="00482FB5" w:rsidRDefault="00AA36DF" w:rsidP="00B44B37">
            <w:pPr>
              <w:spacing w:line="240" w:lineRule="auto"/>
              <w:jc w:val="center"/>
              <w:rPr>
                <w:rFonts w:eastAsia="Times New Roman" w:cs="Arial"/>
                <w:color w:val="000000"/>
                <w:lang w:val="en-US" w:eastAsia="zh-TW"/>
              </w:rPr>
            </w:pPr>
            <w:r w:rsidRPr="00482FB5">
              <w:rPr>
                <w:rFonts w:eastAsia="Times New Roman" w:cs="Arial"/>
                <w:color w:val="000000"/>
                <w:lang w:val="en-US" w:eastAsia="zh-TW"/>
              </w:rPr>
              <w:t>1</w:t>
            </w:r>
          </w:p>
        </w:tc>
        <w:tc>
          <w:tcPr>
            <w:tcW w:w="1193" w:type="dxa"/>
            <w:hideMark/>
          </w:tcPr>
          <w:p w:rsidR="00AA36DF" w:rsidRPr="00482FB5" w:rsidRDefault="00AA36DF" w:rsidP="00B44B37">
            <w:pPr>
              <w:spacing w:line="240" w:lineRule="auto"/>
              <w:jc w:val="center"/>
              <w:rPr>
                <w:rFonts w:eastAsia="Times New Roman" w:cs="Arial"/>
                <w:color w:val="000000"/>
                <w:lang w:val="en-US" w:eastAsia="zh-TW"/>
              </w:rPr>
            </w:pPr>
            <w:r w:rsidRPr="00482FB5">
              <w:rPr>
                <w:rFonts w:eastAsia="Times New Roman" w:cs="Arial"/>
                <w:color w:val="000000"/>
                <w:lang w:val="en-US" w:eastAsia="zh-TW"/>
              </w:rPr>
              <w:t>2</w:t>
            </w:r>
          </w:p>
        </w:tc>
        <w:tc>
          <w:tcPr>
            <w:tcW w:w="1258" w:type="dxa"/>
          </w:tcPr>
          <w:p w:rsidR="00AA36DF" w:rsidRPr="007A649C" w:rsidRDefault="007A649C" w:rsidP="00B44B37">
            <w:pPr>
              <w:spacing w:line="240" w:lineRule="auto"/>
              <w:jc w:val="center"/>
              <w:rPr>
                <w:rFonts w:eastAsia="Times New Roman" w:cs="Arial"/>
                <w:b/>
                <w:color w:val="000000"/>
                <w:lang w:val="en-US" w:eastAsia="zh-TW"/>
              </w:rPr>
            </w:pPr>
            <w:r w:rsidRPr="007A649C">
              <w:rPr>
                <w:rFonts w:eastAsia="Times New Roman" w:cs="Arial"/>
                <w:b/>
                <w:color w:val="000000"/>
                <w:lang w:val="en-US" w:eastAsia="zh-TW"/>
              </w:rPr>
              <w:t>5</w:t>
            </w:r>
            <w:r>
              <w:rPr>
                <w:rFonts w:eastAsia="Times New Roman" w:cs="Arial"/>
                <w:b/>
                <w:color w:val="000000"/>
                <w:lang w:val="en-US" w:eastAsia="zh-TW"/>
              </w:rPr>
              <w:t xml:space="preserve"> (13%)</w:t>
            </w:r>
          </w:p>
        </w:tc>
      </w:tr>
      <w:tr w:rsidR="00AA36DF" w:rsidRPr="00776AD1" w:rsidTr="00A80664">
        <w:trPr>
          <w:trHeight w:val="20"/>
        </w:trPr>
        <w:tc>
          <w:tcPr>
            <w:tcW w:w="1693" w:type="dxa"/>
            <w:vMerge/>
            <w:hideMark/>
          </w:tcPr>
          <w:p w:rsidR="00AA36DF" w:rsidRPr="00482FB5" w:rsidRDefault="00AA36DF" w:rsidP="00482FB5">
            <w:pPr>
              <w:spacing w:line="240" w:lineRule="auto"/>
              <w:rPr>
                <w:rFonts w:eastAsia="Times New Roman" w:cs="Arial"/>
                <w:color w:val="000000"/>
                <w:lang w:val="en-US" w:eastAsia="zh-TW"/>
              </w:rPr>
            </w:pPr>
          </w:p>
        </w:tc>
        <w:tc>
          <w:tcPr>
            <w:tcW w:w="922" w:type="dxa"/>
            <w:hideMark/>
          </w:tcPr>
          <w:p w:rsidR="00AA36DF" w:rsidRPr="00482FB5" w:rsidRDefault="00AA36DF" w:rsidP="00482FB5">
            <w:pPr>
              <w:spacing w:line="240" w:lineRule="auto"/>
              <w:rPr>
                <w:rFonts w:eastAsia="Times New Roman" w:cs="Arial"/>
                <w:color w:val="000000"/>
                <w:lang w:val="en-US" w:eastAsia="zh-TW"/>
              </w:rPr>
            </w:pPr>
            <w:r w:rsidRPr="00482FB5">
              <w:rPr>
                <w:rFonts w:eastAsia="Times New Roman" w:cs="Arial"/>
                <w:color w:val="000000"/>
                <w:lang w:val="en-US" w:eastAsia="zh-TW"/>
              </w:rPr>
              <w:t>Yes</w:t>
            </w:r>
          </w:p>
        </w:tc>
        <w:tc>
          <w:tcPr>
            <w:tcW w:w="1082" w:type="dxa"/>
            <w:hideMark/>
          </w:tcPr>
          <w:p w:rsidR="00AA36DF" w:rsidRPr="00482FB5" w:rsidRDefault="00AA36DF" w:rsidP="00B44B37">
            <w:pPr>
              <w:spacing w:line="240" w:lineRule="auto"/>
              <w:jc w:val="center"/>
              <w:rPr>
                <w:rFonts w:eastAsia="Times New Roman" w:cs="Arial"/>
                <w:color w:val="000000"/>
                <w:lang w:val="en-US" w:eastAsia="zh-TW"/>
              </w:rPr>
            </w:pPr>
            <w:r w:rsidRPr="00482FB5">
              <w:rPr>
                <w:rFonts w:eastAsia="Times New Roman" w:cs="Arial"/>
                <w:color w:val="000000"/>
                <w:lang w:val="en-US" w:eastAsia="zh-TW"/>
              </w:rPr>
              <w:t>0</w:t>
            </w:r>
          </w:p>
        </w:tc>
        <w:tc>
          <w:tcPr>
            <w:tcW w:w="1067" w:type="dxa"/>
            <w:hideMark/>
          </w:tcPr>
          <w:p w:rsidR="00AA36DF" w:rsidRPr="00482FB5" w:rsidRDefault="00AA36DF" w:rsidP="00B44B37">
            <w:pPr>
              <w:spacing w:line="240" w:lineRule="auto"/>
              <w:jc w:val="center"/>
              <w:rPr>
                <w:rFonts w:eastAsia="Times New Roman" w:cs="Arial"/>
                <w:color w:val="000000"/>
                <w:lang w:val="en-US" w:eastAsia="zh-TW"/>
              </w:rPr>
            </w:pPr>
            <w:r w:rsidRPr="00482FB5">
              <w:rPr>
                <w:rFonts w:eastAsia="Times New Roman" w:cs="Arial"/>
                <w:color w:val="000000"/>
                <w:lang w:val="en-US" w:eastAsia="zh-TW"/>
              </w:rPr>
              <w:t>2</w:t>
            </w:r>
          </w:p>
        </w:tc>
        <w:tc>
          <w:tcPr>
            <w:tcW w:w="1173" w:type="dxa"/>
            <w:hideMark/>
          </w:tcPr>
          <w:p w:rsidR="00AA36DF" w:rsidRPr="00482FB5" w:rsidRDefault="00AA36DF" w:rsidP="00B44B37">
            <w:pPr>
              <w:spacing w:line="240" w:lineRule="auto"/>
              <w:jc w:val="center"/>
              <w:rPr>
                <w:rFonts w:eastAsia="Times New Roman" w:cs="Arial"/>
                <w:color w:val="000000"/>
                <w:lang w:val="en-US" w:eastAsia="zh-TW"/>
              </w:rPr>
            </w:pPr>
            <w:r w:rsidRPr="00482FB5">
              <w:rPr>
                <w:rFonts w:eastAsia="Times New Roman" w:cs="Arial"/>
                <w:color w:val="000000"/>
                <w:lang w:val="en-US" w:eastAsia="zh-TW"/>
              </w:rPr>
              <w:t>8</w:t>
            </w:r>
          </w:p>
        </w:tc>
        <w:tc>
          <w:tcPr>
            <w:tcW w:w="1193" w:type="dxa"/>
            <w:hideMark/>
          </w:tcPr>
          <w:p w:rsidR="00AA36DF" w:rsidRPr="00482FB5" w:rsidRDefault="00AA36DF" w:rsidP="00B44B37">
            <w:pPr>
              <w:spacing w:line="240" w:lineRule="auto"/>
              <w:jc w:val="center"/>
              <w:rPr>
                <w:rFonts w:eastAsia="Times New Roman" w:cs="Arial"/>
                <w:color w:val="000000"/>
                <w:lang w:val="en-US" w:eastAsia="zh-TW"/>
              </w:rPr>
            </w:pPr>
            <w:r w:rsidRPr="00482FB5">
              <w:rPr>
                <w:rFonts w:eastAsia="Times New Roman" w:cs="Arial"/>
                <w:color w:val="000000"/>
                <w:lang w:val="en-US" w:eastAsia="zh-TW"/>
              </w:rPr>
              <w:t>24</w:t>
            </w:r>
            <w:r w:rsidR="007A649C" w:rsidRPr="00DA7F6A">
              <w:rPr>
                <w:vertAlign w:val="superscript"/>
              </w:rPr>
              <w:t>†</w:t>
            </w:r>
          </w:p>
        </w:tc>
        <w:tc>
          <w:tcPr>
            <w:tcW w:w="1258" w:type="dxa"/>
          </w:tcPr>
          <w:p w:rsidR="00AA36DF" w:rsidRPr="007A649C" w:rsidRDefault="007A649C" w:rsidP="00B44B37">
            <w:pPr>
              <w:spacing w:line="240" w:lineRule="auto"/>
              <w:jc w:val="center"/>
              <w:rPr>
                <w:rFonts w:eastAsia="Times New Roman" w:cs="Arial"/>
                <w:b/>
                <w:color w:val="000000"/>
                <w:lang w:val="en-US" w:eastAsia="zh-TW"/>
              </w:rPr>
            </w:pPr>
            <w:r w:rsidRPr="007A649C">
              <w:rPr>
                <w:rFonts w:eastAsia="Times New Roman" w:cs="Arial"/>
                <w:b/>
                <w:color w:val="000000"/>
                <w:lang w:val="en-US" w:eastAsia="zh-TW"/>
              </w:rPr>
              <w:t>34</w:t>
            </w:r>
            <w:r>
              <w:rPr>
                <w:rFonts w:eastAsia="Times New Roman" w:cs="Arial"/>
                <w:b/>
                <w:color w:val="000000"/>
                <w:lang w:val="en-US" w:eastAsia="zh-TW"/>
              </w:rPr>
              <w:t xml:space="preserve"> (87%)</w:t>
            </w:r>
          </w:p>
        </w:tc>
      </w:tr>
      <w:tr w:rsidR="007A649C" w:rsidRPr="00776AD1" w:rsidTr="00A80664">
        <w:trPr>
          <w:trHeight w:val="20"/>
        </w:trPr>
        <w:tc>
          <w:tcPr>
            <w:tcW w:w="2615" w:type="dxa"/>
            <w:gridSpan w:val="2"/>
          </w:tcPr>
          <w:p w:rsidR="007A649C" w:rsidRPr="007A649C" w:rsidRDefault="007A649C" w:rsidP="007A649C">
            <w:pPr>
              <w:spacing w:line="240" w:lineRule="auto"/>
              <w:jc w:val="right"/>
              <w:rPr>
                <w:rFonts w:eastAsia="Times New Roman" w:cs="Arial"/>
                <w:b/>
                <w:color w:val="000000"/>
                <w:lang w:val="en-US" w:eastAsia="zh-TW"/>
              </w:rPr>
            </w:pPr>
            <w:r w:rsidRPr="007A649C">
              <w:rPr>
                <w:rFonts w:eastAsia="Times New Roman" w:cs="Arial"/>
                <w:b/>
                <w:color w:val="000000"/>
                <w:lang w:val="en-US" w:eastAsia="zh-TW"/>
              </w:rPr>
              <w:t>Total</w:t>
            </w:r>
          </w:p>
        </w:tc>
        <w:tc>
          <w:tcPr>
            <w:tcW w:w="1082" w:type="dxa"/>
          </w:tcPr>
          <w:p w:rsidR="007A649C" w:rsidRPr="007A649C" w:rsidRDefault="007A649C" w:rsidP="00B44B37">
            <w:pPr>
              <w:spacing w:line="240" w:lineRule="auto"/>
              <w:jc w:val="center"/>
              <w:rPr>
                <w:rFonts w:eastAsia="Times New Roman" w:cs="Arial"/>
                <w:b/>
                <w:color w:val="000000"/>
                <w:lang w:val="en-US" w:eastAsia="zh-TW"/>
              </w:rPr>
            </w:pPr>
            <w:r w:rsidRPr="007A649C">
              <w:rPr>
                <w:rFonts w:eastAsia="Times New Roman" w:cs="Arial"/>
                <w:b/>
                <w:color w:val="000000"/>
                <w:lang w:val="en-US" w:eastAsia="zh-TW"/>
              </w:rPr>
              <w:t>0</w:t>
            </w:r>
          </w:p>
        </w:tc>
        <w:tc>
          <w:tcPr>
            <w:tcW w:w="1067" w:type="dxa"/>
          </w:tcPr>
          <w:p w:rsidR="007A649C" w:rsidRPr="007A649C" w:rsidRDefault="007A649C" w:rsidP="00B44B37">
            <w:pPr>
              <w:spacing w:line="240" w:lineRule="auto"/>
              <w:jc w:val="center"/>
              <w:rPr>
                <w:rFonts w:eastAsia="Times New Roman" w:cs="Arial"/>
                <w:b/>
                <w:color w:val="000000"/>
                <w:lang w:val="en-US" w:eastAsia="zh-TW"/>
              </w:rPr>
            </w:pPr>
            <w:r w:rsidRPr="007A649C">
              <w:rPr>
                <w:rFonts w:eastAsia="Times New Roman" w:cs="Arial"/>
                <w:b/>
                <w:color w:val="000000"/>
                <w:lang w:val="en-US" w:eastAsia="zh-TW"/>
              </w:rPr>
              <w:t>4</w:t>
            </w:r>
            <w:r>
              <w:rPr>
                <w:rFonts w:eastAsia="Times New Roman" w:cs="Arial"/>
                <w:b/>
                <w:color w:val="000000"/>
                <w:lang w:val="en-US" w:eastAsia="zh-TW"/>
              </w:rPr>
              <w:t xml:space="preserve"> (10%)</w:t>
            </w:r>
          </w:p>
        </w:tc>
        <w:tc>
          <w:tcPr>
            <w:tcW w:w="1173" w:type="dxa"/>
          </w:tcPr>
          <w:p w:rsidR="007A649C" w:rsidRPr="007A649C" w:rsidRDefault="007A649C" w:rsidP="00B44B37">
            <w:pPr>
              <w:spacing w:line="240" w:lineRule="auto"/>
              <w:jc w:val="center"/>
              <w:rPr>
                <w:rFonts w:eastAsia="Times New Roman" w:cs="Arial"/>
                <w:b/>
                <w:color w:val="000000"/>
                <w:lang w:val="en-US" w:eastAsia="zh-TW"/>
              </w:rPr>
            </w:pPr>
            <w:r w:rsidRPr="007A649C">
              <w:rPr>
                <w:rFonts w:eastAsia="Times New Roman" w:cs="Arial"/>
                <w:b/>
                <w:color w:val="000000"/>
                <w:lang w:val="en-US" w:eastAsia="zh-TW"/>
              </w:rPr>
              <w:t>9</w:t>
            </w:r>
            <w:r>
              <w:rPr>
                <w:rFonts w:eastAsia="Times New Roman" w:cs="Arial"/>
                <w:b/>
                <w:color w:val="000000"/>
                <w:lang w:val="en-US" w:eastAsia="zh-TW"/>
              </w:rPr>
              <w:t xml:space="preserve"> (23%)</w:t>
            </w:r>
          </w:p>
        </w:tc>
        <w:tc>
          <w:tcPr>
            <w:tcW w:w="1193" w:type="dxa"/>
          </w:tcPr>
          <w:p w:rsidR="007A649C" w:rsidRPr="007A649C" w:rsidRDefault="007A649C" w:rsidP="00B44B37">
            <w:pPr>
              <w:spacing w:line="240" w:lineRule="auto"/>
              <w:jc w:val="center"/>
              <w:rPr>
                <w:rFonts w:eastAsia="Times New Roman" w:cs="Arial"/>
                <w:b/>
                <w:color w:val="000000"/>
                <w:lang w:val="en-US" w:eastAsia="zh-TW"/>
              </w:rPr>
            </w:pPr>
            <w:r w:rsidRPr="007A649C">
              <w:rPr>
                <w:rFonts w:eastAsia="Times New Roman" w:cs="Arial"/>
                <w:b/>
                <w:color w:val="000000"/>
                <w:lang w:val="en-US" w:eastAsia="zh-TW"/>
              </w:rPr>
              <w:t>26</w:t>
            </w:r>
            <w:r>
              <w:rPr>
                <w:rFonts w:eastAsia="Times New Roman" w:cs="Arial"/>
                <w:b/>
                <w:color w:val="000000"/>
                <w:lang w:val="en-US" w:eastAsia="zh-TW"/>
              </w:rPr>
              <w:t xml:space="preserve"> (67%)</w:t>
            </w:r>
          </w:p>
        </w:tc>
        <w:tc>
          <w:tcPr>
            <w:tcW w:w="1258" w:type="dxa"/>
          </w:tcPr>
          <w:p w:rsidR="007A649C" w:rsidRPr="007A649C" w:rsidRDefault="007A649C" w:rsidP="00B44B37">
            <w:pPr>
              <w:spacing w:line="240" w:lineRule="auto"/>
              <w:jc w:val="center"/>
              <w:rPr>
                <w:rFonts w:eastAsia="Times New Roman" w:cs="Arial"/>
                <w:b/>
                <w:color w:val="000000"/>
                <w:lang w:val="en-US" w:eastAsia="zh-TW"/>
              </w:rPr>
            </w:pPr>
            <w:r w:rsidRPr="007A649C">
              <w:rPr>
                <w:rFonts w:eastAsia="Times New Roman" w:cs="Arial"/>
                <w:b/>
                <w:color w:val="000000"/>
                <w:lang w:val="en-US" w:eastAsia="zh-TW"/>
              </w:rPr>
              <w:t>39</w:t>
            </w:r>
          </w:p>
        </w:tc>
      </w:tr>
    </w:tbl>
    <w:p w:rsidR="00AA36DF" w:rsidRDefault="007A649C" w:rsidP="0078724A">
      <w:pPr>
        <w:rPr>
          <w:rFonts w:cs="Arial"/>
        </w:rPr>
      </w:pPr>
      <w:r w:rsidRPr="00DA7F6A">
        <w:rPr>
          <w:vertAlign w:val="superscript"/>
        </w:rPr>
        <w:t>†</w:t>
      </w:r>
      <w:r>
        <w:t>Patients with all three features represent 62% of those with any of these features.</w:t>
      </w:r>
    </w:p>
    <w:p w:rsidR="00195550" w:rsidRDefault="00195550" w:rsidP="0078724A">
      <w:pPr>
        <w:rPr>
          <w:rFonts w:cs="Arial"/>
        </w:rPr>
      </w:pPr>
    </w:p>
    <w:p w:rsidR="00195550" w:rsidRDefault="00195550" w:rsidP="0078724A">
      <w:pPr>
        <w:rPr>
          <w:rFonts w:cs="Arial"/>
        </w:rPr>
      </w:pPr>
    </w:p>
    <w:p w:rsidR="00DA4A14" w:rsidRDefault="000D4B73" w:rsidP="0078724A">
      <w:pPr>
        <w:rPr>
          <w:rFonts w:cs="Arial"/>
        </w:rPr>
      </w:pPr>
      <w:r>
        <w:rPr>
          <w:rFonts w:cs="Arial"/>
        </w:rPr>
        <w:t>Table 6</w:t>
      </w:r>
      <w:r w:rsidR="00DA4A14">
        <w:rPr>
          <w:rFonts w:cs="Arial"/>
        </w:rPr>
        <w:t xml:space="preserve">: </w:t>
      </w:r>
      <w:r w:rsidR="00C67D37">
        <w:rPr>
          <w:rFonts w:cs="Arial"/>
        </w:rPr>
        <w:t xml:space="preserve">Statistical association between </w:t>
      </w:r>
      <w:proofErr w:type="gramStart"/>
      <w:r w:rsidR="00C67D37">
        <w:rPr>
          <w:rFonts w:cs="Arial"/>
        </w:rPr>
        <w:t>involvement</w:t>
      </w:r>
      <w:proofErr w:type="gramEnd"/>
      <w:r w:rsidR="00C67D37">
        <w:rPr>
          <w:rFonts w:cs="Arial"/>
        </w:rPr>
        <w:t xml:space="preserve"> of the various cranial nerve in Moebius syndrome.</w:t>
      </w:r>
    </w:p>
    <w:tbl>
      <w:tblPr>
        <w:tblStyle w:val="TableGrid"/>
        <w:tblW w:w="0" w:type="auto"/>
        <w:tblLook w:val="04A0" w:firstRow="1" w:lastRow="0" w:firstColumn="1" w:lastColumn="0" w:noHBand="0" w:noVBand="1"/>
      </w:tblPr>
      <w:tblGrid>
        <w:gridCol w:w="805"/>
        <w:gridCol w:w="834"/>
        <w:gridCol w:w="834"/>
        <w:gridCol w:w="834"/>
        <w:gridCol w:w="834"/>
        <w:gridCol w:w="834"/>
        <w:gridCol w:w="834"/>
        <w:gridCol w:w="834"/>
      </w:tblGrid>
      <w:tr w:rsidR="00DA4A14" w:rsidRPr="00D61A43" w:rsidTr="00C67D37">
        <w:trPr>
          <w:trHeight w:val="20"/>
        </w:trPr>
        <w:tc>
          <w:tcPr>
            <w:tcW w:w="0" w:type="auto"/>
            <w:noWrap/>
            <w:hideMark/>
          </w:tcPr>
          <w:p w:rsidR="00DA4A14" w:rsidRPr="00D61A43" w:rsidRDefault="00DA4A14" w:rsidP="00C67D37">
            <w:pPr>
              <w:spacing w:line="240" w:lineRule="auto"/>
              <w:jc w:val="center"/>
              <w:rPr>
                <w:rFonts w:eastAsia="Times New Roman" w:cs="Arial"/>
                <w:color w:val="000000"/>
                <w:lang w:val="en-US" w:eastAsia="zh-TW"/>
              </w:rPr>
            </w:pPr>
          </w:p>
        </w:tc>
        <w:tc>
          <w:tcPr>
            <w:tcW w:w="0" w:type="auto"/>
            <w:noWrap/>
            <w:hideMark/>
          </w:tcPr>
          <w:p w:rsidR="00DA4A14" w:rsidRPr="00D61A43" w:rsidRDefault="00C67D37" w:rsidP="00C67D37">
            <w:pPr>
              <w:spacing w:line="240" w:lineRule="auto"/>
              <w:jc w:val="center"/>
              <w:rPr>
                <w:rFonts w:eastAsia="Times New Roman" w:cs="Arial"/>
                <w:b/>
                <w:bCs/>
                <w:color w:val="000000"/>
                <w:lang w:val="en-US" w:eastAsia="zh-TW"/>
              </w:rPr>
            </w:pPr>
            <w:r w:rsidRPr="00D61A43">
              <w:rPr>
                <w:rFonts w:eastAsia="Times New Roman" w:cs="Arial"/>
                <w:b/>
                <w:bCs/>
                <w:color w:val="000000"/>
                <w:lang w:val="en-US" w:eastAsia="zh-TW"/>
              </w:rPr>
              <w:t>CN III</w:t>
            </w:r>
          </w:p>
        </w:tc>
        <w:tc>
          <w:tcPr>
            <w:tcW w:w="0" w:type="auto"/>
            <w:noWrap/>
            <w:hideMark/>
          </w:tcPr>
          <w:p w:rsidR="00DA4A14" w:rsidRPr="00D61A43" w:rsidRDefault="00C67D37" w:rsidP="00C67D37">
            <w:pPr>
              <w:spacing w:line="240" w:lineRule="auto"/>
              <w:jc w:val="center"/>
              <w:rPr>
                <w:rFonts w:eastAsia="Times New Roman" w:cs="Arial"/>
                <w:b/>
                <w:bCs/>
                <w:color w:val="000000"/>
                <w:lang w:val="en-US" w:eastAsia="zh-TW"/>
              </w:rPr>
            </w:pPr>
            <w:r w:rsidRPr="00D61A43">
              <w:rPr>
                <w:rFonts w:eastAsia="Times New Roman" w:cs="Arial"/>
                <w:b/>
                <w:bCs/>
                <w:color w:val="000000"/>
                <w:lang w:val="en-US" w:eastAsia="zh-TW"/>
              </w:rPr>
              <w:t>CN IV</w:t>
            </w:r>
          </w:p>
        </w:tc>
        <w:tc>
          <w:tcPr>
            <w:tcW w:w="0" w:type="auto"/>
            <w:noWrap/>
            <w:hideMark/>
          </w:tcPr>
          <w:p w:rsidR="00DA4A14" w:rsidRPr="00D61A43" w:rsidRDefault="00C67D37" w:rsidP="00C67D37">
            <w:pPr>
              <w:spacing w:line="240" w:lineRule="auto"/>
              <w:jc w:val="center"/>
              <w:rPr>
                <w:rFonts w:eastAsia="Times New Roman" w:cs="Arial"/>
                <w:b/>
                <w:bCs/>
                <w:color w:val="000000"/>
                <w:lang w:val="en-US" w:eastAsia="zh-TW"/>
              </w:rPr>
            </w:pPr>
            <w:r w:rsidRPr="00D61A43">
              <w:rPr>
                <w:rFonts w:eastAsia="Times New Roman" w:cs="Arial"/>
                <w:b/>
                <w:bCs/>
                <w:color w:val="000000"/>
                <w:lang w:val="en-US" w:eastAsia="zh-TW"/>
              </w:rPr>
              <w:t>CN V</w:t>
            </w:r>
          </w:p>
        </w:tc>
        <w:tc>
          <w:tcPr>
            <w:tcW w:w="0" w:type="auto"/>
            <w:noWrap/>
            <w:hideMark/>
          </w:tcPr>
          <w:p w:rsidR="00DA4A14" w:rsidRPr="00D61A43" w:rsidRDefault="00C67D37" w:rsidP="00C67D37">
            <w:pPr>
              <w:spacing w:line="240" w:lineRule="auto"/>
              <w:jc w:val="center"/>
              <w:rPr>
                <w:rFonts w:eastAsia="Times New Roman" w:cs="Arial"/>
                <w:b/>
                <w:bCs/>
                <w:color w:val="000000"/>
                <w:lang w:val="en-US" w:eastAsia="zh-TW"/>
              </w:rPr>
            </w:pPr>
            <w:r w:rsidRPr="00D61A43">
              <w:rPr>
                <w:rFonts w:eastAsia="Times New Roman" w:cs="Arial"/>
                <w:b/>
                <w:bCs/>
                <w:color w:val="000000"/>
                <w:lang w:val="en-US" w:eastAsia="zh-TW"/>
              </w:rPr>
              <w:t>CN IX</w:t>
            </w:r>
          </w:p>
        </w:tc>
        <w:tc>
          <w:tcPr>
            <w:tcW w:w="0" w:type="auto"/>
            <w:noWrap/>
            <w:hideMark/>
          </w:tcPr>
          <w:p w:rsidR="00DA4A14" w:rsidRPr="00D61A43" w:rsidRDefault="00C67D37" w:rsidP="00C67D37">
            <w:pPr>
              <w:spacing w:line="240" w:lineRule="auto"/>
              <w:jc w:val="center"/>
              <w:rPr>
                <w:rFonts w:eastAsia="Times New Roman" w:cs="Arial"/>
                <w:b/>
                <w:bCs/>
                <w:color w:val="000000"/>
                <w:lang w:val="en-US" w:eastAsia="zh-TW"/>
              </w:rPr>
            </w:pPr>
            <w:r w:rsidRPr="00D61A43">
              <w:rPr>
                <w:rFonts w:eastAsia="Times New Roman" w:cs="Arial"/>
                <w:b/>
                <w:bCs/>
                <w:color w:val="000000"/>
                <w:lang w:val="en-US" w:eastAsia="zh-TW"/>
              </w:rPr>
              <w:t>CN X</w:t>
            </w:r>
          </w:p>
        </w:tc>
        <w:tc>
          <w:tcPr>
            <w:tcW w:w="0" w:type="auto"/>
            <w:noWrap/>
            <w:hideMark/>
          </w:tcPr>
          <w:p w:rsidR="00DA4A14" w:rsidRPr="00D61A43" w:rsidRDefault="00C67D37" w:rsidP="00C67D37">
            <w:pPr>
              <w:spacing w:line="240" w:lineRule="auto"/>
              <w:jc w:val="center"/>
              <w:rPr>
                <w:rFonts w:eastAsia="Times New Roman" w:cs="Arial"/>
                <w:b/>
                <w:bCs/>
                <w:color w:val="000000"/>
                <w:lang w:val="en-US" w:eastAsia="zh-TW"/>
              </w:rPr>
            </w:pPr>
            <w:r w:rsidRPr="00D61A43">
              <w:rPr>
                <w:rFonts w:eastAsia="Times New Roman" w:cs="Arial"/>
                <w:b/>
                <w:bCs/>
                <w:color w:val="000000"/>
                <w:lang w:val="en-US" w:eastAsia="zh-TW"/>
              </w:rPr>
              <w:t>CN XI</w:t>
            </w:r>
          </w:p>
        </w:tc>
        <w:tc>
          <w:tcPr>
            <w:tcW w:w="0" w:type="auto"/>
            <w:noWrap/>
            <w:hideMark/>
          </w:tcPr>
          <w:p w:rsidR="00DA4A14" w:rsidRPr="00D61A43" w:rsidRDefault="00C67D37" w:rsidP="00C67D37">
            <w:pPr>
              <w:spacing w:line="240" w:lineRule="auto"/>
              <w:jc w:val="center"/>
              <w:rPr>
                <w:rFonts w:eastAsia="Times New Roman" w:cs="Arial"/>
                <w:b/>
                <w:bCs/>
                <w:color w:val="000000"/>
                <w:lang w:val="en-US" w:eastAsia="zh-TW"/>
              </w:rPr>
            </w:pPr>
            <w:r w:rsidRPr="00D61A43">
              <w:rPr>
                <w:rFonts w:eastAsia="Times New Roman" w:cs="Arial"/>
                <w:b/>
                <w:bCs/>
                <w:color w:val="000000"/>
                <w:lang w:val="en-US" w:eastAsia="zh-TW"/>
              </w:rPr>
              <w:t>CN XII</w:t>
            </w:r>
          </w:p>
        </w:tc>
      </w:tr>
      <w:tr w:rsidR="00C67D37" w:rsidRPr="00D61A43" w:rsidTr="00C67D37">
        <w:trPr>
          <w:trHeight w:val="20"/>
        </w:trPr>
        <w:tc>
          <w:tcPr>
            <w:tcW w:w="0" w:type="auto"/>
            <w:noWrap/>
            <w:hideMark/>
          </w:tcPr>
          <w:p w:rsidR="00C67D37" w:rsidRPr="00D61A43" w:rsidRDefault="00C67D37" w:rsidP="00C67D37">
            <w:pPr>
              <w:spacing w:line="240" w:lineRule="auto"/>
              <w:rPr>
                <w:rFonts w:eastAsia="Times New Roman" w:cs="Arial"/>
                <w:b/>
                <w:bCs/>
                <w:color w:val="000000"/>
                <w:lang w:val="en-US" w:eastAsia="zh-TW"/>
              </w:rPr>
            </w:pPr>
            <w:r w:rsidRPr="00D61A43">
              <w:rPr>
                <w:rFonts w:eastAsia="Times New Roman" w:cs="Arial"/>
                <w:b/>
                <w:bCs/>
                <w:color w:val="000000"/>
                <w:lang w:val="en-US" w:eastAsia="zh-TW"/>
              </w:rPr>
              <w:t>CN III</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 </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71</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7</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8</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3</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55</w:t>
            </w:r>
          </w:p>
        </w:tc>
      </w:tr>
      <w:tr w:rsidR="00C67D37" w:rsidRPr="00D61A43" w:rsidTr="00C67D37">
        <w:trPr>
          <w:trHeight w:val="20"/>
        </w:trPr>
        <w:tc>
          <w:tcPr>
            <w:tcW w:w="0" w:type="auto"/>
            <w:noWrap/>
            <w:hideMark/>
          </w:tcPr>
          <w:p w:rsidR="00C67D37" w:rsidRPr="00D61A43" w:rsidRDefault="00C67D37" w:rsidP="00C67D37">
            <w:pPr>
              <w:spacing w:line="240" w:lineRule="auto"/>
              <w:rPr>
                <w:rFonts w:eastAsia="Times New Roman" w:cs="Arial"/>
                <w:b/>
                <w:bCs/>
                <w:color w:val="000000"/>
                <w:lang w:val="en-US" w:eastAsia="zh-TW"/>
              </w:rPr>
            </w:pPr>
            <w:r w:rsidRPr="00D61A43">
              <w:rPr>
                <w:rFonts w:eastAsia="Times New Roman" w:cs="Arial"/>
                <w:b/>
                <w:bCs/>
                <w:color w:val="000000"/>
                <w:lang w:val="en-US" w:eastAsia="zh-TW"/>
              </w:rPr>
              <w:t>CN IV</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 </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4</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6</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2</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3</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227</w:t>
            </w:r>
          </w:p>
        </w:tc>
      </w:tr>
      <w:tr w:rsidR="00C67D37" w:rsidRPr="00D61A43" w:rsidTr="00C67D37">
        <w:trPr>
          <w:trHeight w:val="20"/>
        </w:trPr>
        <w:tc>
          <w:tcPr>
            <w:tcW w:w="0" w:type="auto"/>
            <w:noWrap/>
            <w:hideMark/>
          </w:tcPr>
          <w:p w:rsidR="00C67D37" w:rsidRPr="00D61A43" w:rsidRDefault="00C67D37" w:rsidP="00C67D37">
            <w:pPr>
              <w:spacing w:line="240" w:lineRule="auto"/>
              <w:rPr>
                <w:rFonts w:eastAsia="Times New Roman" w:cs="Arial"/>
                <w:b/>
                <w:bCs/>
                <w:color w:val="000000"/>
                <w:lang w:val="en-US" w:eastAsia="zh-TW"/>
              </w:rPr>
            </w:pPr>
            <w:r w:rsidRPr="00D61A43">
              <w:rPr>
                <w:rFonts w:eastAsia="Times New Roman" w:cs="Arial"/>
                <w:b/>
                <w:bCs/>
                <w:color w:val="000000"/>
                <w:lang w:val="en-US" w:eastAsia="zh-TW"/>
              </w:rPr>
              <w:t>CN V</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71</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4</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 </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4</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r>
      <w:tr w:rsidR="00C67D37" w:rsidRPr="00D61A43" w:rsidTr="00C67D37">
        <w:trPr>
          <w:trHeight w:val="20"/>
        </w:trPr>
        <w:tc>
          <w:tcPr>
            <w:tcW w:w="0" w:type="auto"/>
            <w:noWrap/>
            <w:hideMark/>
          </w:tcPr>
          <w:p w:rsidR="00C67D37" w:rsidRPr="00D61A43" w:rsidRDefault="00C67D37" w:rsidP="00C67D37">
            <w:pPr>
              <w:spacing w:line="240" w:lineRule="auto"/>
              <w:rPr>
                <w:rFonts w:eastAsia="Times New Roman" w:cs="Arial"/>
                <w:b/>
                <w:bCs/>
                <w:color w:val="000000"/>
                <w:lang w:val="en-US" w:eastAsia="zh-TW"/>
              </w:rPr>
            </w:pPr>
            <w:r w:rsidRPr="00D61A43">
              <w:rPr>
                <w:rFonts w:eastAsia="Times New Roman" w:cs="Arial"/>
                <w:b/>
                <w:bCs/>
                <w:color w:val="000000"/>
                <w:lang w:val="en-US" w:eastAsia="zh-TW"/>
              </w:rPr>
              <w:t>CN IX</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7</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6</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 </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4</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r>
      <w:tr w:rsidR="00C67D37" w:rsidRPr="00D61A43" w:rsidTr="00C67D37">
        <w:trPr>
          <w:trHeight w:val="20"/>
        </w:trPr>
        <w:tc>
          <w:tcPr>
            <w:tcW w:w="0" w:type="auto"/>
            <w:noWrap/>
            <w:hideMark/>
          </w:tcPr>
          <w:p w:rsidR="00C67D37" w:rsidRPr="00D61A43" w:rsidRDefault="00C67D37" w:rsidP="00C67D37">
            <w:pPr>
              <w:spacing w:line="240" w:lineRule="auto"/>
              <w:rPr>
                <w:rFonts w:eastAsia="Times New Roman" w:cs="Arial"/>
                <w:b/>
                <w:bCs/>
                <w:color w:val="000000"/>
                <w:lang w:val="en-US" w:eastAsia="zh-TW"/>
              </w:rPr>
            </w:pPr>
            <w:r w:rsidRPr="00D61A43">
              <w:rPr>
                <w:rFonts w:eastAsia="Times New Roman" w:cs="Arial"/>
                <w:b/>
                <w:bCs/>
                <w:color w:val="000000"/>
                <w:lang w:val="en-US" w:eastAsia="zh-TW"/>
              </w:rPr>
              <w:t>CN X</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8</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2</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 </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r>
      <w:tr w:rsidR="00C67D37" w:rsidRPr="00D61A43" w:rsidTr="00C67D37">
        <w:trPr>
          <w:trHeight w:val="20"/>
        </w:trPr>
        <w:tc>
          <w:tcPr>
            <w:tcW w:w="0" w:type="auto"/>
            <w:noWrap/>
            <w:hideMark/>
          </w:tcPr>
          <w:p w:rsidR="00C67D37" w:rsidRPr="00D61A43" w:rsidRDefault="00C67D37" w:rsidP="00C67D37">
            <w:pPr>
              <w:spacing w:line="240" w:lineRule="auto"/>
              <w:rPr>
                <w:rFonts w:eastAsia="Times New Roman" w:cs="Arial"/>
                <w:b/>
                <w:bCs/>
                <w:color w:val="000000"/>
                <w:lang w:val="en-US" w:eastAsia="zh-TW"/>
              </w:rPr>
            </w:pPr>
            <w:r w:rsidRPr="00D61A43">
              <w:rPr>
                <w:rFonts w:eastAsia="Times New Roman" w:cs="Arial"/>
                <w:b/>
                <w:bCs/>
                <w:color w:val="000000"/>
                <w:lang w:val="en-US" w:eastAsia="zh-TW"/>
              </w:rPr>
              <w:t>CN XI</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3</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3</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4</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4</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 </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1</w:t>
            </w:r>
          </w:p>
        </w:tc>
      </w:tr>
      <w:tr w:rsidR="00C67D37" w:rsidRPr="00D61A43" w:rsidTr="00C67D37">
        <w:trPr>
          <w:trHeight w:val="20"/>
        </w:trPr>
        <w:tc>
          <w:tcPr>
            <w:tcW w:w="0" w:type="auto"/>
            <w:noWrap/>
            <w:hideMark/>
          </w:tcPr>
          <w:p w:rsidR="00C67D37" w:rsidRPr="00D61A43" w:rsidRDefault="00C67D37" w:rsidP="00C67D37">
            <w:pPr>
              <w:spacing w:line="240" w:lineRule="auto"/>
              <w:rPr>
                <w:rFonts w:eastAsia="Times New Roman" w:cs="Arial"/>
                <w:b/>
                <w:bCs/>
                <w:color w:val="000000"/>
                <w:lang w:val="en-US" w:eastAsia="zh-TW"/>
              </w:rPr>
            </w:pPr>
            <w:r w:rsidRPr="00D61A43">
              <w:rPr>
                <w:rFonts w:eastAsia="Times New Roman" w:cs="Arial"/>
                <w:b/>
                <w:bCs/>
                <w:color w:val="000000"/>
                <w:lang w:val="en-US" w:eastAsia="zh-TW"/>
              </w:rPr>
              <w:t>CN XII</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55</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227</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lt;0.001</w:t>
            </w:r>
          </w:p>
        </w:tc>
        <w:tc>
          <w:tcPr>
            <w:tcW w:w="0" w:type="auto"/>
            <w:noWrap/>
            <w:hideMark/>
          </w:tcPr>
          <w:p w:rsidR="00C67D37" w:rsidRPr="00D61A43" w:rsidRDefault="00C67D37" w:rsidP="00C67D37">
            <w:pPr>
              <w:spacing w:line="240" w:lineRule="auto"/>
              <w:jc w:val="right"/>
              <w:rPr>
                <w:rFonts w:eastAsia="Times New Roman" w:cs="Arial"/>
                <w:color w:val="000000"/>
                <w:lang w:val="en-US" w:eastAsia="zh-TW"/>
              </w:rPr>
            </w:pPr>
            <w:r w:rsidRPr="00D61A43">
              <w:rPr>
                <w:rFonts w:eastAsia="Times New Roman" w:cs="Arial"/>
                <w:color w:val="000000"/>
                <w:lang w:val="en-US" w:eastAsia="zh-TW"/>
              </w:rPr>
              <w:t>0.001</w:t>
            </w:r>
          </w:p>
        </w:tc>
        <w:tc>
          <w:tcPr>
            <w:tcW w:w="0" w:type="auto"/>
            <w:noWrap/>
            <w:hideMark/>
          </w:tcPr>
          <w:p w:rsidR="00C67D37" w:rsidRPr="00D61A43" w:rsidRDefault="00C67D37" w:rsidP="00C67D37">
            <w:pPr>
              <w:spacing w:line="240" w:lineRule="auto"/>
              <w:rPr>
                <w:rFonts w:eastAsia="Times New Roman" w:cs="Arial"/>
                <w:color w:val="000000"/>
                <w:lang w:val="en-US" w:eastAsia="zh-TW"/>
              </w:rPr>
            </w:pPr>
            <w:r w:rsidRPr="00D61A43">
              <w:rPr>
                <w:rFonts w:eastAsia="Times New Roman" w:cs="Arial"/>
                <w:color w:val="000000"/>
                <w:lang w:val="en-US" w:eastAsia="zh-TW"/>
              </w:rPr>
              <w:t> </w:t>
            </w:r>
          </w:p>
        </w:tc>
      </w:tr>
    </w:tbl>
    <w:p w:rsidR="00F27BDD" w:rsidRPr="002011D1" w:rsidRDefault="00C67D37" w:rsidP="00B62CAA">
      <w:pPr>
        <w:jc w:val="both"/>
        <w:rPr>
          <w:rFonts w:cs="Arial"/>
        </w:rPr>
      </w:pPr>
      <w:r w:rsidRPr="00D61A43">
        <w:rPr>
          <w:rFonts w:cs="Arial"/>
        </w:rPr>
        <w:t xml:space="preserve">CN = cranial nerve. All values are p values. </w:t>
      </w:r>
    </w:p>
    <w:p w:rsidR="00B44B37" w:rsidRDefault="00B44B37" w:rsidP="00B62CAA">
      <w:pPr>
        <w:jc w:val="both"/>
        <w:rPr>
          <w:rFonts w:cs="Arial"/>
          <w:b/>
        </w:rPr>
      </w:pPr>
    </w:p>
    <w:p w:rsidR="00DA7F6A" w:rsidRDefault="00DA7F6A" w:rsidP="00B62CAA">
      <w:pPr>
        <w:jc w:val="both"/>
        <w:rPr>
          <w:rFonts w:cs="Arial"/>
          <w:b/>
        </w:rPr>
      </w:pPr>
    </w:p>
    <w:p w:rsidR="00E123DB" w:rsidRDefault="00E123DB">
      <w:pPr>
        <w:spacing w:line="240" w:lineRule="auto"/>
        <w:rPr>
          <w:b/>
        </w:rPr>
      </w:pPr>
      <w:r>
        <w:br w:type="page"/>
      </w:r>
    </w:p>
    <w:p w:rsidR="00875D17" w:rsidRPr="00776AD1" w:rsidRDefault="00DA7F6A" w:rsidP="00DA7F6A">
      <w:pPr>
        <w:pStyle w:val="Heading1"/>
      </w:pPr>
      <w:r>
        <w:lastRenderedPageBreak/>
        <w:t>Figure l</w:t>
      </w:r>
      <w:r w:rsidR="00EA3CF0">
        <w:t>egends</w:t>
      </w:r>
    </w:p>
    <w:p w:rsidR="00875D17" w:rsidRDefault="00875D17" w:rsidP="00875D17">
      <w:pPr>
        <w:jc w:val="both"/>
      </w:pPr>
    </w:p>
    <w:p w:rsidR="00352B23" w:rsidRPr="00611378" w:rsidRDefault="00875D17" w:rsidP="0078724A">
      <w:r w:rsidRPr="00611378">
        <w:t>Figure 1</w:t>
      </w:r>
      <w:r w:rsidR="00EA3CF0">
        <w:t>:</w:t>
      </w:r>
      <w:r w:rsidR="00352B23">
        <w:t xml:space="preserve"> </w:t>
      </w:r>
      <w:r w:rsidR="00352B23" w:rsidRPr="00611378">
        <w:t>*</w:t>
      </w:r>
      <w:r w:rsidR="00352B23" w:rsidRPr="0085758D">
        <w:t xml:space="preserve">Did not meet </w:t>
      </w:r>
      <w:r w:rsidR="00DC5011">
        <w:t>minimum diagnostic criteria</w:t>
      </w:r>
      <w:r w:rsidR="00352B23" w:rsidRPr="0085758D">
        <w:t xml:space="preserve"> n = 24; insufficient phenotypic information n </w:t>
      </w:r>
      <w:r w:rsidR="00352B23" w:rsidRPr="00E96C6B">
        <w:t>= 34; had other major anomalies n =5; not in English n = 11; abstracts, letters or review articles not presenting clinical cases n = 12; duplicated cases presented in other included articles n = 7; could not be obtained n = 1.</w:t>
      </w:r>
    </w:p>
    <w:p w:rsidR="00875D17" w:rsidRPr="008779CC" w:rsidRDefault="00875D17" w:rsidP="0078724A"/>
    <w:p w:rsidR="00F0472A" w:rsidRPr="00160426" w:rsidRDefault="00EA3CF0" w:rsidP="00F27BDD">
      <w:pPr>
        <w:rPr>
          <w:rFonts w:eastAsia="PMingLiU"/>
          <w:lang w:eastAsia="zh-HK"/>
        </w:rPr>
      </w:pPr>
      <w:r>
        <w:t>Figure 2:</w:t>
      </w:r>
      <w:r w:rsidR="00D05146">
        <w:t xml:space="preserve"> </w:t>
      </w:r>
      <w:r w:rsidR="00E123DB">
        <w:t>N</w:t>
      </w:r>
      <w:r w:rsidR="00160426">
        <w:t xml:space="preserve">OS = not otherwise specified; FTT = failure to thrive. </w:t>
      </w:r>
    </w:p>
    <w:sectPr w:rsidR="00F0472A" w:rsidRPr="00160426" w:rsidSect="00AD3FA9">
      <w:footerReference w:type="even" r:id="rId12"/>
      <w:footerReference w:type="default" r:id="rId13"/>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710E" w:rsidRDefault="0001710E" w:rsidP="00611378">
      <w:r>
        <w:separator/>
      </w:r>
    </w:p>
  </w:endnote>
  <w:endnote w:type="continuationSeparator" w:id="0">
    <w:p w:rsidR="0001710E" w:rsidRDefault="0001710E" w:rsidP="006113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Lucida Sans">
    <w:panose1 w:val="020B06020405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0622" w:rsidRDefault="009C0622" w:rsidP="00611378">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9C0622" w:rsidRDefault="009C0622" w:rsidP="006113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0622" w:rsidRDefault="009C0622" w:rsidP="00714B24">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F81F93">
      <w:rPr>
        <w:rStyle w:val="PageNumber"/>
        <w:noProof/>
      </w:rPr>
      <w:t>6</w:t>
    </w:r>
    <w:r>
      <w:rPr>
        <w:rStyle w:val="PageNumber"/>
      </w:rPr>
      <w:fldChar w:fldCharType="end"/>
    </w:r>
  </w:p>
  <w:p w:rsidR="009C0622" w:rsidRDefault="009C0622" w:rsidP="006113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710E" w:rsidRDefault="0001710E" w:rsidP="00611378">
      <w:r>
        <w:separator/>
      </w:r>
    </w:p>
  </w:footnote>
  <w:footnote w:type="continuationSeparator" w:id="0">
    <w:p w:rsidR="0001710E" w:rsidRDefault="0001710E" w:rsidP="006113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F31736"/>
    <w:multiLevelType w:val="hybridMultilevel"/>
    <w:tmpl w:val="2B48D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C60749C"/>
    <w:multiLevelType w:val="hybridMultilevel"/>
    <w:tmpl w:val="95AC5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stvexdixvrplexv91x9frjevvps2pxzeer&quot;&gt;Mobius2&lt;record-ids&gt;&lt;item&gt;1&lt;/item&gt;&lt;item&gt;2&lt;/item&gt;&lt;item&gt;3&lt;/item&gt;&lt;item&gt;5&lt;/item&gt;&lt;item&gt;6&lt;/item&gt;&lt;item&gt;7&lt;/item&gt;&lt;item&gt;9&lt;/item&gt;&lt;item&gt;11&lt;/item&gt;&lt;item&gt;13&lt;/item&gt;&lt;item&gt;14&lt;/item&gt;&lt;item&gt;15&lt;/item&gt;&lt;item&gt;16&lt;/item&gt;&lt;item&gt;17&lt;/item&gt;&lt;item&gt;18&lt;/item&gt;&lt;item&gt;19&lt;/item&gt;&lt;item&gt;20&lt;/item&gt;&lt;item&gt;21&lt;/item&gt;&lt;item&gt;24&lt;/item&gt;&lt;item&gt;25&lt;/item&gt;&lt;item&gt;26&lt;/item&gt;&lt;item&gt;27&lt;/item&gt;&lt;item&gt;28&lt;/item&gt;&lt;item&gt;29&lt;/item&gt;&lt;item&gt;30&lt;/item&gt;&lt;item&gt;31&lt;/item&gt;&lt;item&gt;32&lt;/item&gt;&lt;item&gt;33&lt;/item&gt;&lt;item&gt;36&lt;/item&gt;&lt;item&gt;38&lt;/item&gt;&lt;item&gt;39&lt;/item&gt;&lt;item&gt;40&lt;/item&gt;&lt;item&gt;41&lt;/item&gt;&lt;item&gt;43&lt;/item&gt;&lt;item&gt;44&lt;/item&gt;&lt;item&gt;45&lt;/item&gt;&lt;item&gt;47&lt;/item&gt;&lt;item&gt;49&lt;/item&gt;&lt;item&gt;50&lt;/item&gt;&lt;item&gt;51&lt;/item&gt;&lt;/record-ids&gt;&lt;/item&gt;&lt;/Libraries&gt;"/>
  </w:docVars>
  <w:rsids>
    <w:rsidRoot w:val="005A5C4C"/>
    <w:rsid w:val="00003199"/>
    <w:rsid w:val="0000541B"/>
    <w:rsid w:val="000126E5"/>
    <w:rsid w:val="00012C5F"/>
    <w:rsid w:val="0001710E"/>
    <w:rsid w:val="00017DDF"/>
    <w:rsid w:val="00025C02"/>
    <w:rsid w:val="000263CF"/>
    <w:rsid w:val="000426A8"/>
    <w:rsid w:val="000443A7"/>
    <w:rsid w:val="00045C8A"/>
    <w:rsid w:val="00053393"/>
    <w:rsid w:val="0005684D"/>
    <w:rsid w:val="0005746D"/>
    <w:rsid w:val="00057A4A"/>
    <w:rsid w:val="00057E7E"/>
    <w:rsid w:val="00061CC3"/>
    <w:rsid w:val="000647B1"/>
    <w:rsid w:val="00065247"/>
    <w:rsid w:val="00071722"/>
    <w:rsid w:val="00072994"/>
    <w:rsid w:val="00081300"/>
    <w:rsid w:val="00081514"/>
    <w:rsid w:val="000B5599"/>
    <w:rsid w:val="000D0BF6"/>
    <w:rsid w:val="000D167D"/>
    <w:rsid w:val="000D19B1"/>
    <w:rsid w:val="000D300D"/>
    <w:rsid w:val="000D4B73"/>
    <w:rsid w:val="000E7E83"/>
    <w:rsid w:val="000F2CE9"/>
    <w:rsid w:val="000F5934"/>
    <w:rsid w:val="00100F7E"/>
    <w:rsid w:val="00104044"/>
    <w:rsid w:val="00106F0C"/>
    <w:rsid w:val="00113F52"/>
    <w:rsid w:val="00114A9E"/>
    <w:rsid w:val="00115AA9"/>
    <w:rsid w:val="00126C1F"/>
    <w:rsid w:val="00127843"/>
    <w:rsid w:val="00133693"/>
    <w:rsid w:val="0014155E"/>
    <w:rsid w:val="00147104"/>
    <w:rsid w:val="00160426"/>
    <w:rsid w:val="00160CCC"/>
    <w:rsid w:val="001674F6"/>
    <w:rsid w:val="00175E2F"/>
    <w:rsid w:val="00182FFA"/>
    <w:rsid w:val="001878D6"/>
    <w:rsid w:val="00195550"/>
    <w:rsid w:val="001A3D75"/>
    <w:rsid w:val="001B25CA"/>
    <w:rsid w:val="001B7743"/>
    <w:rsid w:val="001D2F85"/>
    <w:rsid w:val="001D6A6A"/>
    <w:rsid w:val="001E35D0"/>
    <w:rsid w:val="001E5E12"/>
    <w:rsid w:val="001E7FB5"/>
    <w:rsid w:val="002011D1"/>
    <w:rsid w:val="002124F1"/>
    <w:rsid w:val="002201FC"/>
    <w:rsid w:val="00221219"/>
    <w:rsid w:val="00223692"/>
    <w:rsid w:val="0022680C"/>
    <w:rsid w:val="002325E9"/>
    <w:rsid w:val="00234C5D"/>
    <w:rsid w:val="00236636"/>
    <w:rsid w:val="00241F52"/>
    <w:rsid w:val="00247A86"/>
    <w:rsid w:val="00253099"/>
    <w:rsid w:val="00260F65"/>
    <w:rsid w:val="00264EF9"/>
    <w:rsid w:val="002652CF"/>
    <w:rsid w:val="00276C9A"/>
    <w:rsid w:val="002902D2"/>
    <w:rsid w:val="00291795"/>
    <w:rsid w:val="00293AB6"/>
    <w:rsid w:val="00295BDD"/>
    <w:rsid w:val="002A3E72"/>
    <w:rsid w:val="002A412F"/>
    <w:rsid w:val="002A42C6"/>
    <w:rsid w:val="002A485E"/>
    <w:rsid w:val="002A584D"/>
    <w:rsid w:val="002B3448"/>
    <w:rsid w:val="002B5A89"/>
    <w:rsid w:val="002C0DA5"/>
    <w:rsid w:val="002E442F"/>
    <w:rsid w:val="002F3FE0"/>
    <w:rsid w:val="002F7E36"/>
    <w:rsid w:val="003008CA"/>
    <w:rsid w:val="00301B69"/>
    <w:rsid w:val="00331DAF"/>
    <w:rsid w:val="00334C7E"/>
    <w:rsid w:val="00352B23"/>
    <w:rsid w:val="00354AE3"/>
    <w:rsid w:val="00361D19"/>
    <w:rsid w:val="00364B44"/>
    <w:rsid w:val="00372423"/>
    <w:rsid w:val="003731D7"/>
    <w:rsid w:val="0039004C"/>
    <w:rsid w:val="00394D9D"/>
    <w:rsid w:val="003A1964"/>
    <w:rsid w:val="003A1F52"/>
    <w:rsid w:val="003A6651"/>
    <w:rsid w:val="003A6961"/>
    <w:rsid w:val="003B7D95"/>
    <w:rsid w:val="003D202F"/>
    <w:rsid w:val="003D4CEA"/>
    <w:rsid w:val="003D70FC"/>
    <w:rsid w:val="003E2AAF"/>
    <w:rsid w:val="003E6356"/>
    <w:rsid w:val="003F64FC"/>
    <w:rsid w:val="004163E4"/>
    <w:rsid w:val="00431A8F"/>
    <w:rsid w:val="00435C98"/>
    <w:rsid w:val="00436C3C"/>
    <w:rsid w:val="004410DA"/>
    <w:rsid w:val="00443C7C"/>
    <w:rsid w:val="00446A5B"/>
    <w:rsid w:val="00455DE2"/>
    <w:rsid w:val="004738F2"/>
    <w:rsid w:val="00476D03"/>
    <w:rsid w:val="00482FB5"/>
    <w:rsid w:val="004903AE"/>
    <w:rsid w:val="00494845"/>
    <w:rsid w:val="004A1E72"/>
    <w:rsid w:val="004A79AC"/>
    <w:rsid w:val="004B083E"/>
    <w:rsid w:val="004C1FA4"/>
    <w:rsid w:val="004C2A3F"/>
    <w:rsid w:val="004C6343"/>
    <w:rsid w:val="004D6571"/>
    <w:rsid w:val="004E5478"/>
    <w:rsid w:val="004F1FD0"/>
    <w:rsid w:val="00504EA3"/>
    <w:rsid w:val="005111A8"/>
    <w:rsid w:val="005215AB"/>
    <w:rsid w:val="00530D16"/>
    <w:rsid w:val="00532D21"/>
    <w:rsid w:val="00546A5C"/>
    <w:rsid w:val="0055374C"/>
    <w:rsid w:val="00554527"/>
    <w:rsid w:val="00555712"/>
    <w:rsid w:val="005601F5"/>
    <w:rsid w:val="00560A71"/>
    <w:rsid w:val="005719F8"/>
    <w:rsid w:val="00574A4F"/>
    <w:rsid w:val="005913A0"/>
    <w:rsid w:val="005A5C4C"/>
    <w:rsid w:val="005A793E"/>
    <w:rsid w:val="005C332A"/>
    <w:rsid w:val="005C4FC9"/>
    <w:rsid w:val="005D6917"/>
    <w:rsid w:val="005E6851"/>
    <w:rsid w:val="005E6FE2"/>
    <w:rsid w:val="005E7266"/>
    <w:rsid w:val="005F064D"/>
    <w:rsid w:val="005F2612"/>
    <w:rsid w:val="005F6871"/>
    <w:rsid w:val="0060027B"/>
    <w:rsid w:val="00611378"/>
    <w:rsid w:val="00612E05"/>
    <w:rsid w:val="0061523D"/>
    <w:rsid w:val="00621DA0"/>
    <w:rsid w:val="00627E38"/>
    <w:rsid w:val="006308AB"/>
    <w:rsid w:val="00630F8B"/>
    <w:rsid w:val="00631CAB"/>
    <w:rsid w:val="00631EFF"/>
    <w:rsid w:val="00647707"/>
    <w:rsid w:val="00647A73"/>
    <w:rsid w:val="00660786"/>
    <w:rsid w:val="00661E5D"/>
    <w:rsid w:val="00667235"/>
    <w:rsid w:val="00672E95"/>
    <w:rsid w:val="006742DF"/>
    <w:rsid w:val="00677104"/>
    <w:rsid w:val="00682E20"/>
    <w:rsid w:val="00683728"/>
    <w:rsid w:val="0069241E"/>
    <w:rsid w:val="00694229"/>
    <w:rsid w:val="0069535F"/>
    <w:rsid w:val="006C0342"/>
    <w:rsid w:val="006C2913"/>
    <w:rsid w:val="006D075E"/>
    <w:rsid w:val="006F2CBB"/>
    <w:rsid w:val="00714B24"/>
    <w:rsid w:val="0073439F"/>
    <w:rsid w:val="00736E36"/>
    <w:rsid w:val="007378FE"/>
    <w:rsid w:val="007462F7"/>
    <w:rsid w:val="00754955"/>
    <w:rsid w:val="00757700"/>
    <w:rsid w:val="00760310"/>
    <w:rsid w:val="007647A3"/>
    <w:rsid w:val="00776AD1"/>
    <w:rsid w:val="00781AD5"/>
    <w:rsid w:val="00784031"/>
    <w:rsid w:val="0078433B"/>
    <w:rsid w:val="0078724A"/>
    <w:rsid w:val="00793BA4"/>
    <w:rsid w:val="00795A95"/>
    <w:rsid w:val="00797008"/>
    <w:rsid w:val="007A0776"/>
    <w:rsid w:val="007A0D50"/>
    <w:rsid w:val="007A649C"/>
    <w:rsid w:val="007B29DE"/>
    <w:rsid w:val="007C68DE"/>
    <w:rsid w:val="007D5EB0"/>
    <w:rsid w:val="007E5617"/>
    <w:rsid w:val="007F0963"/>
    <w:rsid w:val="007F4625"/>
    <w:rsid w:val="008021BD"/>
    <w:rsid w:val="00811E7A"/>
    <w:rsid w:val="00822FBF"/>
    <w:rsid w:val="00825CC9"/>
    <w:rsid w:val="00836584"/>
    <w:rsid w:val="00842E4C"/>
    <w:rsid w:val="0085502D"/>
    <w:rsid w:val="0085758D"/>
    <w:rsid w:val="00875D17"/>
    <w:rsid w:val="008779CC"/>
    <w:rsid w:val="008851B9"/>
    <w:rsid w:val="00886158"/>
    <w:rsid w:val="00886207"/>
    <w:rsid w:val="0089539B"/>
    <w:rsid w:val="008978CF"/>
    <w:rsid w:val="008B47FE"/>
    <w:rsid w:val="008B5BFC"/>
    <w:rsid w:val="008B6948"/>
    <w:rsid w:val="008B75FC"/>
    <w:rsid w:val="008C268C"/>
    <w:rsid w:val="008C291B"/>
    <w:rsid w:val="008C3CBD"/>
    <w:rsid w:val="008E32AD"/>
    <w:rsid w:val="008E3847"/>
    <w:rsid w:val="008F1758"/>
    <w:rsid w:val="00901396"/>
    <w:rsid w:val="00917A66"/>
    <w:rsid w:val="009233A5"/>
    <w:rsid w:val="00931417"/>
    <w:rsid w:val="00936BB3"/>
    <w:rsid w:val="00947288"/>
    <w:rsid w:val="00951CB0"/>
    <w:rsid w:val="009524FE"/>
    <w:rsid w:val="0095717F"/>
    <w:rsid w:val="009611F5"/>
    <w:rsid w:val="009654A8"/>
    <w:rsid w:val="00965D75"/>
    <w:rsid w:val="00965EC9"/>
    <w:rsid w:val="00982CA0"/>
    <w:rsid w:val="0098572A"/>
    <w:rsid w:val="009908AD"/>
    <w:rsid w:val="009A0B94"/>
    <w:rsid w:val="009A7657"/>
    <w:rsid w:val="009B1784"/>
    <w:rsid w:val="009B6ED2"/>
    <w:rsid w:val="009C0622"/>
    <w:rsid w:val="009C42C8"/>
    <w:rsid w:val="009D0194"/>
    <w:rsid w:val="009D6987"/>
    <w:rsid w:val="009E0527"/>
    <w:rsid w:val="00A04638"/>
    <w:rsid w:val="00A0759F"/>
    <w:rsid w:val="00A20AAB"/>
    <w:rsid w:val="00A44803"/>
    <w:rsid w:val="00A60A2A"/>
    <w:rsid w:val="00A634E5"/>
    <w:rsid w:val="00A65F2F"/>
    <w:rsid w:val="00A80664"/>
    <w:rsid w:val="00A8269A"/>
    <w:rsid w:val="00A87270"/>
    <w:rsid w:val="00A87DC0"/>
    <w:rsid w:val="00AA046E"/>
    <w:rsid w:val="00AA36DF"/>
    <w:rsid w:val="00AA39A2"/>
    <w:rsid w:val="00AA3C41"/>
    <w:rsid w:val="00AA69B8"/>
    <w:rsid w:val="00AB5D9B"/>
    <w:rsid w:val="00AC2CF0"/>
    <w:rsid w:val="00AC5BDB"/>
    <w:rsid w:val="00AD3FA9"/>
    <w:rsid w:val="00AE41F1"/>
    <w:rsid w:val="00AF47CA"/>
    <w:rsid w:val="00B17F1E"/>
    <w:rsid w:val="00B2397F"/>
    <w:rsid w:val="00B32CD0"/>
    <w:rsid w:val="00B335D3"/>
    <w:rsid w:val="00B35A97"/>
    <w:rsid w:val="00B42648"/>
    <w:rsid w:val="00B44B37"/>
    <w:rsid w:val="00B45341"/>
    <w:rsid w:val="00B4641E"/>
    <w:rsid w:val="00B5163E"/>
    <w:rsid w:val="00B55928"/>
    <w:rsid w:val="00B62CAA"/>
    <w:rsid w:val="00B70B7C"/>
    <w:rsid w:val="00B8498A"/>
    <w:rsid w:val="00BA4F4A"/>
    <w:rsid w:val="00BA6234"/>
    <w:rsid w:val="00BB0C50"/>
    <w:rsid w:val="00BB2F46"/>
    <w:rsid w:val="00BB596E"/>
    <w:rsid w:val="00BB7CB6"/>
    <w:rsid w:val="00BC26CD"/>
    <w:rsid w:val="00BD28E8"/>
    <w:rsid w:val="00BD4D12"/>
    <w:rsid w:val="00BD4E85"/>
    <w:rsid w:val="00BD7F0A"/>
    <w:rsid w:val="00BE2FFA"/>
    <w:rsid w:val="00BE5BD0"/>
    <w:rsid w:val="00BF1EC8"/>
    <w:rsid w:val="00BF46FA"/>
    <w:rsid w:val="00C02566"/>
    <w:rsid w:val="00C2470F"/>
    <w:rsid w:val="00C451CD"/>
    <w:rsid w:val="00C53074"/>
    <w:rsid w:val="00C55B4A"/>
    <w:rsid w:val="00C67D37"/>
    <w:rsid w:val="00C70490"/>
    <w:rsid w:val="00C80C7C"/>
    <w:rsid w:val="00C8163A"/>
    <w:rsid w:val="00C9057E"/>
    <w:rsid w:val="00C9651E"/>
    <w:rsid w:val="00CA25E0"/>
    <w:rsid w:val="00CA4352"/>
    <w:rsid w:val="00CA52B0"/>
    <w:rsid w:val="00CB4B90"/>
    <w:rsid w:val="00CC2C7E"/>
    <w:rsid w:val="00CD0C32"/>
    <w:rsid w:val="00CD1C03"/>
    <w:rsid w:val="00CD493C"/>
    <w:rsid w:val="00CE7314"/>
    <w:rsid w:val="00CF262C"/>
    <w:rsid w:val="00CF2FD2"/>
    <w:rsid w:val="00CF7467"/>
    <w:rsid w:val="00D05146"/>
    <w:rsid w:val="00D11897"/>
    <w:rsid w:val="00D13A47"/>
    <w:rsid w:val="00D441BA"/>
    <w:rsid w:val="00D56AE2"/>
    <w:rsid w:val="00D61A43"/>
    <w:rsid w:val="00D65554"/>
    <w:rsid w:val="00D7155F"/>
    <w:rsid w:val="00D74398"/>
    <w:rsid w:val="00D84C48"/>
    <w:rsid w:val="00D85D85"/>
    <w:rsid w:val="00DA4627"/>
    <w:rsid w:val="00DA4A14"/>
    <w:rsid w:val="00DA7F6A"/>
    <w:rsid w:val="00DB3015"/>
    <w:rsid w:val="00DB4C50"/>
    <w:rsid w:val="00DB5EBF"/>
    <w:rsid w:val="00DB62D1"/>
    <w:rsid w:val="00DC1C3A"/>
    <w:rsid w:val="00DC5011"/>
    <w:rsid w:val="00DD0AC0"/>
    <w:rsid w:val="00DD2AE1"/>
    <w:rsid w:val="00DE273B"/>
    <w:rsid w:val="00DE5A9A"/>
    <w:rsid w:val="00DE5F04"/>
    <w:rsid w:val="00DF2D1D"/>
    <w:rsid w:val="00DF3087"/>
    <w:rsid w:val="00DF317A"/>
    <w:rsid w:val="00DF4909"/>
    <w:rsid w:val="00DF6F47"/>
    <w:rsid w:val="00E11CDD"/>
    <w:rsid w:val="00E123DB"/>
    <w:rsid w:val="00E22CF2"/>
    <w:rsid w:val="00E30D34"/>
    <w:rsid w:val="00E40D33"/>
    <w:rsid w:val="00E51F45"/>
    <w:rsid w:val="00E62DDF"/>
    <w:rsid w:val="00E62E0D"/>
    <w:rsid w:val="00E71E4D"/>
    <w:rsid w:val="00E85241"/>
    <w:rsid w:val="00E96C6B"/>
    <w:rsid w:val="00EA2AA5"/>
    <w:rsid w:val="00EA3CF0"/>
    <w:rsid w:val="00EB248E"/>
    <w:rsid w:val="00EB274F"/>
    <w:rsid w:val="00ED0131"/>
    <w:rsid w:val="00ED116E"/>
    <w:rsid w:val="00EE05A9"/>
    <w:rsid w:val="00EE29AA"/>
    <w:rsid w:val="00EE7F2E"/>
    <w:rsid w:val="00EF66B1"/>
    <w:rsid w:val="00F020C7"/>
    <w:rsid w:val="00F0472A"/>
    <w:rsid w:val="00F11EDE"/>
    <w:rsid w:val="00F15CB5"/>
    <w:rsid w:val="00F279A3"/>
    <w:rsid w:val="00F27BDD"/>
    <w:rsid w:val="00F3051D"/>
    <w:rsid w:val="00F340FC"/>
    <w:rsid w:val="00F356D0"/>
    <w:rsid w:val="00F40648"/>
    <w:rsid w:val="00F528AB"/>
    <w:rsid w:val="00F57533"/>
    <w:rsid w:val="00F6349F"/>
    <w:rsid w:val="00F74710"/>
    <w:rsid w:val="00F76850"/>
    <w:rsid w:val="00F81F93"/>
    <w:rsid w:val="00F8386C"/>
    <w:rsid w:val="00F83C58"/>
    <w:rsid w:val="00F94F76"/>
    <w:rsid w:val="00FA56F3"/>
    <w:rsid w:val="00FC6678"/>
    <w:rsid w:val="00FD07F9"/>
    <w:rsid w:val="00FD109D"/>
    <w:rsid w:val="00FD224F"/>
    <w:rsid w:val="00FD4F4D"/>
    <w:rsid w:val="00FE271E"/>
    <w:rsid w:val="00FE6316"/>
    <w:rsid w:val="00FE6E34"/>
    <w:rsid w:val="00FF2DB7"/>
    <w:rsid w:val="00FF4413"/>
    <w:rsid w:val="00FF476D"/>
    <w:rsid w:val="00FF5CF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378"/>
    <w:pPr>
      <w:spacing w:line="360" w:lineRule="auto"/>
    </w:pPr>
    <w:rPr>
      <w:rFonts w:ascii="Arial" w:hAnsi="Arial"/>
      <w:sz w:val="20"/>
      <w:szCs w:val="20"/>
    </w:rPr>
  </w:style>
  <w:style w:type="paragraph" w:styleId="Heading1">
    <w:name w:val="heading 1"/>
    <w:basedOn w:val="Normal"/>
    <w:next w:val="Normal"/>
    <w:link w:val="Heading1Char"/>
    <w:uiPriority w:val="9"/>
    <w:qFormat/>
    <w:rsid w:val="00EB248E"/>
    <w:pPr>
      <w:jc w:val="both"/>
      <w:outlineLvl w:val="0"/>
    </w:pPr>
    <w:rPr>
      <w:b/>
    </w:rPr>
  </w:style>
  <w:style w:type="paragraph" w:styleId="Heading2">
    <w:name w:val="heading 2"/>
    <w:basedOn w:val="Normal"/>
    <w:next w:val="Normal"/>
    <w:link w:val="Heading2Char"/>
    <w:uiPriority w:val="9"/>
    <w:semiHidden/>
    <w:unhideWhenUsed/>
    <w:qFormat/>
    <w:rsid w:val="000D300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D300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5307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917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A0B94"/>
    <w:pPr>
      <w:ind w:left="720"/>
      <w:contextualSpacing/>
    </w:pPr>
  </w:style>
  <w:style w:type="character" w:styleId="Emphasis">
    <w:name w:val="Emphasis"/>
    <w:basedOn w:val="DefaultParagraphFont"/>
    <w:uiPriority w:val="20"/>
    <w:qFormat/>
    <w:rsid w:val="00931417"/>
    <w:rPr>
      <w:i/>
      <w:iCs/>
    </w:rPr>
  </w:style>
  <w:style w:type="character" w:styleId="Hyperlink">
    <w:name w:val="Hyperlink"/>
    <w:basedOn w:val="DefaultParagraphFont"/>
    <w:uiPriority w:val="99"/>
    <w:unhideWhenUsed/>
    <w:rsid w:val="0000541B"/>
    <w:rPr>
      <w:color w:val="0000FF" w:themeColor="hyperlink"/>
      <w:u w:val="single"/>
    </w:rPr>
  </w:style>
  <w:style w:type="character" w:customStyle="1" w:styleId="Heading1Char">
    <w:name w:val="Heading 1 Char"/>
    <w:basedOn w:val="DefaultParagraphFont"/>
    <w:link w:val="Heading1"/>
    <w:uiPriority w:val="9"/>
    <w:rsid w:val="00EB248E"/>
    <w:rPr>
      <w:rFonts w:ascii="Arial" w:hAnsi="Arial"/>
      <w:b/>
    </w:rPr>
  </w:style>
  <w:style w:type="character" w:customStyle="1" w:styleId="Heading3Char">
    <w:name w:val="Heading 3 Char"/>
    <w:basedOn w:val="DefaultParagraphFont"/>
    <w:link w:val="Heading3"/>
    <w:uiPriority w:val="9"/>
    <w:rsid w:val="000D300D"/>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0D300D"/>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025C02"/>
    <w:rPr>
      <w:color w:val="800080" w:themeColor="followedHyperlink"/>
      <w:u w:val="single"/>
    </w:rPr>
  </w:style>
  <w:style w:type="paragraph" w:styleId="Footer">
    <w:name w:val="footer"/>
    <w:basedOn w:val="Normal"/>
    <w:link w:val="FooterChar"/>
    <w:uiPriority w:val="99"/>
    <w:unhideWhenUsed/>
    <w:rsid w:val="00DF4909"/>
    <w:pPr>
      <w:tabs>
        <w:tab w:val="center" w:pos="4320"/>
        <w:tab w:val="right" w:pos="8640"/>
      </w:tabs>
    </w:pPr>
  </w:style>
  <w:style w:type="character" w:customStyle="1" w:styleId="FooterChar">
    <w:name w:val="Footer Char"/>
    <w:basedOn w:val="DefaultParagraphFont"/>
    <w:link w:val="Footer"/>
    <w:uiPriority w:val="99"/>
    <w:rsid w:val="00DF4909"/>
  </w:style>
  <w:style w:type="character" w:styleId="PageNumber">
    <w:name w:val="page number"/>
    <w:basedOn w:val="DefaultParagraphFont"/>
    <w:uiPriority w:val="99"/>
    <w:semiHidden/>
    <w:unhideWhenUsed/>
    <w:rsid w:val="00DF4909"/>
  </w:style>
  <w:style w:type="character" w:styleId="CommentReference">
    <w:name w:val="annotation reference"/>
    <w:basedOn w:val="DefaultParagraphFont"/>
    <w:uiPriority w:val="99"/>
    <w:semiHidden/>
    <w:unhideWhenUsed/>
    <w:rsid w:val="00560A71"/>
    <w:rPr>
      <w:sz w:val="18"/>
      <w:szCs w:val="18"/>
    </w:rPr>
  </w:style>
  <w:style w:type="paragraph" w:styleId="CommentText">
    <w:name w:val="annotation text"/>
    <w:basedOn w:val="Normal"/>
    <w:link w:val="CommentTextChar"/>
    <w:uiPriority w:val="99"/>
    <w:unhideWhenUsed/>
    <w:rsid w:val="00560A71"/>
  </w:style>
  <w:style w:type="character" w:customStyle="1" w:styleId="CommentTextChar">
    <w:name w:val="Comment Text Char"/>
    <w:basedOn w:val="DefaultParagraphFont"/>
    <w:link w:val="CommentText"/>
    <w:uiPriority w:val="99"/>
    <w:rsid w:val="00560A71"/>
  </w:style>
  <w:style w:type="paragraph" w:styleId="CommentSubject">
    <w:name w:val="annotation subject"/>
    <w:basedOn w:val="CommentText"/>
    <w:next w:val="CommentText"/>
    <w:link w:val="CommentSubjectChar"/>
    <w:uiPriority w:val="99"/>
    <w:semiHidden/>
    <w:unhideWhenUsed/>
    <w:rsid w:val="00560A71"/>
    <w:rPr>
      <w:b/>
      <w:bCs/>
    </w:rPr>
  </w:style>
  <w:style w:type="character" w:customStyle="1" w:styleId="CommentSubjectChar">
    <w:name w:val="Comment Subject Char"/>
    <w:basedOn w:val="CommentTextChar"/>
    <w:link w:val="CommentSubject"/>
    <w:uiPriority w:val="99"/>
    <w:semiHidden/>
    <w:rsid w:val="00560A71"/>
    <w:rPr>
      <w:b/>
      <w:bCs/>
      <w:sz w:val="20"/>
      <w:szCs w:val="20"/>
    </w:rPr>
  </w:style>
  <w:style w:type="paragraph" w:styleId="BalloonText">
    <w:name w:val="Balloon Text"/>
    <w:basedOn w:val="Normal"/>
    <w:link w:val="BalloonTextChar"/>
    <w:uiPriority w:val="99"/>
    <w:semiHidden/>
    <w:unhideWhenUsed/>
    <w:rsid w:val="00560A71"/>
    <w:rPr>
      <w:rFonts w:ascii="Lucida Grande" w:hAnsi="Lucida Grande"/>
      <w:sz w:val="18"/>
      <w:szCs w:val="18"/>
    </w:rPr>
  </w:style>
  <w:style w:type="character" w:customStyle="1" w:styleId="BalloonTextChar">
    <w:name w:val="Balloon Text Char"/>
    <w:basedOn w:val="DefaultParagraphFont"/>
    <w:link w:val="BalloonText"/>
    <w:uiPriority w:val="99"/>
    <w:semiHidden/>
    <w:rsid w:val="00560A71"/>
    <w:rPr>
      <w:rFonts w:ascii="Lucida Grande" w:hAnsi="Lucida Grande"/>
      <w:sz w:val="18"/>
      <w:szCs w:val="18"/>
    </w:rPr>
  </w:style>
  <w:style w:type="paragraph" w:styleId="Revision">
    <w:name w:val="Revision"/>
    <w:hidden/>
    <w:uiPriority w:val="99"/>
    <w:semiHidden/>
    <w:rsid w:val="00FD109D"/>
  </w:style>
  <w:style w:type="character" w:styleId="PlaceholderText">
    <w:name w:val="Placeholder Text"/>
    <w:basedOn w:val="DefaultParagraphFont"/>
    <w:uiPriority w:val="99"/>
    <w:semiHidden/>
    <w:rsid w:val="00546A5C"/>
    <w:rPr>
      <w:color w:val="808080"/>
    </w:rPr>
  </w:style>
  <w:style w:type="paragraph" w:styleId="Header">
    <w:name w:val="header"/>
    <w:basedOn w:val="Normal"/>
    <w:link w:val="HeaderChar"/>
    <w:uiPriority w:val="99"/>
    <w:unhideWhenUsed/>
    <w:rsid w:val="00776AD1"/>
    <w:pPr>
      <w:tabs>
        <w:tab w:val="center" w:pos="4680"/>
        <w:tab w:val="right" w:pos="9360"/>
      </w:tabs>
      <w:spacing w:line="240" w:lineRule="auto"/>
    </w:pPr>
  </w:style>
  <w:style w:type="character" w:customStyle="1" w:styleId="HeaderChar">
    <w:name w:val="Header Char"/>
    <w:basedOn w:val="DefaultParagraphFont"/>
    <w:link w:val="Header"/>
    <w:uiPriority w:val="99"/>
    <w:rsid w:val="00776AD1"/>
    <w:rPr>
      <w:rFonts w:ascii="Arial" w:hAnsi="Arial"/>
      <w:sz w:val="20"/>
      <w:szCs w:val="20"/>
    </w:rPr>
  </w:style>
  <w:style w:type="paragraph" w:customStyle="1" w:styleId="EndNoteBibliographyTitle">
    <w:name w:val="EndNote Bibliography Title"/>
    <w:basedOn w:val="Normal"/>
    <w:link w:val="EndNoteBibliographyTitleChar"/>
    <w:rsid w:val="00295BDD"/>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295BDD"/>
    <w:rPr>
      <w:rFonts w:ascii="Arial" w:hAnsi="Arial" w:cs="Arial"/>
      <w:noProof/>
      <w:sz w:val="20"/>
      <w:szCs w:val="20"/>
      <w:lang w:val="en-US"/>
    </w:rPr>
  </w:style>
  <w:style w:type="paragraph" w:customStyle="1" w:styleId="EndNoteBibliography">
    <w:name w:val="EndNote Bibliography"/>
    <w:basedOn w:val="Normal"/>
    <w:link w:val="EndNoteBibliographyChar"/>
    <w:rsid w:val="00295BDD"/>
    <w:pPr>
      <w:spacing w:line="240" w:lineRule="auto"/>
      <w:jc w:val="both"/>
    </w:pPr>
    <w:rPr>
      <w:rFonts w:cs="Arial"/>
      <w:noProof/>
      <w:lang w:val="en-US"/>
    </w:rPr>
  </w:style>
  <w:style w:type="character" w:customStyle="1" w:styleId="EndNoteBibliographyChar">
    <w:name w:val="EndNote Bibliography Char"/>
    <w:basedOn w:val="DefaultParagraphFont"/>
    <w:link w:val="EndNoteBibliography"/>
    <w:rsid w:val="00295BDD"/>
    <w:rPr>
      <w:rFonts w:ascii="Arial" w:hAnsi="Arial" w:cs="Arial"/>
      <w:noProof/>
      <w:sz w:val="20"/>
      <w:szCs w:val="20"/>
      <w:lang w:val="en-US"/>
    </w:rPr>
  </w:style>
  <w:style w:type="character" w:customStyle="1" w:styleId="Heading4Char">
    <w:name w:val="Heading 4 Char"/>
    <w:basedOn w:val="DefaultParagraphFont"/>
    <w:link w:val="Heading4"/>
    <w:uiPriority w:val="9"/>
    <w:semiHidden/>
    <w:rsid w:val="00C53074"/>
    <w:rPr>
      <w:rFonts w:asciiTheme="majorHAnsi" w:eastAsiaTheme="majorEastAsia" w:hAnsiTheme="majorHAnsi" w:cstheme="majorBidi"/>
      <w:b/>
      <w:bCs/>
      <w:i/>
      <w:iCs/>
      <w:color w:val="4F81BD" w:themeColor="accent1"/>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378"/>
    <w:pPr>
      <w:spacing w:line="360" w:lineRule="auto"/>
    </w:pPr>
    <w:rPr>
      <w:rFonts w:ascii="Arial" w:hAnsi="Arial"/>
      <w:sz w:val="20"/>
      <w:szCs w:val="20"/>
    </w:rPr>
  </w:style>
  <w:style w:type="paragraph" w:styleId="Heading1">
    <w:name w:val="heading 1"/>
    <w:basedOn w:val="Normal"/>
    <w:next w:val="Normal"/>
    <w:link w:val="Heading1Char"/>
    <w:uiPriority w:val="9"/>
    <w:qFormat/>
    <w:rsid w:val="00EB248E"/>
    <w:pPr>
      <w:jc w:val="both"/>
      <w:outlineLvl w:val="0"/>
    </w:pPr>
    <w:rPr>
      <w:b/>
    </w:rPr>
  </w:style>
  <w:style w:type="paragraph" w:styleId="Heading2">
    <w:name w:val="heading 2"/>
    <w:basedOn w:val="Normal"/>
    <w:next w:val="Normal"/>
    <w:link w:val="Heading2Char"/>
    <w:uiPriority w:val="9"/>
    <w:semiHidden/>
    <w:unhideWhenUsed/>
    <w:qFormat/>
    <w:rsid w:val="000D300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D300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5307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917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A0B94"/>
    <w:pPr>
      <w:ind w:left="720"/>
      <w:contextualSpacing/>
    </w:pPr>
  </w:style>
  <w:style w:type="character" w:styleId="Emphasis">
    <w:name w:val="Emphasis"/>
    <w:basedOn w:val="DefaultParagraphFont"/>
    <w:uiPriority w:val="20"/>
    <w:qFormat/>
    <w:rsid w:val="00931417"/>
    <w:rPr>
      <w:i/>
      <w:iCs/>
    </w:rPr>
  </w:style>
  <w:style w:type="character" w:styleId="Hyperlink">
    <w:name w:val="Hyperlink"/>
    <w:basedOn w:val="DefaultParagraphFont"/>
    <w:uiPriority w:val="99"/>
    <w:unhideWhenUsed/>
    <w:rsid w:val="0000541B"/>
    <w:rPr>
      <w:color w:val="0000FF" w:themeColor="hyperlink"/>
      <w:u w:val="single"/>
    </w:rPr>
  </w:style>
  <w:style w:type="character" w:customStyle="1" w:styleId="Heading1Char">
    <w:name w:val="Heading 1 Char"/>
    <w:basedOn w:val="DefaultParagraphFont"/>
    <w:link w:val="Heading1"/>
    <w:uiPriority w:val="9"/>
    <w:rsid w:val="00EB248E"/>
    <w:rPr>
      <w:rFonts w:ascii="Arial" w:hAnsi="Arial"/>
      <w:b/>
    </w:rPr>
  </w:style>
  <w:style w:type="character" w:customStyle="1" w:styleId="Heading3Char">
    <w:name w:val="Heading 3 Char"/>
    <w:basedOn w:val="DefaultParagraphFont"/>
    <w:link w:val="Heading3"/>
    <w:uiPriority w:val="9"/>
    <w:rsid w:val="000D300D"/>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0D300D"/>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025C02"/>
    <w:rPr>
      <w:color w:val="800080" w:themeColor="followedHyperlink"/>
      <w:u w:val="single"/>
    </w:rPr>
  </w:style>
  <w:style w:type="paragraph" w:styleId="Footer">
    <w:name w:val="footer"/>
    <w:basedOn w:val="Normal"/>
    <w:link w:val="FooterChar"/>
    <w:uiPriority w:val="99"/>
    <w:unhideWhenUsed/>
    <w:rsid w:val="00DF4909"/>
    <w:pPr>
      <w:tabs>
        <w:tab w:val="center" w:pos="4320"/>
        <w:tab w:val="right" w:pos="8640"/>
      </w:tabs>
    </w:pPr>
  </w:style>
  <w:style w:type="character" w:customStyle="1" w:styleId="FooterChar">
    <w:name w:val="Footer Char"/>
    <w:basedOn w:val="DefaultParagraphFont"/>
    <w:link w:val="Footer"/>
    <w:uiPriority w:val="99"/>
    <w:rsid w:val="00DF4909"/>
  </w:style>
  <w:style w:type="character" w:styleId="PageNumber">
    <w:name w:val="page number"/>
    <w:basedOn w:val="DefaultParagraphFont"/>
    <w:uiPriority w:val="99"/>
    <w:semiHidden/>
    <w:unhideWhenUsed/>
    <w:rsid w:val="00DF4909"/>
  </w:style>
  <w:style w:type="character" w:styleId="CommentReference">
    <w:name w:val="annotation reference"/>
    <w:basedOn w:val="DefaultParagraphFont"/>
    <w:uiPriority w:val="99"/>
    <w:semiHidden/>
    <w:unhideWhenUsed/>
    <w:rsid w:val="00560A71"/>
    <w:rPr>
      <w:sz w:val="18"/>
      <w:szCs w:val="18"/>
    </w:rPr>
  </w:style>
  <w:style w:type="paragraph" w:styleId="CommentText">
    <w:name w:val="annotation text"/>
    <w:basedOn w:val="Normal"/>
    <w:link w:val="CommentTextChar"/>
    <w:uiPriority w:val="99"/>
    <w:unhideWhenUsed/>
    <w:rsid w:val="00560A71"/>
  </w:style>
  <w:style w:type="character" w:customStyle="1" w:styleId="CommentTextChar">
    <w:name w:val="Comment Text Char"/>
    <w:basedOn w:val="DefaultParagraphFont"/>
    <w:link w:val="CommentText"/>
    <w:uiPriority w:val="99"/>
    <w:rsid w:val="00560A71"/>
  </w:style>
  <w:style w:type="paragraph" w:styleId="CommentSubject">
    <w:name w:val="annotation subject"/>
    <w:basedOn w:val="CommentText"/>
    <w:next w:val="CommentText"/>
    <w:link w:val="CommentSubjectChar"/>
    <w:uiPriority w:val="99"/>
    <w:semiHidden/>
    <w:unhideWhenUsed/>
    <w:rsid w:val="00560A71"/>
    <w:rPr>
      <w:b/>
      <w:bCs/>
    </w:rPr>
  </w:style>
  <w:style w:type="character" w:customStyle="1" w:styleId="CommentSubjectChar">
    <w:name w:val="Comment Subject Char"/>
    <w:basedOn w:val="CommentTextChar"/>
    <w:link w:val="CommentSubject"/>
    <w:uiPriority w:val="99"/>
    <w:semiHidden/>
    <w:rsid w:val="00560A71"/>
    <w:rPr>
      <w:b/>
      <w:bCs/>
      <w:sz w:val="20"/>
      <w:szCs w:val="20"/>
    </w:rPr>
  </w:style>
  <w:style w:type="paragraph" w:styleId="BalloonText">
    <w:name w:val="Balloon Text"/>
    <w:basedOn w:val="Normal"/>
    <w:link w:val="BalloonTextChar"/>
    <w:uiPriority w:val="99"/>
    <w:semiHidden/>
    <w:unhideWhenUsed/>
    <w:rsid w:val="00560A71"/>
    <w:rPr>
      <w:rFonts w:ascii="Lucida Grande" w:hAnsi="Lucida Grande"/>
      <w:sz w:val="18"/>
      <w:szCs w:val="18"/>
    </w:rPr>
  </w:style>
  <w:style w:type="character" w:customStyle="1" w:styleId="BalloonTextChar">
    <w:name w:val="Balloon Text Char"/>
    <w:basedOn w:val="DefaultParagraphFont"/>
    <w:link w:val="BalloonText"/>
    <w:uiPriority w:val="99"/>
    <w:semiHidden/>
    <w:rsid w:val="00560A71"/>
    <w:rPr>
      <w:rFonts w:ascii="Lucida Grande" w:hAnsi="Lucida Grande"/>
      <w:sz w:val="18"/>
      <w:szCs w:val="18"/>
    </w:rPr>
  </w:style>
  <w:style w:type="paragraph" w:styleId="Revision">
    <w:name w:val="Revision"/>
    <w:hidden/>
    <w:uiPriority w:val="99"/>
    <w:semiHidden/>
    <w:rsid w:val="00FD109D"/>
  </w:style>
  <w:style w:type="character" w:styleId="PlaceholderText">
    <w:name w:val="Placeholder Text"/>
    <w:basedOn w:val="DefaultParagraphFont"/>
    <w:uiPriority w:val="99"/>
    <w:semiHidden/>
    <w:rsid w:val="00546A5C"/>
    <w:rPr>
      <w:color w:val="808080"/>
    </w:rPr>
  </w:style>
  <w:style w:type="paragraph" w:styleId="Header">
    <w:name w:val="header"/>
    <w:basedOn w:val="Normal"/>
    <w:link w:val="HeaderChar"/>
    <w:uiPriority w:val="99"/>
    <w:unhideWhenUsed/>
    <w:rsid w:val="00776AD1"/>
    <w:pPr>
      <w:tabs>
        <w:tab w:val="center" w:pos="4680"/>
        <w:tab w:val="right" w:pos="9360"/>
      </w:tabs>
      <w:spacing w:line="240" w:lineRule="auto"/>
    </w:pPr>
  </w:style>
  <w:style w:type="character" w:customStyle="1" w:styleId="HeaderChar">
    <w:name w:val="Header Char"/>
    <w:basedOn w:val="DefaultParagraphFont"/>
    <w:link w:val="Header"/>
    <w:uiPriority w:val="99"/>
    <w:rsid w:val="00776AD1"/>
    <w:rPr>
      <w:rFonts w:ascii="Arial" w:hAnsi="Arial"/>
      <w:sz w:val="20"/>
      <w:szCs w:val="20"/>
    </w:rPr>
  </w:style>
  <w:style w:type="paragraph" w:customStyle="1" w:styleId="EndNoteBibliographyTitle">
    <w:name w:val="EndNote Bibliography Title"/>
    <w:basedOn w:val="Normal"/>
    <w:link w:val="EndNoteBibliographyTitleChar"/>
    <w:rsid w:val="00295BDD"/>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295BDD"/>
    <w:rPr>
      <w:rFonts w:ascii="Arial" w:hAnsi="Arial" w:cs="Arial"/>
      <w:noProof/>
      <w:sz w:val="20"/>
      <w:szCs w:val="20"/>
      <w:lang w:val="en-US"/>
    </w:rPr>
  </w:style>
  <w:style w:type="paragraph" w:customStyle="1" w:styleId="EndNoteBibliography">
    <w:name w:val="EndNote Bibliography"/>
    <w:basedOn w:val="Normal"/>
    <w:link w:val="EndNoteBibliographyChar"/>
    <w:rsid w:val="00295BDD"/>
    <w:pPr>
      <w:spacing w:line="240" w:lineRule="auto"/>
      <w:jc w:val="both"/>
    </w:pPr>
    <w:rPr>
      <w:rFonts w:cs="Arial"/>
      <w:noProof/>
      <w:lang w:val="en-US"/>
    </w:rPr>
  </w:style>
  <w:style w:type="character" w:customStyle="1" w:styleId="EndNoteBibliographyChar">
    <w:name w:val="EndNote Bibliography Char"/>
    <w:basedOn w:val="DefaultParagraphFont"/>
    <w:link w:val="EndNoteBibliography"/>
    <w:rsid w:val="00295BDD"/>
    <w:rPr>
      <w:rFonts w:ascii="Arial" w:hAnsi="Arial" w:cs="Arial"/>
      <w:noProof/>
      <w:sz w:val="20"/>
      <w:szCs w:val="20"/>
      <w:lang w:val="en-US"/>
    </w:rPr>
  </w:style>
  <w:style w:type="character" w:customStyle="1" w:styleId="Heading4Char">
    <w:name w:val="Heading 4 Char"/>
    <w:basedOn w:val="DefaultParagraphFont"/>
    <w:link w:val="Heading4"/>
    <w:uiPriority w:val="9"/>
    <w:semiHidden/>
    <w:rsid w:val="00C53074"/>
    <w:rPr>
      <w:rFonts w:asciiTheme="majorHAnsi" w:eastAsiaTheme="majorEastAsia" w:hAnsiTheme="majorHAnsi" w:cstheme="majorBidi"/>
      <w:b/>
      <w:bCs/>
      <w:i/>
      <w:iCs/>
      <w:color w:val="4F81BD" w:themeColor="accen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002336">
      <w:bodyDiv w:val="1"/>
      <w:marLeft w:val="0"/>
      <w:marRight w:val="0"/>
      <w:marTop w:val="0"/>
      <w:marBottom w:val="0"/>
      <w:divBdr>
        <w:top w:val="none" w:sz="0" w:space="0" w:color="auto"/>
        <w:left w:val="none" w:sz="0" w:space="0" w:color="auto"/>
        <w:bottom w:val="none" w:sz="0" w:space="0" w:color="auto"/>
        <w:right w:val="none" w:sz="0" w:space="0" w:color="auto"/>
      </w:divBdr>
    </w:div>
    <w:div w:id="166989603">
      <w:bodyDiv w:val="1"/>
      <w:marLeft w:val="0"/>
      <w:marRight w:val="0"/>
      <w:marTop w:val="0"/>
      <w:marBottom w:val="0"/>
      <w:divBdr>
        <w:top w:val="none" w:sz="0" w:space="0" w:color="auto"/>
        <w:left w:val="none" w:sz="0" w:space="0" w:color="auto"/>
        <w:bottom w:val="none" w:sz="0" w:space="0" w:color="auto"/>
        <w:right w:val="none" w:sz="0" w:space="0" w:color="auto"/>
      </w:divBdr>
    </w:div>
    <w:div w:id="279653826">
      <w:bodyDiv w:val="1"/>
      <w:marLeft w:val="0"/>
      <w:marRight w:val="0"/>
      <w:marTop w:val="0"/>
      <w:marBottom w:val="0"/>
      <w:divBdr>
        <w:top w:val="none" w:sz="0" w:space="0" w:color="auto"/>
        <w:left w:val="none" w:sz="0" w:space="0" w:color="auto"/>
        <w:bottom w:val="none" w:sz="0" w:space="0" w:color="auto"/>
        <w:right w:val="none" w:sz="0" w:space="0" w:color="auto"/>
      </w:divBdr>
    </w:div>
    <w:div w:id="287126066">
      <w:bodyDiv w:val="1"/>
      <w:marLeft w:val="0"/>
      <w:marRight w:val="0"/>
      <w:marTop w:val="0"/>
      <w:marBottom w:val="0"/>
      <w:divBdr>
        <w:top w:val="none" w:sz="0" w:space="0" w:color="auto"/>
        <w:left w:val="none" w:sz="0" w:space="0" w:color="auto"/>
        <w:bottom w:val="none" w:sz="0" w:space="0" w:color="auto"/>
        <w:right w:val="none" w:sz="0" w:space="0" w:color="auto"/>
      </w:divBdr>
    </w:div>
    <w:div w:id="317852067">
      <w:bodyDiv w:val="1"/>
      <w:marLeft w:val="0"/>
      <w:marRight w:val="0"/>
      <w:marTop w:val="0"/>
      <w:marBottom w:val="0"/>
      <w:divBdr>
        <w:top w:val="none" w:sz="0" w:space="0" w:color="auto"/>
        <w:left w:val="none" w:sz="0" w:space="0" w:color="auto"/>
        <w:bottom w:val="none" w:sz="0" w:space="0" w:color="auto"/>
        <w:right w:val="none" w:sz="0" w:space="0" w:color="auto"/>
      </w:divBdr>
    </w:div>
    <w:div w:id="377778557">
      <w:bodyDiv w:val="1"/>
      <w:marLeft w:val="0"/>
      <w:marRight w:val="0"/>
      <w:marTop w:val="0"/>
      <w:marBottom w:val="0"/>
      <w:divBdr>
        <w:top w:val="none" w:sz="0" w:space="0" w:color="auto"/>
        <w:left w:val="none" w:sz="0" w:space="0" w:color="auto"/>
        <w:bottom w:val="none" w:sz="0" w:space="0" w:color="auto"/>
        <w:right w:val="none" w:sz="0" w:space="0" w:color="auto"/>
      </w:divBdr>
    </w:div>
    <w:div w:id="574360208">
      <w:bodyDiv w:val="1"/>
      <w:marLeft w:val="0"/>
      <w:marRight w:val="0"/>
      <w:marTop w:val="0"/>
      <w:marBottom w:val="0"/>
      <w:divBdr>
        <w:top w:val="none" w:sz="0" w:space="0" w:color="auto"/>
        <w:left w:val="none" w:sz="0" w:space="0" w:color="auto"/>
        <w:bottom w:val="none" w:sz="0" w:space="0" w:color="auto"/>
        <w:right w:val="none" w:sz="0" w:space="0" w:color="auto"/>
      </w:divBdr>
    </w:div>
    <w:div w:id="604001034">
      <w:bodyDiv w:val="1"/>
      <w:marLeft w:val="0"/>
      <w:marRight w:val="0"/>
      <w:marTop w:val="0"/>
      <w:marBottom w:val="0"/>
      <w:divBdr>
        <w:top w:val="none" w:sz="0" w:space="0" w:color="auto"/>
        <w:left w:val="none" w:sz="0" w:space="0" w:color="auto"/>
        <w:bottom w:val="none" w:sz="0" w:space="0" w:color="auto"/>
        <w:right w:val="none" w:sz="0" w:space="0" w:color="auto"/>
      </w:divBdr>
    </w:div>
    <w:div w:id="642122246">
      <w:bodyDiv w:val="1"/>
      <w:marLeft w:val="0"/>
      <w:marRight w:val="0"/>
      <w:marTop w:val="0"/>
      <w:marBottom w:val="0"/>
      <w:divBdr>
        <w:top w:val="none" w:sz="0" w:space="0" w:color="auto"/>
        <w:left w:val="none" w:sz="0" w:space="0" w:color="auto"/>
        <w:bottom w:val="none" w:sz="0" w:space="0" w:color="auto"/>
        <w:right w:val="none" w:sz="0" w:space="0" w:color="auto"/>
      </w:divBdr>
    </w:div>
    <w:div w:id="759330086">
      <w:bodyDiv w:val="1"/>
      <w:marLeft w:val="0"/>
      <w:marRight w:val="0"/>
      <w:marTop w:val="0"/>
      <w:marBottom w:val="0"/>
      <w:divBdr>
        <w:top w:val="none" w:sz="0" w:space="0" w:color="auto"/>
        <w:left w:val="none" w:sz="0" w:space="0" w:color="auto"/>
        <w:bottom w:val="none" w:sz="0" w:space="0" w:color="auto"/>
        <w:right w:val="none" w:sz="0" w:space="0" w:color="auto"/>
      </w:divBdr>
    </w:div>
    <w:div w:id="779300350">
      <w:bodyDiv w:val="1"/>
      <w:marLeft w:val="0"/>
      <w:marRight w:val="0"/>
      <w:marTop w:val="0"/>
      <w:marBottom w:val="0"/>
      <w:divBdr>
        <w:top w:val="none" w:sz="0" w:space="0" w:color="auto"/>
        <w:left w:val="none" w:sz="0" w:space="0" w:color="auto"/>
        <w:bottom w:val="none" w:sz="0" w:space="0" w:color="auto"/>
        <w:right w:val="none" w:sz="0" w:space="0" w:color="auto"/>
      </w:divBdr>
    </w:div>
    <w:div w:id="787772744">
      <w:bodyDiv w:val="1"/>
      <w:marLeft w:val="0"/>
      <w:marRight w:val="0"/>
      <w:marTop w:val="0"/>
      <w:marBottom w:val="0"/>
      <w:divBdr>
        <w:top w:val="none" w:sz="0" w:space="0" w:color="auto"/>
        <w:left w:val="none" w:sz="0" w:space="0" w:color="auto"/>
        <w:bottom w:val="none" w:sz="0" w:space="0" w:color="auto"/>
        <w:right w:val="none" w:sz="0" w:space="0" w:color="auto"/>
      </w:divBdr>
    </w:div>
    <w:div w:id="1005135004">
      <w:bodyDiv w:val="1"/>
      <w:marLeft w:val="0"/>
      <w:marRight w:val="0"/>
      <w:marTop w:val="0"/>
      <w:marBottom w:val="0"/>
      <w:divBdr>
        <w:top w:val="none" w:sz="0" w:space="0" w:color="auto"/>
        <w:left w:val="none" w:sz="0" w:space="0" w:color="auto"/>
        <w:bottom w:val="none" w:sz="0" w:space="0" w:color="auto"/>
        <w:right w:val="none" w:sz="0" w:space="0" w:color="auto"/>
      </w:divBdr>
    </w:div>
    <w:div w:id="1095050422">
      <w:bodyDiv w:val="1"/>
      <w:marLeft w:val="0"/>
      <w:marRight w:val="0"/>
      <w:marTop w:val="0"/>
      <w:marBottom w:val="0"/>
      <w:divBdr>
        <w:top w:val="none" w:sz="0" w:space="0" w:color="auto"/>
        <w:left w:val="none" w:sz="0" w:space="0" w:color="auto"/>
        <w:bottom w:val="none" w:sz="0" w:space="0" w:color="auto"/>
        <w:right w:val="none" w:sz="0" w:space="0" w:color="auto"/>
      </w:divBdr>
    </w:div>
    <w:div w:id="1145121455">
      <w:bodyDiv w:val="1"/>
      <w:marLeft w:val="0"/>
      <w:marRight w:val="0"/>
      <w:marTop w:val="0"/>
      <w:marBottom w:val="0"/>
      <w:divBdr>
        <w:top w:val="none" w:sz="0" w:space="0" w:color="auto"/>
        <w:left w:val="none" w:sz="0" w:space="0" w:color="auto"/>
        <w:bottom w:val="none" w:sz="0" w:space="0" w:color="auto"/>
        <w:right w:val="none" w:sz="0" w:space="0" w:color="auto"/>
      </w:divBdr>
    </w:div>
    <w:div w:id="1158301400">
      <w:bodyDiv w:val="1"/>
      <w:marLeft w:val="0"/>
      <w:marRight w:val="0"/>
      <w:marTop w:val="0"/>
      <w:marBottom w:val="0"/>
      <w:divBdr>
        <w:top w:val="none" w:sz="0" w:space="0" w:color="auto"/>
        <w:left w:val="none" w:sz="0" w:space="0" w:color="auto"/>
        <w:bottom w:val="none" w:sz="0" w:space="0" w:color="auto"/>
        <w:right w:val="none" w:sz="0" w:space="0" w:color="auto"/>
      </w:divBdr>
    </w:div>
    <w:div w:id="1214346851">
      <w:bodyDiv w:val="1"/>
      <w:marLeft w:val="0"/>
      <w:marRight w:val="0"/>
      <w:marTop w:val="0"/>
      <w:marBottom w:val="0"/>
      <w:divBdr>
        <w:top w:val="none" w:sz="0" w:space="0" w:color="auto"/>
        <w:left w:val="none" w:sz="0" w:space="0" w:color="auto"/>
        <w:bottom w:val="none" w:sz="0" w:space="0" w:color="auto"/>
        <w:right w:val="none" w:sz="0" w:space="0" w:color="auto"/>
      </w:divBdr>
    </w:div>
    <w:div w:id="1218854254">
      <w:bodyDiv w:val="1"/>
      <w:marLeft w:val="0"/>
      <w:marRight w:val="0"/>
      <w:marTop w:val="0"/>
      <w:marBottom w:val="0"/>
      <w:divBdr>
        <w:top w:val="none" w:sz="0" w:space="0" w:color="auto"/>
        <w:left w:val="none" w:sz="0" w:space="0" w:color="auto"/>
        <w:bottom w:val="none" w:sz="0" w:space="0" w:color="auto"/>
        <w:right w:val="none" w:sz="0" w:space="0" w:color="auto"/>
      </w:divBdr>
    </w:div>
    <w:div w:id="1272281251">
      <w:bodyDiv w:val="1"/>
      <w:marLeft w:val="0"/>
      <w:marRight w:val="0"/>
      <w:marTop w:val="0"/>
      <w:marBottom w:val="0"/>
      <w:divBdr>
        <w:top w:val="none" w:sz="0" w:space="0" w:color="auto"/>
        <w:left w:val="none" w:sz="0" w:space="0" w:color="auto"/>
        <w:bottom w:val="none" w:sz="0" w:space="0" w:color="auto"/>
        <w:right w:val="none" w:sz="0" w:space="0" w:color="auto"/>
      </w:divBdr>
    </w:div>
    <w:div w:id="1272980533">
      <w:bodyDiv w:val="1"/>
      <w:marLeft w:val="0"/>
      <w:marRight w:val="0"/>
      <w:marTop w:val="0"/>
      <w:marBottom w:val="0"/>
      <w:divBdr>
        <w:top w:val="none" w:sz="0" w:space="0" w:color="auto"/>
        <w:left w:val="none" w:sz="0" w:space="0" w:color="auto"/>
        <w:bottom w:val="none" w:sz="0" w:space="0" w:color="auto"/>
        <w:right w:val="none" w:sz="0" w:space="0" w:color="auto"/>
      </w:divBdr>
    </w:div>
    <w:div w:id="1332217676">
      <w:bodyDiv w:val="1"/>
      <w:marLeft w:val="0"/>
      <w:marRight w:val="0"/>
      <w:marTop w:val="0"/>
      <w:marBottom w:val="0"/>
      <w:divBdr>
        <w:top w:val="none" w:sz="0" w:space="0" w:color="auto"/>
        <w:left w:val="none" w:sz="0" w:space="0" w:color="auto"/>
        <w:bottom w:val="none" w:sz="0" w:space="0" w:color="auto"/>
        <w:right w:val="none" w:sz="0" w:space="0" w:color="auto"/>
      </w:divBdr>
    </w:div>
    <w:div w:id="1335566700">
      <w:bodyDiv w:val="1"/>
      <w:marLeft w:val="0"/>
      <w:marRight w:val="0"/>
      <w:marTop w:val="0"/>
      <w:marBottom w:val="0"/>
      <w:divBdr>
        <w:top w:val="none" w:sz="0" w:space="0" w:color="auto"/>
        <w:left w:val="none" w:sz="0" w:space="0" w:color="auto"/>
        <w:bottom w:val="none" w:sz="0" w:space="0" w:color="auto"/>
        <w:right w:val="none" w:sz="0" w:space="0" w:color="auto"/>
      </w:divBdr>
    </w:div>
    <w:div w:id="1338465671">
      <w:bodyDiv w:val="1"/>
      <w:marLeft w:val="0"/>
      <w:marRight w:val="0"/>
      <w:marTop w:val="0"/>
      <w:marBottom w:val="0"/>
      <w:divBdr>
        <w:top w:val="none" w:sz="0" w:space="0" w:color="auto"/>
        <w:left w:val="none" w:sz="0" w:space="0" w:color="auto"/>
        <w:bottom w:val="none" w:sz="0" w:space="0" w:color="auto"/>
        <w:right w:val="none" w:sz="0" w:space="0" w:color="auto"/>
      </w:divBdr>
    </w:div>
    <w:div w:id="1484085052">
      <w:bodyDiv w:val="1"/>
      <w:marLeft w:val="0"/>
      <w:marRight w:val="0"/>
      <w:marTop w:val="0"/>
      <w:marBottom w:val="0"/>
      <w:divBdr>
        <w:top w:val="none" w:sz="0" w:space="0" w:color="auto"/>
        <w:left w:val="none" w:sz="0" w:space="0" w:color="auto"/>
        <w:bottom w:val="none" w:sz="0" w:space="0" w:color="auto"/>
        <w:right w:val="none" w:sz="0" w:space="0" w:color="auto"/>
      </w:divBdr>
      <w:divsChild>
        <w:div w:id="16543496">
          <w:marLeft w:val="60"/>
          <w:marRight w:val="60"/>
          <w:marTop w:val="0"/>
          <w:marBottom w:val="0"/>
          <w:divBdr>
            <w:top w:val="none" w:sz="0" w:space="0" w:color="auto"/>
            <w:left w:val="none" w:sz="0" w:space="0" w:color="auto"/>
            <w:bottom w:val="none" w:sz="0" w:space="0" w:color="auto"/>
            <w:right w:val="none" w:sz="0" w:space="0" w:color="auto"/>
          </w:divBdr>
        </w:div>
        <w:div w:id="31200686">
          <w:marLeft w:val="60"/>
          <w:marRight w:val="60"/>
          <w:marTop w:val="0"/>
          <w:marBottom w:val="0"/>
          <w:divBdr>
            <w:top w:val="none" w:sz="0" w:space="0" w:color="auto"/>
            <w:left w:val="none" w:sz="0" w:space="0" w:color="auto"/>
            <w:bottom w:val="none" w:sz="0" w:space="0" w:color="auto"/>
            <w:right w:val="none" w:sz="0" w:space="0" w:color="auto"/>
          </w:divBdr>
        </w:div>
        <w:div w:id="90929245">
          <w:marLeft w:val="60"/>
          <w:marRight w:val="60"/>
          <w:marTop w:val="0"/>
          <w:marBottom w:val="0"/>
          <w:divBdr>
            <w:top w:val="none" w:sz="0" w:space="0" w:color="auto"/>
            <w:left w:val="none" w:sz="0" w:space="0" w:color="auto"/>
            <w:bottom w:val="none" w:sz="0" w:space="0" w:color="auto"/>
            <w:right w:val="none" w:sz="0" w:space="0" w:color="auto"/>
          </w:divBdr>
        </w:div>
        <w:div w:id="106243260">
          <w:marLeft w:val="60"/>
          <w:marRight w:val="60"/>
          <w:marTop w:val="0"/>
          <w:marBottom w:val="0"/>
          <w:divBdr>
            <w:top w:val="none" w:sz="0" w:space="0" w:color="auto"/>
            <w:left w:val="none" w:sz="0" w:space="0" w:color="auto"/>
            <w:bottom w:val="none" w:sz="0" w:space="0" w:color="auto"/>
            <w:right w:val="none" w:sz="0" w:space="0" w:color="auto"/>
          </w:divBdr>
        </w:div>
        <w:div w:id="218637737">
          <w:marLeft w:val="60"/>
          <w:marRight w:val="60"/>
          <w:marTop w:val="0"/>
          <w:marBottom w:val="0"/>
          <w:divBdr>
            <w:top w:val="none" w:sz="0" w:space="0" w:color="auto"/>
            <w:left w:val="none" w:sz="0" w:space="0" w:color="auto"/>
            <w:bottom w:val="none" w:sz="0" w:space="0" w:color="auto"/>
            <w:right w:val="none" w:sz="0" w:space="0" w:color="auto"/>
          </w:divBdr>
        </w:div>
        <w:div w:id="239751359">
          <w:marLeft w:val="60"/>
          <w:marRight w:val="60"/>
          <w:marTop w:val="0"/>
          <w:marBottom w:val="0"/>
          <w:divBdr>
            <w:top w:val="none" w:sz="0" w:space="0" w:color="auto"/>
            <w:left w:val="none" w:sz="0" w:space="0" w:color="auto"/>
            <w:bottom w:val="none" w:sz="0" w:space="0" w:color="auto"/>
            <w:right w:val="none" w:sz="0" w:space="0" w:color="auto"/>
          </w:divBdr>
        </w:div>
        <w:div w:id="259726224">
          <w:marLeft w:val="60"/>
          <w:marRight w:val="60"/>
          <w:marTop w:val="0"/>
          <w:marBottom w:val="0"/>
          <w:divBdr>
            <w:top w:val="none" w:sz="0" w:space="0" w:color="auto"/>
            <w:left w:val="none" w:sz="0" w:space="0" w:color="auto"/>
            <w:bottom w:val="none" w:sz="0" w:space="0" w:color="auto"/>
            <w:right w:val="none" w:sz="0" w:space="0" w:color="auto"/>
          </w:divBdr>
        </w:div>
        <w:div w:id="286669718">
          <w:marLeft w:val="60"/>
          <w:marRight w:val="60"/>
          <w:marTop w:val="0"/>
          <w:marBottom w:val="0"/>
          <w:divBdr>
            <w:top w:val="none" w:sz="0" w:space="0" w:color="auto"/>
            <w:left w:val="none" w:sz="0" w:space="0" w:color="auto"/>
            <w:bottom w:val="none" w:sz="0" w:space="0" w:color="auto"/>
            <w:right w:val="none" w:sz="0" w:space="0" w:color="auto"/>
          </w:divBdr>
        </w:div>
        <w:div w:id="351036682">
          <w:marLeft w:val="60"/>
          <w:marRight w:val="60"/>
          <w:marTop w:val="0"/>
          <w:marBottom w:val="0"/>
          <w:divBdr>
            <w:top w:val="none" w:sz="0" w:space="0" w:color="auto"/>
            <w:left w:val="none" w:sz="0" w:space="0" w:color="auto"/>
            <w:bottom w:val="none" w:sz="0" w:space="0" w:color="auto"/>
            <w:right w:val="none" w:sz="0" w:space="0" w:color="auto"/>
          </w:divBdr>
        </w:div>
        <w:div w:id="434717585">
          <w:marLeft w:val="60"/>
          <w:marRight w:val="60"/>
          <w:marTop w:val="0"/>
          <w:marBottom w:val="0"/>
          <w:divBdr>
            <w:top w:val="none" w:sz="0" w:space="0" w:color="auto"/>
            <w:left w:val="none" w:sz="0" w:space="0" w:color="auto"/>
            <w:bottom w:val="none" w:sz="0" w:space="0" w:color="auto"/>
            <w:right w:val="none" w:sz="0" w:space="0" w:color="auto"/>
          </w:divBdr>
        </w:div>
        <w:div w:id="481194680">
          <w:marLeft w:val="60"/>
          <w:marRight w:val="60"/>
          <w:marTop w:val="0"/>
          <w:marBottom w:val="0"/>
          <w:divBdr>
            <w:top w:val="none" w:sz="0" w:space="0" w:color="auto"/>
            <w:left w:val="none" w:sz="0" w:space="0" w:color="auto"/>
            <w:bottom w:val="none" w:sz="0" w:space="0" w:color="auto"/>
            <w:right w:val="none" w:sz="0" w:space="0" w:color="auto"/>
          </w:divBdr>
        </w:div>
        <w:div w:id="548342285">
          <w:marLeft w:val="60"/>
          <w:marRight w:val="60"/>
          <w:marTop w:val="0"/>
          <w:marBottom w:val="0"/>
          <w:divBdr>
            <w:top w:val="none" w:sz="0" w:space="0" w:color="auto"/>
            <w:left w:val="none" w:sz="0" w:space="0" w:color="auto"/>
            <w:bottom w:val="none" w:sz="0" w:space="0" w:color="auto"/>
            <w:right w:val="none" w:sz="0" w:space="0" w:color="auto"/>
          </w:divBdr>
        </w:div>
        <w:div w:id="612323301">
          <w:marLeft w:val="60"/>
          <w:marRight w:val="60"/>
          <w:marTop w:val="0"/>
          <w:marBottom w:val="0"/>
          <w:divBdr>
            <w:top w:val="none" w:sz="0" w:space="0" w:color="auto"/>
            <w:left w:val="none" w:sz="0" w:space="0" w:color="auto"/>
            <w:bottom w:val="none" w:sz="0" w:space="0" w:color="auto"/>
            <w:right w:val="none" w:sz="0" w:space="0" w:color="auto"/>
          </w:divBdr>
        </w:div>
        <w:div w:id="620964765">
          <w:marLeft w:val="60"/>
          <w:marRight w:val="60"/>
          <w:marTop w:val="0"/>
          <w:marBottom w:val="0"/>
          <w:divBdr>
            <w:top w:val="none" w:sz="0" w:space="0" w:color="auto"/>
            <w:left w:val="none" w:sz="0" w:space="0" w:color="auto"/>
            <w:bottom w:val="none" w:sz="0" w:space="0" w:color="auto"/>
            <w:right w:val="none" w:sz="0" w:space="0" w:color="auto"/>
          </w:divBdr>
        </w:div>
        <w:div w:id="697390110">
          <w:marLeft w:val="60"/>
          <w:marRight w:val="60"/>
          <w:marTop w:val="0"/>
          <w:marBottom w:val="0"/>
          <w:divBdr>
            <w:top w:val="none" w:sz="0" w:space="0" w:color="auto"/>
            <w:left w:val="none" w:sz="0" w:space="0" w:color="auto"/>
            <w:bottom w:val="none" w:sz="0" w:space="0" w:color="auto"/>
            <w:right w:val="none" w:sz="0" w:space="0" w:color="auto"/>
          </w:divBdr>
        </w:div>
        <w:div w:id="755633615">
          <w:marLeft w:val="60"/>
          <w:marRight w:val="60"/>
          <w:marTop w:val="0"/>
          <w:marBottom w:val="0"/>
          <w:divBdr>
            <w:top w:val="none" w:sz="0" w:space="0" w:color="auto"/>
            <w:left w:val="none" w:sz="0" w:space="0" w:color="auto"/>
            <w:bottom w:val="none" w:sz="0" w:space="0" w:color="auto"/>
            <w:right w:val="none" w:sz="0" w:space="0" w:color="auto"/>
          </w:divBdr>
        </w:div>
        <w:div w:id="760875625">
          <w:marLeft w:val="60"/>
          <w:marRight w:val="60"/>
          <w:marTop w:val="0"/>
          <w:marBottom w:val="0"/>
          <w:divBdr>
            <w:top w:val="none" w:sz="0" w:space="0" w:color="auto"/>
            <w:left w:val="none" w:sz="0" w:space="0" w:color="auto"/>
            <w:bottom w:val="none" w:sz="0" w:space="0" w:color="auto"/>
            <w:right w:val="none" w:sz="0" w:space="0" w:color="auto"/>
          </w:divBdr>
        </w:div>
        <w:div w:id="784233093">
          <w:marLeft w:val="60"/>
          <w:marRight w:val="60"/>
          <w:marTop w:val="0"/>
          <w:marBottom w:val="0"/>
          <w:divBdr>
            <w:top w:val="none" w:sz="0" w:space="0" w:color="auto"/>
            <w:left w:val="none" w:sz="0" w:space="0" w:color="auto"/>
            <w:bottom w:val="none" w:sz="0" w:space="0" w:color="auto"/>
            <w:right w:val="none" w:sz="0" w:space="0" w:color="auto"/>
          </w:divBdr>
        </w:div>
        <w:div w:id="877014089">
          <w:marLeft w:val="60"/>
          <w:marRight w:val="60"/>
          <w:marTop w:val="0"/>
          <w:marBottom w:val="0"/>
          <w:divBdr>
            <w:top w:val="none" w:sz="0" w:space="0" w:color="auto"/>
            <w:left w:val="none" w:sz="0" w:space="0" w:color="auto"/>
            <w:bottom w:val="none" w:sz="0" w:space="0" w:color="auto"/>
            <w:right w:val="none" w:sz="0" w:space="0" w:color="auto"/>
          </w:divBdr>
        </w:div>
        <w:div w:id="917982097">
          <w:marLeft w:val="60"/>
          <w:marRight w:val="60"/>
          <w:marTop w:val="0"/>
          <w:marBottom w:val="0"/>
          <w:divBdr>
            <w:top w:val="none" w:sz="0" w:space="0" w:color="auto"/>
            <w:left w:val="none" w:sz="0" w:space="0" w:color="auto"/>
            <w:bottom w:val="none" w:sz="0" w:space="0" w:color="auto"/>
            <w:right w:val="none" w:sz="0" w:space="0" w:color="auto"/>
          </w:divBdr>
        </w:div>
        <w:div w:id="935022747">
          <w:marLeft w:val="60"/>
          <w:marRight w:val="60"/>
          <w:marTop w:val="0"/>
          <w:marBottom w:val="0"/>
          <w:divBdr>
            <w:top w:val="none" w:sz="0" w:space="0" w:color="auto"/>
            <w:left w:val="none" w:sz="0" w:space="0" w:color="auto"/>
            <w:bottom w:val="none" w:sz="0" w:space="0" w:color="auto"/>
            <w:right w:val="none" w:sz="0" w:space="0" w:color="auto"/>
          </w:divBdr>
        </w:div>
        <w:div w:id="1030372780">
          <w:marLeft w:val="60"/>
          <w:marRight w:val="60"/>
          <w:marTop w:val="0"/>
          <w:marBottom w:val="0"/>
          <w:divBdr>
            <w:top w:val="none" w:sz="0" w:space="0" w:color="auto"/>
            <w:left w:val="none" w:sz="0" w:space="0" w:color="auto"/>
            <w:bottom w:val="none" w:sz="0" w:space="0" w:color="auto"/>
            <w:right w:val="none" w:sz="0" w:space="0" w:color="auto"/>
          </w:divBdr>
        </w:div>
        <w:div w:id="1052655830">
          <w:marLeft w:val="60"/>
          <w:marRight w:val="60"/>
          <w:marTop w:val="0"/>
          <w:marBottom w:val="0"/>
          <w:divBdr>
            <w:top w:val="none" w:sz="0" w:space="0" w:color="auto"/>
            <w:left w:val="none" w:sz="0" w:space="0" w:color="auto"/>
            <w:bottom w:val="none" w:sz="0" w:space="0" w:color="auto"/>
            <w:right w:val="none" w:sz="0" w:space="0" w:color="auto"/>
          </w:divBdr>
        </w:div>
        <w:div w:id="1142310287">
          <w:marLeft w:val="60"/>
          <w:marRight w:val="60"/>
          <w:marTop w:val="0"/>
          <w:marBottom w:val="0"/>
          <w:divBdr>
            <w:top w:val="none" w:sz="0" w:space="0" w:color="auto"/>
            <w:left w:val="none" w:sz="0" w:space="0" w:color="auto"/>
            <w:bottom w:val="none" w:sz="0" w:space="0" w:color="auto"/>
            <w:right w:val="none" w:sz="0" w:space="0" w:color="auto"/>
          </w:divBdr>
        </w:div>
        <w:div w:id="1189222256">
          <w:marLeft w:val="60"/>
          <w:marRight w:val="60"/>
          <w:marTop w:val="0"/>
          <w:marBottom w:val="0"/>
          <w:divBdr>
            <w:top w:val="none" w:sz="0" w:space="0" w:color="auto"/>
            <w:left w:val="none" w:sz="0" w:space="0" w:color="auto"/>
            <w:bottom w:val="none" w:sz="0" w:space="0" w:color="auto"/>
            <w:right w:val="none" w:sz="0" w:space="0" w:color="auto"/>
          </w:divBdr>
        </w:div>
        <w:div w:id="1242251710">
          <w:marLeft w:val="60"/>
          <w:marRight w:val="60"/>
          <w:marTop w:val="0"/>
          <w:marBottom w:val="0"/>
          <w:divBdr>
            <w:top w:val="none" w:sz="0" w:space="0" w:color="auto"/>
            <w:left w:val="none" w:sz="0" w:space="0" w:color="auto"/>
            <w:bottom w:val="none" w:sz="0" w:space="0" w:color="auto"/>
            <w:right w:val="none" w:sz="0" w:space="0" w:color="auto"/>
          </w:divBdr>
        </w:div>
        <w:div w:id="1399674439">
          <w:marLeft w:val="60"/>
          <w:marRight w:val="60"/>
          <w:marTop w:val="0"/>
          <w:marBottom w:val="0"/>
          <w:divBdr>
            <w:top w:val="none" w:sz="0" w:space="0" w:color="auto"/>
            <w:left w:val="none" w:sz="0" w:space="0" w:color="auto"/>
            <w:bottom w:val="none" w:sz="0" w:space="0" w:color="auto"/>
            <w:right w:val="none" w:sz="0" w:space="0" w:color="auto"/>
          </w:divBdr>
        </w:div>
        <w:div w:id="1469011120">
          <w:marLeft w:val="60"/>
          <w:marRight w:val="60"/>
          <w:marTop w:val="0"/>
          <w:marBottom w:val="0"/>
          <w:divBdr>
            <w:top w:val="none" w:sz="0" w:space="0" w:color="auto"/>
            <w:left w:val="none" w:sz="0" w:space="0" w:color="auto"/>
            <w:bottom w:val="none" w:sz="0" w:space="0" w:color="auto"/>
            <w:right w:val="none" w:sz="0" w:space="0" w:color="auto"/>
          </w:divBdr>
        </w:div>
        <w:div w:id="1474173483">
          <w:marLeft w:val="60"/>
          <w:marRight w:val="60"/>
          <w:marTop w:val="0"/>
          <w:marBottom w:val="0"/>
          <w:divBdr>
            <w:top w:val="none" w:sz="0" w:space="0" w:color="auto"/>
            <w:left w:val="none" w:sz="0" w:space="0" w:color="auto"/>
            <w:bottom w:val="none" w:sz="0" w:space="0" w:color="auto"/>
            <w:right w:val="none" w:sz="0" w:space="0" w:color="auto"/>
          </w:divBdr>
        </w:div>
        <w:div w:id="1515614385">
          <w:marLeft w:val="60"/>
          <w:marRight w:val="60"/>
          <w:marTop w:val="0"/>
          <w:marBottom w:val="0"/>
          <w:divBdr>
            <w:top w:val="none" w:sz="0" w:space="0" w:color="auto"/>
            <w:left w:val="none" w:sz="0" w:space="0" w:color="auto"/>
            <w:bottom w:val="none" w:sz="0" w:space="0" w:color="auto"/>
            <w:right w:val="none" w:sz="0" w:space="0" w:color="auto"/>
          </w:divBdr>
        </w:div>
        <w:div w:id="1558740749">
          <w:marLeft w:val="60"/>
          <w:marRight w:val="60"/>
          <w:marTop w:val="0"/>
          <w:marBottom w:val="0"/>
          <w:divBdr>
            <w:top w:val="none" w:sz="0" w:space="0" w:color="auto"/>
            <w:left w:val="none" w:sz="0" w:space="0" w:color="auto"/>
            <w:bottom w:val="none" w:sz="0" w:space="0" w:color="auto"/>
            <w:right w:val="none" w:sz="0" w:space="0" w:color="auto"/>
          </w:divBdr>
        </w:div>
        <w:div w:id="1619489812">
          <w:marLeft w:val="60"/>
          <w:marRight w:val="60"/>
          <w:marTop w:val="0"/>
          <w:marBottom w:val="0"/>
          <w:divBdr>
            <w:top w:val="none" w:sz="0" w:space="0" w:color="auto"/>
            <w:left w:val="none" w:sz="0" w:space="0" w:color="auto"/>
            <w:bottom w:val="none" w:sz="0" w:space="0" w:color="auto"/>
            <w:right w:val="none" w:sz="0" w:space="0" w:color="auto"/>
          </w:divBdr>
        </w:div>
        <w:div w:id="1707489440">
          <w:marLeft w:val="60"/>
          <w:marRight w:val="60"/>
          <w:marTop w:val="0"/>
          <w:marBottom w:val="0"/>
          <w:divBdr>
            <w:top w:val="none" w:sz="0" w:space="0" w:color="auto"/>
            <w:left w:val="none" w:sz="0" w:space="0" w:color="auto"/>
            <w:bottom w:val="none" w:sz="0" w:space="0" w:color="auto"/>
            <w:right w:val="none" w:sz="0" w:space="0" w:color="auto"/>
          </w:divBdr>
        </w:div>
        <w:div w:id="1712417163">
          <w:marLeft w:val="60"/>
          <w:marRight w:val="60"/>
          <w:marTop w:val="0"/>
          <w:marBottom w:val="0"/>
          <w:divBdr>
            <w:top w:val="none" w:sz="0" w:space="0" w:color="auto"/>
            <w:left w:val="none" w:sz="0" w:space="0" w:color="auto"/>
            <w:bottom w:val="none" w:sz="0" w:space="0" w:color="auto"/>
            <w:right w:val="none" w:sz="0" w:space="0" w:color="auto"/>
          </w:divBdr>
        </w:div>
        <w:div w:id="1768383550">
          <w:marLeft w:val="60"/>
          <w:marRight w:val="60"/>
          <w:marTop w:val="0"/>
          <w:marBottom w:val="0"/>
          <w:divBdr>
            <w:top w:val="none" w:sz="0" w:space="0" w:color="auto"/>
            <w:left w:val="none" w:sz="0" w:space="0" w:color="auto"/>
            <w:bottom w:val="none" w:sz="0" w:space="0" w:color="auto"/>
            <w:right w:val="none" w:sz="0" w:space="0" w:color="auto"/>
          </w:divBdr>
        </w:div>
        <w:div w:id="1777211742">
          <w:marLeft w:val="60"/>
          <w:marRight w:val="60"/>
          <w:marTop w:val="0"/>
          <w:marBottom w:val="0"/>
          <w:divBdr>
            <w:top w:val="none" w:sz="0" w:space="0" w:color="auto"/>
            <w:left w:val="none" w:sz="0" w:space="0" w:color="auto"/>
            <w:bottom w:val="none" w:sz="0" w:space="0" w:color="auto"/>
            <w:right w:val="none" w:sz="0" w:space="0" w:color="auto"/>
          </w:divBdr>
        </w:div>
        <w:div w:id="1779449115">
          <w:marLeft w:val="60"/>
          <w:marRight w:val="60"/>
          <w:marTop w:val="0"/>
          <w:marBottom w:val="0"/>
          <w:divBdr>
            <w:top w:val="none" w:sz="0" w:space="0" w:color="auto"/>
            <w:left w:val="none" w:sz="0" w:space="0" w:color="auto"/>
            <w:bottom w:val="none" w:sz="0" w:space="0" w:color="auto"/>
            <w:right w:val="none" w:sz="0" w:space="0" w:color="auto"/>
          </w:divBdr>
        </w:div>
        <w:div w:id="1992441270">
          <w:marLeft w:val="60"/>
          <w:marRight w:val="60"/>
          <w:marTop w:val="0"/>
          <w:marBottom w:val="0"/>
          <w:divBdr>
            <w:top w:val="none" w:sz="0" w:space="0" w:color="auto"/>
            <w:left w:val="none" w:sz="0" w:space="0" w:color="auto"/>
            <w:bottom w:val="none" w:sz="0" w:space="0" w:color="auto"/>
            <w:right w:val="none" w:sz="0" w:space="0" w:color="auto"/>
          </w:divBdr>
        </w:div>
      </w:divsChild>
    </w:div>
    <w:div w:id="1505390565">
      <w:bodyDiv w:val="1"/>
      <w:marLeft w:val="0"/>
      <w:marRight w:val="0"/>
      <w:marTop w:val="0"/>
      <w:marBottom w:val="0"/>
      <w:divBdr>
        <w:top w:val="none" w:sz="0" w:space="0" w:color="auto"/>
        <w:left w:val="none" w:sz="0" w:space="0" w:color="auto"/>
        <w:bottom w:val="none" w:sz="0" w:space="0" w:color="auto"/>
        <w:right w:val="none" w:sz="0" w:space="0" w:color="auto"/>
      </w:divBdr>
    </w:div>
    <w:div w:id="1572736017">
      <w:bodyDiv w:val="1"/>
      <w:marLeft w:val="0"/>
      <w:marRight w:val="0"/>
      <w:marTop w:val="0"/>
      <w:marBottom w:val="0"/>
      <w:divBdr>
        <w:top w:val="none" w:sz="0" w:space="0" w:color="auto"/>
        <w:left w:val="none" w:sz="0" w:space="0" w:color="auto"/>
        <w:bottom w:val="none" w:sz="0" w:space="0" w:color="auto"/>
        <w:right w:val="none" w:sz="0" w:space="0" w:color="auto"/>
      </w:divBdr>
    </w:div>
    <w:div w:id="1584412917">
      <w:bodyDiv w:val="1"/>
      <w:marLeft w:val="0"/>
      <w:marRight w:val="0"/>
      <w:marTop w:val="0"/>
      <w:marBottom w:val="0"/>
      <w:divBdr>
        <w:top w:val="none" w:sz="0" w:space="0" w:color="auto"/>
        <w:left w:val="none" w:sz="0" w:space="0" w:color="auto"/>
        <w:bottom w:val="none" w:sz="0" w:space="0" w:color="auto"/>
        <w:right w:val="none" w:sz="0" w:space="0" w:color="auto"/>
      </w:divBdr>
    </w:div>
    <w:div w:id="1670325770">
      <w:bodyDiv w:val="1"/>
      <w:marLeft w:val="0"/>
      <w:marRight w:val="0"/>
      <w:marTop w:val="0"/>
      <w:marBottom w:val="0"/>
      <w:divBdr>
        <w:top w:val="none" w:sz="0" w:space="0" w:color="auto"/>
        <w:left w:val="none" w:sz="0" w:space="0" w:color="auto"/>
        <w:bottom w:val="none" w:sz="0" w:space="0" w:color="auto"/>
        <w:right w:val="none" w:sz="0" w:space="0" w:color="auto"/>
      </w:divBdr>
    </w:div>
    <w:div w:id="1728608440">
      <w:bodyDiv w:val="1"/>
      <w:marLeft w:val="0"/>
      <w:marRight w:val="0"/>
      <w:marTop w:val="0"/>
      <w:marBottom w:val="0"/>
      <w:divBdr>
        <w:top w:val="none" w:sz="0" w:space="0" w:color="auto"/>
        <w:left w:val="none" w:sz="0" w:space="0" w:color="auto"/>
        <w:bottom w:val="none" w:sz="0" w:space="0" w:color="auto"/>
        <w:right w:val="none" w:sz="0" w:space="0" w:color="auto"/>
      </w:divBdr>
    </w:div>
    <w:div w:id="1732269757">
      <w:bodyDiv w:val="1"/>
      <w:marLeft w:val="0"/>
      <w:marRight w:val="0"/>
      <w:marTop w:val="0"/>
      <w:marBottom w:val="0"/>
      <w:divBdr>
        <w:top w:val="none" w:sz="0" w:space="0" w:color="auto"/>
        <w:left w:val="none" w:sz="0" w:space="0" w:color="auto"/>
        <w:bottom w:val="none" w:sz="0" w:space="0" w:color="auto"/>
        <w:right w:val="none" w:sz="0" w:space="0" w:color="auto"/>
      </w:divBdr>
      <w:divsChild>
        <w:div w:id="1861623032">
          <w:marLeft w:val="0"/>
          <w:marRight w:val="1"/>
          <w:marTop w:val="0"/>
          <w:marBottom w:val="0"/>
          <w:divBdr>
            <w:top w:val="none" w:sz="0" w:space="0" w:color="auto"/>
            <w:left w:val="none" w:sz="0" w:space="0" w:color="auto"/>
            <w:bottom w:val="none" w:sz="0" w:space="0" w:color="auto"/>
            <w:right w:val="none" w:sz="0" w:space="0" w:color="auto"/>
          </w:divBdr>
          <w:divsChild>
            <w:div w:id="1247493427">
              <w:marLeft w:val="0"/>
              <w:marRight w:val="0"/>
              <w:marTop w:val="0"/>
              <w:marBottom w:val="0"/>
              <w:divBdr>
                <w:top w:val="none" w:sz="0" w:space="0" w:color="auto"/>
                <w:left w:val="none" w:sz="0" w:space="0" w:color="auto"/>
                <w:bottom w:val="none" w:sz="0" w:space="0" w:color="auto"/>
                <w:right w:val="none" w:sz="0" w:space="0" w:color="auto"/>
              </w:divBdr>
              <w:divsChild>
                <w:div w:id="1471555705">
                  <w:marLeft w:val="0"/>
                  <w:marRight w:val="1"/>
                  <w:marTop w:val="0"/>
                  <w:marBottom w:val="0"/>
                  <w:divBdr>
                    <w:top w:val="none" w:sz="0" w:space="0" w:color="auto"/>
                    <w:left w:val="none" w:sz="0" w:space="0" w:color="auto"/>
                    <w:bottom w:val="none" w:sz="0" w:space="0" w:color="auto"/>
                    <w:right w:val="none" w:sz="0" w:space="0" w:color="auto"/>
                  </w:divBdr>
                  <w:divsChild>
                    <w:div w:id="2005745344">
                      <w:marLeft w:val="0"/>
                      <w:marRight w:val="0"/>
                      <w:marTop w:val="0"/>
                      <w:marBottom w:val="0"/>
                      <w:divBdr>
                        <w:top w:val="none" w:sz="0" w:space="0" w:color="auto"/>
                        <w:left w:val="none" w:sz="0" w:space="0" w:color="auto"/>
                        <w:bottom w:val="none" w:sz="0" w:space="0" w:color="auto"/>
                        <w:right w:val="none" w:sz="0" w:space="0" w:color="auto"/>
                      </w:divBdr>
                      <w:divsChild>
                        <w:div w:id="1815944454">
                          <w:marLeft w:val="0"/>
                          <w:marRight w:val="0"/>
                          <w:marTop w:val="0"/>
                          <w:marBottom w:val="0"/>
                          <w:divBdr>
                            <w:top w:val="none" w:sz="0" w:space="0" w:color="auto"/>
                            <w:left w:val="none" w:sz="0" w:space="0" w:color="auto"/>
                            <w:bottom w:val="none" w:sz="0" w:space="0" w:color="auto"/>
                            <w:right w:val="none" w:sz="0" w:space="0" w:color="auto"/>
                          </w:divBdr>
                          <w:divsChild>
                            <w:div w:id="1881286274">
                              <w:marLeft w:val="0"/>
                              <w:marRight w:val="0"/>
                              <w:marTop w:val="120"/>
                              <w:marBottom w:val="360"/>
                              <w:divBdr>
                                <w:top w:val="none" w:sz="0" w:space="0" w:color="auto"/>
                                <w:left w:val="none" w:sz="0" w:space="0" w:color="auto"/>
                                <w:bottom w:val="none" w:sz="0" w:space="0" w:color="auto"/>
                                <w:right w:val="none" w:sz="0" w:space="0" w:color="auto"/>
                              </w:divBdr>
                              <w:divsChild>
                                <w:div w:id="1225528087">
                                  <w:marLeft w:val="0"/>
                                  <w:marRight w:val="0"/>
                                  <w:marTop w:val="0"/>
                                  <w:marBottom w:val="0"/>
                                  <w:divBdr>
                                    <w:top w:val="none" w:sz="0" w:space="0" w:color="auto"/>
                                    <w:left w:val="none" w:sz="0" w:space="0" w:color="auto"/>
                                    <w:bottom w:val="none" w:sz="0" w:space="0" w:color="auto"/>
                                    <w:right w:val="none" w:sz="0" w:space="0" w:color="auto"/>
                                  </w:divBdr>
                                  <w:divsChild>
                                    <w:div w:id="153249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6343717">
      <w:bodyDiv w:val="1"/>
      <w:marLeft w:val="0"/>
      <w:marRight w:val="0"/>
      <w:marTop w:val="0"/>
      <w:marBottom w:val="0"/>
      <w:divBdr>
        <w:top w:val="none" w:sz="0" w:space="0" w:color="auto"/>
        <w:left w:val="none" w:sz="0" w:space="0" w:color="auto"/>
        <w:bottom w:val="none" w:sz="0" w:space="0" w:color="auto"/>
        <w:right w:val="none" w:sz="0" w:space="0" w:color="auto"/>
      </w:divBdr>
    </w:div>
    <w:div w:id="1857381518">
      <w:bodyDiv w:val="1"/>
      <w:marLeft w:val="0"/>
      <w:marRight w:val="0"/>
      <w:marTop w:val="0"/>
      <w:marBottom w:val="0"/>
      <w:divBdr>
        <w:top w:val="none" w:sz="0" w:space="0" w:color="auto"/>
        <w:left w:val="none" w:sz="0" w:space="0" w:color="auto"/>
        <w:bottom w:val="none" w:sz="0" w:space="0" w:color="auto"/>
        <w:right w:val="none" w:sz="0" w:space="0" w:color="auto"/>
      </w:divBdr>
    </w:div>
    <w:div w:id="1872523448">
      <w:bodyDiv w:val="1"/>
      <w:marLeft w:val="0"/>
      <w:marRight w:val="0"/>
      <w:marTop w:val="0"/>
      <w:marBottom w:val="0"/>
      <w:divBdr>
        <w:top w:val="none" w:sz="0" w:space="0" w:color="auto"/>
        <w:left w:val="none" w:sz="0" w:space="0" w:color="auto"/>
        <w:bottom w:val="none" w:sz="0" w:space="0" w:color="auto"/>
        <w:right w:val="none" w:sz="0" w:space="0" w:color="auto"/>
      </w:divBdr>
    </w:div>
    <w:div w:id="1924215506">
      <w:bodyDiv w:val="1"/>
      <w:marLeft w:val="0"/>
      <w:marRight w:val="0"/>
      <w:marTop w:val="0"/>
      <w:marBottom w:val="0"/>
      <w:divBdr>
        <w:top w:val="none" w:sz="0" w:space="0" w:color="auto"/>
        <w:left w:val="none" w:sz="0" w:space="0" w:color="auto"/>
        <w:bottom w:val="none" w:sz="0" w:space="0" w:color="auto"/>
        <w:right w:val="none" w:sz="0" w:space="0" w:color="auto"/>
      </w:divBdr>
    </w:div>
    <w:div w:id="2027555774">
      <w:bodyDiv w:val="1"/>
      <w:marLeft w:val="0"/>
      <w:marRight w:val="0"/>
      <w:marTop w:val="0"/>
      <w:marBottom w:val="0"/>
      <w:divBdr>
        <w:top w:val="none" w:sz="0" w:space="0" w:color="auto"/>
        <w:left w:val="none" w:sz="0" w:space="0" w:color="auto"/>
        <w:bottom w:val="none" w:sz="0" w:space="0" w:color="auto"/>
        <w:right w:val="none" w:sz="0" w:space="0" w:color="auto"/>
      </w:divBdr>
    </w:div>
    <w:div w:id="20600058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academic.oup.com/jcem/article-lookup/doi/10.1210/jcem.83.4.4682"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www.ncbi.nlm.nih.gov/pubmed/9543115" TargetMode="External"/><Relationship Id="rId4" Type="http://schemas.microsoft.com/office/2007/relationships/stylesWithEffects" Target="stylesWithEffects.xml"/><Relationship Id="rId9" Type="http://schemas.openxmlformats.org/officeDocument/2006/relationships/hyperlink" Target="https://doi.org/10.1159/000164839"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D47D71-204F-4BF5-93F7-3C6C605C0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3189</Words>
  <Characters>75178</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Countess of Chester Hospital NHS Foundation Trust</Company>
  <LinksUpToDate>false</LinksUpToDate>
  <CharactersWithSpaces>88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l Fattah</dc:creator>
  <cp:lastModifiedBy>Chris Bell</cp:lastModifiedBy>
  <cp:revision>2</cp:revision>
  <cp:lastPrinted>2017-12-01T08:11:00Z</cp:lastPrinted>
  <dcterms:created xsi:type="dcterms:W3CDTF">2018-09-10T21:29:00Z</dcterms:created>
  <dcterms:modified xsi:type="dcterms:W3CDTF">2018-09-10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mekentosj.com/csl-styles/plast-reconstr-surg"/&gt;&lt;format class="21"/&gt;&lt;count citations="5" publications="4"/&gt;&lt;/info&gt;PAPERS2_INFO_END</vt:lpwstr>
  </property>
  <property fmtid="{D5CDD505-2E9C-101B-9397-08002B2CF9AE}" pid="3" name="Mendeley Document_1">
    <vt:lpwstr>True</vt:lpwstr>
  </property>
  <property fmtid="{D5CDD505-2E9C-101B-9397-08002B2CF9AE}" pid="4" name="Mendeley Unique User Id_1">
    <vt:lpwstr>9cdf211c-1735-38a8-a31c-906f698509c3</vt:lpwstr>
  </property>
  <property fmtid="{D5CDD505-2E9C-101B-9397-08002B2CF9AE}" pid="5" name="Mendeley Citation Style_1">
    <vt:lpwstr>http://csl.mendeley.com/styles/502196001/vancouver</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bmj-case-reports</vt:lpwstr>
  </property>
  <property fmtid="{D5CDD505-2E9C-101B-9397-08002B2CF9AE}" pid="11" name="Mendeley Recent Style Name 2_1">
    <vt:lpwstr>BMJ Case Reports</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csl.mendeley.com/styles/502196001/J-Endourol</vt:lpwstr>
  </property>
  <property fmtid="{D5CDD505-2E9C-101B-9397-08002B2CF9AE}" pid="17" name="Mendeley Recent Style Name 5_1">
    <vt:lpwstr>J Endourol</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csl.mendeley.com/styles/502196001/vancouver</vt:lpwstr>
  </property>
  <property fmtid="{D5CDD505-2E9C-101B-9397-08002B2CF9AE}" pid="25" name="Mendeley Recent Style Name 9_1">
    <vt:lpwstr>Vancouver - Chris Bell</vt:lpwstr>
  </property>
</Properties>
</file>